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charts/chart6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charts/chart7.xml" ContentType="application/vnd.openxmlformats-officedocument.drawingml.chart+xml"/>
  <Override PartName="/word/charts/style7.xml" ContentType="application/vnd.ms-office.chartstyle+xml"/>
  <Override PartName="/word/charts/colors7.xml" ContentType="application/vnd.ms-office.chartcolorstyle+xml"/>
  <Override PartName="/word/charts/chart8.xml" ContentType="application/vnd.openxmlformats-officedocument.drawingml.chart+xml"/>
  <Override PartName="/word/charts/style8.xml" ContentType="application/vnd.ms-office.chartstyle+xml"/>
  <Override PartName="/word/charts/colors8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D993AC4" w14:textId="77777777" w:rsidR="0080482E" w:rsidRDefault="0080482E" w:rsidP="00173E8D">
      <w:pPr>
        <w:rPr>
          <w:rFonts w:ascii="Times New Roman" w:hAnsi="Times New Roman" w:cs="Times New Roman"/>
          <w:noProof/>
          <w:sz w:val="24"/>
          <w:szCs w:val="24"/>
        </w:rPr>
      </w:pPr>
      <w:r>
        <w:rPr>
          <w:noProof/>
        </w:rPr>
        <w:drawing>
          <wp:inline distT="0" distB="0" distL="0" distR="0" wp14:anchorId="55B1FCA7" wp14:editId="0ECE7316">
            <wp:extent cx="5737860" cy="4015740"/>
            <wp:effectExtent l="0" t="0" r="15240" b="3810"/>
            <wp:docPr id="1069098741" name="Diagramm 1">
              <a:extLst xmlns:a="http://schemas.openxmlformats.org/drawingml/2006/main">
                <a:ext uri="{FF2B5EF4-FFF2-40B4-BE49-F238E27FC236}">
                  <a16:creationId xmlns:a16="http://schemas.microsoft.com/office/drawing/2014/main" id="{44EAD302-C97B-432D-BDCF-5248BDD9DE62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"/>
              </a:graphicData>
            </a:graphic>
          </wp:inline>
        </w:drawing>
      </w:r>
    </w:p>
    <w:p w14:paraId="4A702D26" w14:textId="5425665B" w:rsidR="0080482E" w:rsidRPr="00CB6993" w:rsidRDefault="0080482E" w:rsidP="00173E8D">
      <w:pPr>
        <w:pStyle w:val="MDPI51figurecaption"/>
        <w:ind w:left="0"/>
        <w:rPr>
          <w:rFonts w:ascii="Times New Roman" w:hAnsi="Times New Roman"/>
          <w:sz w:val="24"/>
          <w:szCs w:val="24"/>
        </w:rPr>
      </w:pPr>
      <w:r w:rsidRPr="00CB6993">
        <w:rPr>
          <w:rFonts w:ascii="Times New Roman" w:hAnsi="Times New Roman"/>
          <w:sz w:val="24"/>
          <w:szCs w:val="24"/>
        </w:rPr>
        <w:t xml:space="preserve">Figure S1. Age-standardized COVID-19 mortality rate per 100,000 in England among those aged 18 years </w:t>
      </w:r>
      <w:r>
        <w:rPr>
          <w:rFonts w:ascii="Times New Roman" w:hAnsi="Times New Roman"/>
          <w:sz w:val="24"/>
          <w:szCs w:val="24"/>
        </w:rPr>
        <w:t xml:space="preserve">and older </w:t>
      </w:r>
      <w:r w:rsidRPr="00CB6993">
        <w:rPr>
          <w:rFonts w:ascii="Times New Roman" w:hAnsi="Times New Roman"/>
          <w:sz w:val="24"/>
          <w:szCs w:val="24"/>
        </w:rPr>
        <w:t xml:space="preserve">by COVID-19 vaccination status; unvaccinated rates are used as benchmark; cases were included if a vaccine dose was administered at least 21 days previously; data from the Office of National Statistics </w:t>
      </w:r>
      <w:r w:rsidRPr="00CB6993">
        <w:rPr>
          <w:rFonts w:ascii="Times New Roman" w:hAnsi="Times New Roman"/>
          <w:sz w:val="24"/>
          <w:szCs w:val="24"/>
        </w:rPr>
        <w:fldChar w:fldCharType="begin" w:fldLock="1"/>
      </w:r>
      <w:r w:rsidRPr="00CB6993">
        <w:rPr>
          <w:rFonts w:ascii="Times New Roman" w:hAnsi="Times New Roman"/>
          <w:sz w:val="24"/>
          <w:szCs w:val="24"/>
        </w:rPr>
        <w:instrText>ADDIN CSL_CITATION {"citationItems":[{"id":"ITEM-1","itemData":{"URL":"https://www.ons.gov.uk/peoplepopulationandcommunity/birthsdeathsandmarriages/deaths/datasets/deathsbyvaccinationstatusengland","accessed":{"date-parts":[["2024","5","29"]]},"author":[{"dropping-particle":"","family":"Office for National Statistics","given":"","non-dropping-particle":"","parse-names":false,"suffix":""}],"id":"ITEM-1","issued":{"date-parts":[["2023"]]},"title":"Deaths by vaccination status, England","type":"webpage"},"uris":["http://www.mendeley.com/documents/?uuid=a2b3b2a9-8a58-4729-9966-dc092d75301f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Pr="00CB6993">
        <w:rPr>
          <w:rFonts w:ascii="Times New Roman" w:hAnsi="Times New Roman"/>
          <w:sz w:val="24"/>
          <w:szCs w:val="24"/>
        </w:rPr>
        <w:fldChar w:fldCharType="separate"/>
      </w:r>
      <w:r w:rsidRPr="00CB6993">
        <w:rPr>
          <w:rFonts w:ascii="Times New Roman" w:hAnsi="Times New Roman"/>
          <w:sz w:val="24"/>
          <w:szCs w:val="24"/>
        </w:rPr>
        <w:t>[15]</w:t>
      </w:r>
      <w:r w:rsidRPr="00CB6993">
        <w:rPr>
          <w:rFonts w:ascii="Times New Roman" w:hAnsi="Times New Roman"/>
          <w:sz w:val="24"/>
          <w:szCs w:val="24"/>
        </w:rPr>
        <w:fldChar w:fldCharType="end"/>
      </w:r>
      <w:r w:rsidRPr="00CB6993">
        <w:rPr>
          <w:rFonts w:ascii="Times New Roman" w:hAnsi="Times New Roman"/>
          <w:sz w:val="24"/>
          <w:szCs w:val="24"/>
        </w:rPr>
        <w:t>.</w:t>
      </w:r>
    </w:p>
    <w:p w14:paraId="22CF4346" w14:textId="01CF6D1A" w:rsidR="0080482E" w:rsidRDefault="0080482E">
      <w:pPr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br w:type="page"/>
      </w:r>
    </w:p>
    <w:p w14:paraId="22C402B7" w14:textId="7E748399" w:rsidR="0080482E" w:rsidRPr="00CB6993" w:rsidRDefault="0080482E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B6993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6E97785" wp14:editId="559B1BBB">
            <wp:extent cx="5715000" cy="4122420"/>
            <wp:effectExtent l="0" t="0" r="0" b="11430"/>
            <wp:docPr id="467366648" name="Diagramm 1">
              <a:extLst xmlns:a="http://schemas.openxmlformats.org/drawingml/2006/main">
                <a:ext uri="{FF2B5EF4-FFF2-40B4-BE49-F238E27FC236}">
                  <a16:creationId xmlns:a16="http://schemas.microsoft.com/office/drawing/2014/main" id="{44EAD302-C97B-432D-BDCF-5248BDD9DE62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"/>
              </a:graphicData>
            </a:graphic>
          </wp:inline>
        </w:drawing>
      </w:r>
    </w:p>
    <w:p w14:paraId="160786D8" w14:textId="26046F92" w:rsidR="003256F8" w:rsidRPr="00CB6993" w:rsidRDefault="003256F8" w:rsidP="003256F8">
      <w:pPr>
        <w:pStyle w:val="MDPI51figurecaption"/>
        <w:ind w:left="0"/>
        <w:rPr>
          <w:rFonts w:ascii="Times New Roman" w:hAnsi="Times New Roman"/>
          <w:sz w:val="24"/>
          <w:szCs w:val="24"/>
        </w:rPr>
      </w:pPr>
      <w:r w:rsidRPr="00CB6993">
        <w:rPr>
          <w:rFonts w:ascii="Times New Roman" w:hAnsi="Times New Roman"/>
          <w:sz w:val="24"/>
          <w:szCs w:val="24"/>
        </w:rPr>
        <w:t>Figure S</w:t>
      </w:r>
      <w:r w:rsidR="0080482E">
        <w:rPr>
          <w:rFonts w:ascii="Times New Roman" w:hAnsi="Times New Roman"/>
          <w:sz w:val="24"/>
          <w:szCs w:val="24"/>
        </w:rPr>
        <w:t>2</w:t>
      </w:r>
      <w:r w:rsidRPr="00CB6993">
        <w:rPr>
          <w:rFonts w:ascii="Times New Roman" w:hAnsi="Times New Roman"/>
          <w:sz w:val="24"/>
          <w:szCs w:val="24"/>
        </w:rPr>
        <w:t>. Age-standardized COVID-19 mortality rate per 100,000 in England among those aged 18 – 39 years by COVID-19 vaccination status; unvaccinated rates are used as benchmark; cases were included if a vaccine dose was administered at least 21 days previously; data from the Office of National Statistics</w:t>
      </w:r>
      <w:r w:rsidR="00034D9B" w:rsidRPr="00CB6993">
        <w:rPr>
          <w:rFonts w:ascii="Times New Roman" w:hAnsi="Times New Roman"/>
          <w:sz w:val="24"/>
          <w:szCs w:val="24"/>
        </w:rPr>
        <w:t xml:space="preserve"> </w:t>
      </w:r>
      <w:r w:rsidR="00034D9B" w:rsidRPr="00CB6993">
        <w:rPr>
          <w:rFonts w:ascii="Times New Roman" w:hAnsi="Times New Roman"/>
          <w:sz w:val="24"/>
          <w:szCs w:val="24"/>
        </w:rPr>
        <w:fldChar w:fldCharType="begin" w:fldLock="1"/>
      </w:r>
      <w:r w:rsidR="00034D9B" w:rsidRPr="00CB6993">
        <w:rPr>
          <w:rFonts w:ascii="Times New Roman" w:hAnsi="Times New Roman"/>
          <w:sz w:val="24"/>
          <w:szCs w:val="24"/>
        </w:rPr>
        <w:instrText>ADDIN CSL_CITATION {"citationItems":[{"id":"ITEM-1","itemData":{"URL":"https://www.ons.gov.uk/peoplepopulationandcommunity/birthsdeathsandmarriages/deaths/datasets/deathsbyvaccinationstatusengland","accessed":{"date-parts":[["2024","5","29"]]},"author":[{"dropping-particle":"","family":"Office for National Statistics","given":"","non-dropping-particle":"","parse-names":false,"suffix":""}],"id":"ITEM-1","issued":{"date-parts":[["2023"]]},"title":"Deaths by vaccination status, England","type":"webpage"},"uris":["http://www.mendeley.com/documents/?uuid=a2b3b2a9-8a58-4729-9966-dc092d75301f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="00034D9B" w:rsidRPr="00CB6993">
        <w:rPr>
          <w:rFonts w:ascii="Times New Roman" w:hAnsi="Times New Roman"/>
          <w:sz w:val="24"/>
          <w:szCs w:val="24"/>
        </w:rPr>
        <w:fldChar w:fldCharType="separate"/>
      </w:r>
      <w:r w:rsidR="00034D9B" w:rsidRPr="00CB6993">
        <w:rPr>
          <w:rFonts w:ascii="Times New Roman" w:hAnsi="Times New Roman"/>
          <w:sz w:val="24"/>
          <w:szCs w:val="24"/>
        </w:rPr>
        <w:t>[15]</w:t>
      </w:r>
      <w:r w:rsidR="00034D9B" w:rsidRPr="00CB6993">
        <w:rPr>
          <w:rFonts w:ascii="Times New Roman" w:hAnsi="Times New Roman"/>
          <w:sz w:val="24"/>
          <w:szCs w:val="24"/>
        </w:rPr>
        <w:fldChar w:fldCharType="end"/>
      </w:r>
      <w:r w:rsidRPr="00CB6993">
        <w:rPr>
          <w:rFonts w:ascii="Times New Roman" w:hAnsi="Times New Roman"/>
          <w:sz w:val="24"/>
          <w:szCs w:val="24"/>
        </w:rPr>
        <w:t>.</w:t>
      </w:r>
    </w:p>
    <w:p w14:paraId="5E0567A3" w14:textId="42F94CAF" w:rsidR="00986903" w:rsidRPr="00CB6993" w:rsidRDefault="00986903">
      <w:pPr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:lang w:val="en-US" w:eastAsia="de-DE" w:bidi="en-US"/>
          <w14:ligatures w14:val="none"/>
        </w:rPr>
      </w:pPr>
      <w:r w:rsidRPr="00CB6993">
        <w:rPr>
          <w:rFonts w:ascii="Times New Roman" w:hAnsi="Times New Roman" w:cs="Times New Roman"/>
          <w:sz w:val="24"/>
          <w:szCs w:val="24"/>
        </w:rPr>
        <w:br w:type="page"/>
      </w:r>
    </w:p>
    <w:p w14:paraId="043D7EBE" w14:textId="6D933FC1" w:rsidR="00986903" w:rsidRPr="00CB6993" w:rsidRDefault="00986903" w:rsidP="003256F8">
      <w:pPr>
        <w:pStyle w:val="MDPI51figurecaption"/>
        <w:ind w:left="0"/>
        <w:rPr>
          <w:rFonts w:ascii="Times New Roman" w:hAnsi="Times New Roman"/>
          <w:sz w:val="24"/>
          <w:szCs w:val="24"/>
        </w:rPr>
      </w:pPr>
      <w:r w:rsidRPr="00CB6993"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 wp14:anchorId="4501CEF1" wp14:editId="260AE047">
            <wp:extent cx="5692140" cy="4168140"/>
            <wp:effectExtent l="0" t="0" r="3810" b="3810"/>
            <wp:docPr id="1326737449" name="Diagramm 1">
              <a:extLst xmlns:a="http://schemas.openxmlformats.org/drawingml/2006/main">
                <a:ext uri="{FF2B5EF4-FFF2-40B4-BE49-F238E27FC236}">
                  <a16:creationId xmlns:a16="http://schemas.microsoft.com/office/drawing/2014/main" id="{0811686D-3114-4C75-8B0D-F9B486309A1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</w:p>
    <w:p w14:paraId="40CAE67E" w14:textId="0DFEAC1D" w:rsidR="00986903" w:rsidRPr="00CB6993" w:rsidRDefault="00986903" w:rsidP="00986903">
      <w:pPr>
        <w:pStyle w:val="MDPI51figurecaption"/>
        <w:ind w:left="0"/>
        <w:rPr>
          <w:rFonts w:ascii="Times New Roman" w:hAnsi="Times New Roman"/>
          <w:sz w:val="24"/>
          <w:szCs w:val="24"/>
        </w:rPr>
      </w:pPr>
      <w:r w:rsidRPr="00CB6993">
        <w:rPr>
          <w:rFonts w:ascii="Times New Roman" w:hAnsi="Times New Roman"/>
          <w:sz w:val="24"/>
          <w:szCs w:val="24"/>
        </w:rPr>
        <w:t>Figure S</w:t>
      </w:r>
      <w:r w:rsidR="0080482E">
        <w:rPr>
          <w:rFonts w:ascii="Times New Roman" w:hAnsi="Times New Roman"/>
          <w:sz w:val="24"/>
          <w:szCs w:val="24"/>
        </w:rPr>
        <w:t>3</w:t>
      </w:r>
      <w:r w:rsidRPr="00CB6993">
        <w:rPr>
          <w:rFonts w:ascii="Times New Roman" w:hAnsi="Times New Roman"/>
          <w:sz w:val="24"/>
          <w:szCs w:val="24"/>
        </w:rPr>
        <w:t>. Age-standardized COVID-19 mortality rate per 100,000 in England among those aged 40 – 49 years by COVID-19 vaccination status; unvaccinated rates are used as benchmark; cases were included if a vaccine dose was administered at least 21 days previously; data from the Office of National Statistics</w:t>
      </w:r>
      <w:r w:rsidR="00034D9B" w:rsidRPr="00CB6993">
        <w:rPr>
          <w:rFonts w:ascii="Times New Roman" w:hAnsi="Times New Roman"/>
          <w:sz w:val="24"/>
          <w:szCs w:val="24"/>
        </w:rPr>
        <w:t xml:space="preserve"> </w:t>
      </w:r>
      <w:r w:rsidR="00034D9B" w:rsidRPr="00CB6993">
        <w:rPr>
          <w:rFonts w:ascii="Times New Roman" w:hAnsi="Times New Roman"/>
          <w:sz w:val="24"/>
          <w:szCs w:val="24"/>
        </w:rPr>
        <w:fldChar w:fldCharType="begin" w:fldLock="1"/>
      </w:r>
      <w:r w:rsidR="00034D9B" w:rsidRPr="00CB6993">
        <w:rPr>
          <w:rFonts w:ascii="Times New Roman" w:hAnsi="Times New Roman"/>
          <w:sz w:val="24"/>
          <w:szCs w:val="24"/>
        </w:rPr>
        <w:instrText>ADDIN CSL_CITATION {"citationItems":[{"id":"ITEM-1","itemData":{"URL":"https://www.ons.gov.uk/peoplepopulationandcommunity/birthsdeathsandmarriages/deaths/datasets/deathsbyvaccinationstatusengland","accessed":{"date-parts":[["2024","5","29"]]},"author":[{"dropping-particle":"","family":"Office for National Statistics","given":"","non-dropping-particle":"","parse-names":false,"suffix":""}],"id":"ITEM-1","issued":{"date-parts":[["2023"]]},"title":"Deaths by vaccination status, England","type":"webpage"},"uris":["http://www.mendeley.com/documents/?uuid=a2b3b2a9-8a58-4729-9966-dc092d75301f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="00034D9B" w:rsidRPr="00CB6993">
        <w:rPr>
          <w:rFonts w:ascii="Times New Roman" w:hAnsi="Times New Roman"/>
          <w:sz w:val="24"/>
          <w:szCs w:val="24"/>
        </w:rPr>
        <w:fldChar w:fldCharType="separate"/>
      </w:r>
      <w:r w:rsidR="00034D9B" w:rsidRPr="00CB6993">
        <w:rPr>
          <w:rFonts w:ascii="Times New Roman" w:hAnsi="Times New Roman"/>
          <w:sz w:val="24"/>
          <w:szCs w:val="24"/>
        </w:rPr>
        <w:t>[15]</w:t>
      </w:r>
      <w:r w:rsidR="00034D9B" w:rsidRPr="00CB6993">
        <w:rPr>
          <w:rFonts w:ascii="Times New Roman" w:hAnsi="Times New Roman"/>
          <w:sz w:val="24"/>
          <w:szCs w:val="24"/>
        </w:rPr>
        <w:fldChar w:fldCharType="end"/>
      </w:r>
      <w:r w:rsidRPr="00CB6993">
        <w:rPr>
          <w:rFonts w:ascii="Times New Roman" w:hAnsi="Times New Roman"/>
          <w:sz w:val="24"/>
          <w:szCs w:val="24"/>
        </w:rPr>
        <w:t>.</w:t>
      </w:r>
    </w:p>
    <w:p w14:paraId="680EACC9" w14:textId="6D1E7F0C" w:rsidR="00986903" w:rsidRPr="00CB6993" w:rsidRDefault="0098690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B6993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45FCDD81" w14:textId="7EDDFAE1" w:rsidR="003256F8" w:rsidRPr="00CB6993" w:rsidRDefault="0098690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B6993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4EE7543" wp14:editId="5E0D0882">
            <wp:extent cx="5692140" cy="4061460"/>
            <wp:effectExtent l="0" t="0" r="3810" b="15240"/>
            <wp:docPr id="952176639" name="Diagramm 1">
              <a:extLst xmlns:a="http://schemas.openxmlformats.org/drawingml/2006/main">
                <a:ext uri="{FF2B5EF4-FFF2-40B4-BE49-F238E27FC236}">
                  <a16:creationId xmlns:a16="http://schemas.microsoft.com/office/drawing/2014/main" id="{AA27AA48-6299-4E8D-98C1-D444B350F941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14:paraId="30FB72B0" w14:textId="4E39C9C9" w:rsidR="00F53039" w:rsidRPr="00CB6993" w:rsidRDefault="00F53039" w:rsidP="00F53039">
      <w:pPr>
        <w:pStyle w:val="MDPI51figurecaption"/>
        <w:ind w:left="0"/>
        <w:rPr>
          <w:rFonts w:ascii="Times New Roman" w:hAnsi="Times New Roman"/>
          <w:sz w:val="24"/>
          <w:szCs w:val="24"/>
        </w:rPr>
      </w:pPr>
      <w:r w:rsidRPr="00CB6993">
        <w:rPr>
          <w:rFonts w:ascii="Times New Roman" w:hAnsi="Times New Roman"/>
          <w:sz w:val="24"/>
          <w:szCs w:val="24"/>
        </w:rPr>
        <w:t>Figure S</w:t>
      </w:r>
      <w:r w:rsidR="0080482E">
        <w:rPr>
          <w:rFonts w:ascii="Times New Roman" w:hAnsi="Times New Roman"/>
          <w:sz w:val="24"/>
          <w:szCs w:val="24"/>
        </w:rPr>
        <w:t>4</w:t>
      </w:r>
      <w:r w:rsidRPr="00CB6993">
        <w:rPr>
          <w:rFonts w:ascii="Times New Roman" w:hAnsi="Times New Roman"/>
          <w:sz w:val="24"/>
          <w:szCs w:val="24"/>
        </w:rPr>
        <w:t>. Age-standardized COVID-19 mortality rate per 100,000 in England among those aged 50 – 59 years by COVID-19 vaccination status; unvaccinated rates are used as benchmark; cases were included if a vaccine dose was administered at least 21 days previously; data from the Office of National Statistics</w:t>
      </w:r>
      <w:r w:rsidR="00034D9B" w:rsidRPr="00CB6993">
        <w:rPr>
          <w:rFonts w:ascii="Times New Roman" w:hAnsi="Times New Roman"/>
          <w:sz w:val="24"/>
          <w:szCs w:val="24"/>
        </w:rPr>
        <w:t xml:space="preserve"> </w:t>
      </w:r>
      <w:r w:rsidR="00034D9B" w:rsidRPr="00CB6993">
        <w:rPr>
          <w:rFonts w:ascii="Times New Roman" w:hAnsi="Times New Roman"/>
          <w:sz w:val="24"/>
          <w:szCs w:val="24"/>
        </w:rPr>
        <w:fldChar w:fldCharType="begin" w:fldLock="1"/>
      </w:r>
      <w:r w:rsidR="00034D9B" w:rsidRPr="00CB6993">
        <w:rPr>
          <w:rFonts w:ascii="Times New Roman" w:hAnsi="Times New Roman"/>
          <w:sz w:val="24"/>
          <w:szCs w:val="24"/>
        </w:rPr>
        <w:instrText>ADDIN CSL_CITATION {"citationItems":[{"id":"ITEM-1","itemData":{"URL":"https://www.ons.gov.uk/peoplepopulationandcommunity/birthsdeathsandmarriages/deaths/datasets/deathsbyvaccinationstatusengland","accessed":{"date-parts":[["2024","5","29"]]},"author":[{"dropping-particle":"","family":"Office for National Statistics","given":"","non-dropping-particle":"","parse-names":false,"suffix":""}],"id":"ITEM-1","issued":{"date-parts":[["2023"]]},"title":"Deaths by vaccination status, England","type":"webpage"},"uris":["http://www.mendeley.com/documents/?uuid=a2b3b2a9-8a58-4729-9966-dc092d75301f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="00034D9B" w:rsidRPr="00CB6993">
        <w:rPr>
          <w:rFonts w:ascii="Times New Roman" w:hAnsi="Times New Roman"/>
          <w:sz w:val="24"/>
          <w:szCs w:val="24"/>
        </w:rPr>
        <w:fldChar w:fldCharType="separate"/>
      </w:r>
      <w:r w:rsidR="00034D9B" w:rsidRPr="00CB6993">
        <w:rPr>
          <w:rFonts w:ascii="Times New Roman" w:hAnsi="Times New Roman"/>
          <w:sz w:val="24"/>
          <w:szCs w:val="24"/>
        </w:rPr>
        <w:t>[15]</w:t>
      </w:r>
      <w:r w:rsidR="00034D9B" w:rsidRPr="00CB6993">
        <w:rPr>
          <w:rFonts w:ascii="Times New Roman" w:hAnsi="Times New Roman"/>
          <w:sz w:val="24"/>
          <w:szCs w:val="24"/>
        </w:rPr>
        <w:fldChar w:fldCharType="end"/>
      </w:r>
      <w:r w:rsidRPr="00CB6993">
        <w:rPr>
          <w:rFonts w:ascii="Times New Roman" w:hAnsi="Times New Roman"/>
          <w:sz w:val="24"/>
          <w:szCs w:val="24"/>
        </w:rPr>
        <w:t>.</w:t>
      </w:r>
    </w:p>
    <w:p w14:paraId="033A2E18" w14:textId="77777777" w:rsidR="00986903" w:rsidRPr="00CB6993" w:rsidRDefault="00986903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B05BD2A" w14:textId="1636D06C" w:rsidR="00986903" w:rsidRPr="00CB6993" w:rsidRDefault="0098690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B6993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4FE682BE" w14:textId="5C0780CC" w:rsidR="00986903" w:rsidRPr="00CB6993" w:rsidRDefault="0098690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B6993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6E503A1" wp14:editId="61702EFE">
            <wp:extent cx="5715000" cy="4107180"/>
            <wp:effectExtent l="0" t="0" r="0" b="7620"/>
            <wp:docPr id="1331805651" name="Diagramm 1">
              <a:extLst xmlns:a="http://schemas.openxmlformats.org/drawingml/2006/main">
                <a:ext uri="{FF2B5EF4-FFF2-40B4-BE49-F238E27FC236}">
                  <a16:creationId xmlns:a16="http://schemas.microsoft.com/office/drawing/2014/main" id="{1785778C-CF6F-4C69-A3FD-D9A06CCD624B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5EDAD2FC" w14:textId="695A5031" w:rsidR="00F53039" w:rsidRPr="00CB6993" w:rsidRDefault="00F53039" w:rsidP="00F53039">
      <w:pPr>
        <w:pStyle w:val="MDPI51figurecaption"/>
        <w:ind w:left="0"/>
        <w:rPr>
          <w:rFonts w:ascii="Times New Roman" w:hAnsi="Times New Roman"/>
          <w:sz w:val="24"/>
          <w:szCs w:val="24"/>
        </w:rPr>
      </w:pPr>
      <w:r w:rsidRPr="00CB6993">
        <w:rPr>
          <w:rFonts w:ascii="Times New Roman" w:hAnsi="Times New Roman"/>
          <w:sz w:val="24"/>
          <w:szCs w:val="24"/>
        </w:rPr>
        <w:t>Figure S</w:t>
      </w:r>
      <w:r w:rsidR="0080482E">
        <w:rPr>
          <w:rFonts w:ascii="Times New Roman" w:hAnsi="Times New Roman"/>
          <w:sz w:val="24"/>
          <w:szCs w:val="24"/>
        </w:rPr>
        <w:t>5</w:t>
      </w:r>
      <w:r w:rsidRPr="00CB6993">
        <w:rPr>
          <w:rFonts w:ascii="Times New Roman" w:hAnsi="Times New Roman"/>
          <w:sz w:val="24"/>
          <w:szCs w:val="24"/>
        </w:rPr>
        <w:t>. Age-standardized COVID-19 mortality rate per 100,000 in England among those aged 60 – 69 years by COVID-19 vaccination status; unvaccinated rates are used as benchmark; cases were included if a vaccine dose was administered at least 21 days previously; data from the Office of National Statistics</w:t>
      </w:r>
      <w:r w:rsidR="00034D9B" w:rsidRPr="00CB6993">
        <w:rPr>
          <w:rFonts w:ascii="Times New Roman" w:hAnsi="Times New Roman"/>
          <w:sz w:val="24"/>
          <w:szCs w:val="24"/>
        </w:rPr>
        <w:t xml:space="preserve"> </w:t>
      </w:r>
      <w:r w:rsidR="00034D9B" w:rsidRPr="00CB6993">
        <w:rPr>
          <w:rFonts w:ascii="Times New Roman" w:hAnsi="Times New Roman"/>
          <w:sz w:val="24"/>
          <w:szCs w:val="24"/>
        </w:rPr>
        <w:fldChar w:fldCharType="begin" w:fldLock="1"/>
      </w:r>
      <w:r w:rsidR="00034D9B" w:rsidRPr="00CB6993">
        <w:rPr>
          <w:rFonts w:ascii="Times New Roman" w:hAnsi="Times New Roman"/>
          <w:sz w:val="24"/>
          <w:szCs w:val="24"/>
        </w:rPr>
        <w:instrText>ADDIN CSL_CITATION {"citationItems":[{"id":"ITEM-1","itemData":{"URL":"https://www.ons.gov.uk/peoplepopulationandcommunity/birthsdeathsandmarriages/deaths/datasets/deathsbyvaccinationstatusengland","accessed":{"date-parts":[["2024","5","29"]]},"author":[{"dropping-particle":"","family":"Office for National Statistics","given":"","non-dropping-particle":"","parse-names":false,"suffix":""}],"id":"ITEM-1","issued":{"date-parts":[["2023"]]},"title":"Deaths by vaccination status, England","type":"webpage"},"uris":["http://www.mendeley.com/documents/?uuid=a2b3b2a9-8a58-4729-9966-dc092d75301f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="00034D9B" w:rsidRPr="00CB6993">
        <w:rPr>
          <w:rFonts w:ascii="Times New Roman" w:hAnsi="Times New Roman"/>
          <w:sz w:val="24"/>
          <w:szCs w:val="24"/>
        </w:rPr>
        <w:fldChar w:fldCharType="separate"/>
      </w:r>
      <w:r w:rsidR="00034D9B" w:rsidRPr="00CB6993">
        <w:rPr>
          <w:rFonts w:ascii="Times New Roman" w:hAnsi="Times New Roman"/>
          <w:sz w:val="24"/>
          <w:szCs w:val="24"/>
        </w:rPr>
        <w:t>[15]</w:t>
      </w:r>
      <w:r w:rsidR="00034D9B" w:rsidRPr="00CB6993">
        <w:rPr>
          <w:rFonts w:ascii="Times New Roman" w:hAnsi="Times New Roman"/>
          <w:sz w:val="24"/>
          <w:szCs w:val="24"/>
        </w:rPr>
        <w:fldChar w:fldCharType="end"/>
      </w:r>
      <w:r w:rsidRPr="00CB6993">
        <w:rPr>
          <w:rFonts w:ascii="Times New Roman" w:hAnsi="Times New Roman"/>
          <w:sz w:val="24"/>
          <w:szCs w:val="24"/>
        </w:rPr>
        <w:t>.</w:t>
      </w:r>
    </w:p>
    <w:p w14:paraId="6CF56F67" w14:textId="77777777" w:rsidR="00986903" w:rsidRPr="00CB6993" w:rsidRDefault="00986903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B60F91E" w14:textId="1241B83C" w:rsidR="00986903" w:rsidRPr="00CB6993" w:rsidRDefault="0098690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B6993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7E45A272" w14:textId="5B70F868" w:rsidR="00986903" w:rsidRPr="00CB6993" w:rsidRDefault="0098690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B6993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7F6A765" wp14:editId="4BE88AB4">
            <wp:extent cx="5707380" cy="4114800"/>
            <wp:effectExtent l="0" t="0" r="7620" b="0"/>
            <wp:docPr id="1523225092" name="Diagramm 1">
              <a:extLst xmlns:a="http://schemas.openxmlformats.org/drawingml/2006/main">
                <a:ext uri="{FF2B5EF4-FFF2-40B4-BE49-F238E27FC236}">
                  <a16:creationId xmlns:a16="http://schemas.microsoft.com/office/drawing/2014/main" id="{4B2532FC-1CBF-4579-ABE8-AD3B6151B0D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085B6FF0" w14:textId="081B66D6" w:rsidR="00F53039" w:rsidRPr="00CB6993" w:rsidRDefault="00F53039" w:rsidP="00F53039">
      <w:pPr>
        <w:pStyle w:val="MDPI51figurecaption"/>
        <w:ind w:left="0"/>
        <w:rPr>
          <w:rFonts w:ascii="Times New Roman" w:hAnsi="Times New Roman"/>
          <w:sz w:val="24"/>
          <w:szCs w:val="24"/>
        </w:rPr>
      </w:pPr>
      <w:r w:rsidRPr="00CB6993">
        <w:rPr>
          <w:rFonts w:ascii="Times New Roman" w:hAnsi="Times New Roman"/>
          <w:sz w:val="24"/>
          <w:szCs w:val="24"/>
        </w:rPr>
        <w:t>Figure S</w:t>
      </w:r>
      <w:r w:rsidR="0080482E">
        <w:rPr>
          <w:rFonts w:ascii="Times New Roman" w:hAnsi="Times New Roman"/>
          <w:sz w:val="24"/>
          <w:szCs w:val="24"/>
        </w:rPr>
        <w:t>6</w:t>
      </w:r>
      <w:r w:rsidRPr="00CB6993">
        <w:rPr>
          <w:rFonts w:ascii="Times New Roman" w:hAnsi="Times New Roman"/>
          <w:sz w:val="24"/>
          <w:szCs w:val="24"/>
        </w:rPr>
        <w:t>. Age-standardized COVID-19 mortality rate per 100,000 in England among those aged 70 – 79 years by COVID-19 vaccination status; unvaccinated rates are used as benchmark; cases were included if a vaccine dose was administered at least 21 days previously; data from the Office of National Statistics</w:t>
      </w:r>
      <w:r w:rsidR="00034D9B" w:rsidRPr="00CB6993">
        <w:rPr>
          <w:rFonts w:ascii="Times New Roman" w:hAnsi="Times New Roman"/>
          <w:sz w:val="24"/>
          <w:szCs w:val="24"/>
        </w:rPr>
        <w:t xml:space="preserve"> </w:t>
      </w:r>
      <w:r w:rsidR="00034D9B" w:rsidRPr="00CB6993">
        <w:rPr>
          <w:rFonts w:ascii="Times New Roman" w:hAnsi="Times New Roman"/>
          <w:sz w:val="24"/>
          <w:szCs w:val="24"/>
        </w:rPr>
        <w:fldChar w:fldCharType="begin" w:fldLock="1"/>
      </w:r>
      <w:r w:rsidR="00034D9B" w:rsidRPr="00CB6993">
        <w:rPr>
          <w:rFonts w:ascii="Times New Roman" w:hAnsi="Times New Roman"/>
          <w:sz w:val="24"/>
          <w:szCs w:val="24"/>
        </w:rPr>
        <w:instrText>ADDIN CSL_CITATION {"citationItems":[{"id":"ITEM-1","itemData":{"URL":"https://www.ons.gov.uk/peoplepopulationandcommunity/birthsdeathsandmarriages/deaths/datasets/deathsbyvaccinationstatusengland","accessed":{"date-parts":[["2024","5","29"]]},"author":[{"dropping-particle":"","family":"Office for National Statistics","given":"","non-dropping-particle":"","parse-names":false,"suffix":""}],"id":"ITEM-1","issued":{"date-parts":[["2023"]]},"title":"Deaths by vaccination status, England","type":"webpage"},"uris":["http://www.mendeley.com/documents/?uuid=a2b3b2a9-8a58-4729-9966-dc092d75301f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="00034D9B" w:rsidRPr="00CB6993">
        <w:rPr>
          <w:rFonts w:ascii="Times New Roman" w:hAnsi="Times New Roman"/>
          <w:sz w:val="24"/>
          <w:szCs w:val="24"/>
        </w:rPr>
        <w:fldChar w:fldCharType="separate"/>
      </w:r>
      <w:r w:rsidR="00034D9B" w:rsidRPr="00CB6993">
        <w:rPr>
          <w:rFonts w:ascii="Times New Roman" w:hAnsi="Times New Roman"/>
          <w:sz w:val="24"/>
          <w:szCs w:val="24"/>
        </w:rPr>
        <w:t>[15]</w:t>
      </w:r>
      <w:r w:rsidR="00034D9B" w:rsidRPr="00CB6993">
        <w:rPr>
          <w:rFonts w:ascii="Times New Roman" w:hAnsi="Times New Roman"/>
          <w:sz w:val="24"/>
          <w:szCs w:val="24"/>
        </w:rPr>
        <w:fldChar w:fldCharType="end"/>
      </w:r>
      <w:r w:rsidRPr="00CB6993">
        <w:rPr>
          <w:rFonts w:ascii="Times New Roman" w:hAnsi="Times New Roman"/>
          <w:sz w:val="24"/>
          <w:szCs w:val="24"/>
        </w:rPr>
        <w:t>.</w:t>
      </w:r>
    </w:p>
    <w:p w14:paraId="7CE7816C" w14:textId="77777777" w:rsidR="00986903" w:rsidRPr="00CB6993" w:rsidRDefault="00986903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41A9D5E" w14:textId="0C13D45A" w:rsidR="00986903" w:rsidRPr="00CB6993" w:rsidRDefault="0098690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B6993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6FC632D2" w14:textId="00273F7A" w:rsidR="00986903" w:rsidRPr="00CB6993" w:rsidRDefault="0098690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B6993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CBAC95D" wp14:editId="39E753EB">
            <wp:extent cx="5730240" cy="4084320"/>
            <wp:effectExtent l="0" t="0" r="3810" b="11430"/>
            <wp:docPr id="2187840" name="Diagramm 1">
              <a:extLst xmlns:a="http://schemas.openxmlformats.org/drawingml/2006/main">
                <a:ext uri="{FF2B5EF4-FFF2-40B4-BE49-F238E27FC236}">
                  <a16:creationId xmlns:a16="http://schemas.microsoft.com/office/drawing/2014/main" id="{CC636098-BD60-43B3-8B9B-59D668C7B461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756D9549" w14:textId="52A40ECA" w:rsidR="00F53039" w:rsidRPr="00CB6993" w:rsidRDefault="00F53039" w:rsidP="00F53039">
      <w:pPr>
        <w:pStyle w:val="MDPI51figurecaption"/>
        <w:ind w:left="0"/>
        <w:rPr>
          <w:rFonts w:ascii="Times New Roman" w:hAnsi="Times New Roman"/>
          <w:sz w:val="24"/>
          <w:szCs w:val="24"/>
        </w:rPr>
      </w:pPr>
      <w:r w:rsidRPr="00CB6993">
        <w:rPr>
          <w:rFonts w:ascii="Times New Roman" w:hAnsi="Times New Roman"/>
          <w:sz w:val="24"/>
          <w:szCs w:val="24"/>
        </w:rPr>
        <w:t>Figure S</w:t>
      </w:r>
      <w:r w:rsidR="0080482E">
        <w:rPr>
          <w:rFonts w:ascii="Times New Roman" w:hAnsi="Times New Roman"/>
          <w:sz w:val="24"/>
          <w:szCs w:val="24"/>
        </w:rPr>
        <w:t>7</w:t>
      </w:r>
      <w:r w:rsidRPr="00CB6993">
        <w:rPr>
          <w:rFonts w:ascii="Times New Roman" w:hAnsi="Times New Roman"/>
          <w:sz w:val="24"/>
          <w:szCs w:val="24"/>
        </w:rPr>
        <w:t>. Age-standardized COVID-19 mortality rate per 100,000 in England among those aged 80 – 89 years by COVID-19 vaccination status; unvaccinated rates are used as benchmark; cases were included if a vaccine dose was administered at least 21 days previously; data from the Office of National Statistics</w:t>
      </w:r>
      <w:r w:rsidR="00034D9B" w:rsidRPr="00CB6993">
        <w:rPr>
          <w:rFonts w:ascii="Times New Roman" w:hAnsi="Times New Roman"/>
          <w:sz w:val="24"/>
          <w:szCs w:val="24"/>
        </w:rPr>
        <w:t xml:space="preserve"> </w:t>
      </w:r>
      <w:r w:rsidR="00034D9B" w:rsidRPr="00CB6993">
        <w:rPr>
          <w:rFonts w:ascii="Times New Roman" w:hAnsi="Times New Roman"/>
          <w:sz w:val="24"/>
          <w:szCs w:val="24"/>
        </w:rPr>
        <w:fldChar w:fldCharType="begin" w:fldLock="1"/>
      </w:r>
      <w:r w:rsidR="00034D9B" w:rsidRPr="00CB6993">
        <w:rPr>
          <w:rFonts w:ascii="Times New Roman" w:hAnsi="Times New Roman"/>
          <w:sz w:val="24"/>
          <w:szCs w:val="24"/>
        </w:rPr>
        <w:instrText>ADDIN CSL_CITATION {"citationItems":[{"id":"ITEM-1","itemData":{"URL":"https://www.ons.gov.uk/peoplepopulationandcommunity/birthsdeathsandmarriages/deaths/datasets/deathsbyvaccinationstatusengland","accessed":{"date-parts":[["2024","5","29"]]},"author":[{"dropping-particle":"","family":"Office for National Statistics","given":"","non-dropping-particle":"","parse-names":false,"suffix":""}],"id":"ITEM-1","issued":{"date-parts":[["2023"]]},"title":"Deaths by vaccination status, England","type":"webpage"},"uris":["http://www.mendeley.com/documents/?uuid=a2b3b2a9-8a58-4729-9966-dc092d75301f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="00034D9B" w:rsidRPr="00CB6993">
        <w:rPr>
          <w:rFonts w:ascii="Times New Roman" w:hAnsi="Times New Roman"/>
          <w:sz w:val="24"/>
          <w:szCs w:val="24"/>
        </w:rPr>
        <w:fldChar w:fldCharType="separate"/>
      </w:r>
      <w:r w:rsidR="00034D9B" w:rsidRPr="00CB6993">
        <w:rPr>
          <w:rFonts w:ascii="Times New Roman" w:hAnsi="Times New Roman"/>
          <w:sz w:val="24"/>
          <w:szCs w:val="24"/>
        </w:rPr>
        <w:t>[15]</w:t>
      </w:r>
      <w:r w:rsidR="00034D9B" w:rsidRPr="00CB6993">
        <w:rPr>
          <w:rFonts w:ascii="Times New Roman" w:hAnsi="Times New Roman"/>
          <w:sz w:val="24"/>
          <w:szCs w:val="24"/>
        </w:rPr>
        <w:fldChar w:fldCharType="end"/>
      </w:r>
      <w:r w:rsidRPr="00CB6993">
        <w:rPr>
          <w:rFonts w:ascii="Times New Roman" w:hAnsi="Times New Roman"/>
          <w:sz w:val="24"/>
          <w:szCs w:val="24"/>
        </w:rPr>
        <w:t>.</w:t>
      </w:r>
    </w:p>
    <w:p w14:paraId="639F6F8D" w14:textId="768764D6" w:rsidR="00986903" w:rsidRPr="00CB6993" w:rsidRDefault="0098690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B6993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4334662B" w14:textId="1FE675C3" w:rsidR="00986903" w:rsidRPr="00CB6993" w:rsidRDefault="0098690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B6993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7406C31" wp14:editId="0385666C">
            <wp:extent cx="5707380" cy="4091940"/>
            <wp:effectExtent l="0" t="0" r="7620" b="3810"/>
            <wp:docPr id="1038761226" name="Diagramm 1">
              <a:extLst xmlns:a="http://schemas.openxmlformats.org/drawingml/2006/main">
                <a:ext uri="{FF2B5EF4-FFF2-40B4-BE49-F238E27FC236}">
                  <a16:creationId xmlns:a16="http://schemas.microsoft.com/office/drawing/2014/main" id="{6BD2DFDC-EF10-46A6-8A12-F087BB62546E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4DCE1346" w14:textId="547B91FF" w:rsidR="00F53039" w:rsidRPr="00CB6993" w:rsidRDefault="00F53039" w:rsidP="00F53039">
      <w:pPr>
        <w:pStyle w:val="MDPI51figurecaption"/>
        <w:ind w:left="0"/>
        <w:rPr>
          <w:rFonts w:ascii="Times New Roman" w:hAnsi="Times New Roman"/>
          <w:sz w:val="24"/>
          <w:szCs w:val="24"/>
        </w:rPr>
      </w:pPr>
      <w:r w:rsidRPr="00CB6993">
        <w:rPr>
          <w:rFonts w:ascii="Times New Roman" w:hAnsi="Times New Roman"/>
          <w:sz w:val="24"/>
          <w:szCs w:val="24"/>
        </w:rPr>
        <w:t>Figure S</w:t>
      </w:r>
      <w:r w:rsidR="0080482E">
        <w:rPr>
          <w:rFonts w:ascii="Times New Roman" w:hAnsi="Times New Roman"/>
          <w:sz w:val="24"/>
          <w:szCs w:val="24"/>
        </w:rPr>
        <w:t>8</w:t>
      </w:r>
      <w:r w:rsidRPr="00CB6993">
        <w:rPr>
          <w:rFonts w:ascii="Times New Roman" w:hAnsi="Times New Roman"/>
          <w:sz w:val="24"/>
          <w:szCs w:val="24"/>
        </w:rPr>
        <w:t>. Age-standardized COVID-19 mortality rate per 100,000 in England among those aged years and older by COVID-19 vaccination status; unvaccinated rates are used as benchmark; cases were included if a vaccine dose was administered at least 21 days previously; data from the Office of National Statistics</w:t>
      </w:r>
      <w:r w:rsidR="00034D9B" w:rsidRPr="00CB6993">
        <w:rPr>
          <w:rFonts w:ascii="Times New Roman" w:hAnsi="Times New Roman"/>
          <w:sz w:val="24"/>
          <w:szCs w:val="24"/>
        </w:rPr>
        <w:t xml:space="preserve"> </w:t>
      </w:r>
      <w:r w:rsidR="00034D9B" w:rsidRPr="00CB6993">
        <w:rPr>
          <w:rFonts w:ascii="Times New Roman" w:hAnsi="Times New Roman"/>
          <w:sz w:val="24"/>
          <w:szCs w:val="24"/>
        </w:rPr>
        <w:fldChar w:fldCharType="begin" w:fldLock="1"/>
      </w:r>
      <w:r w:rsidR="00034D9B" w:rsidRPr="00CB6993">
        <w:rPr>
          <w:rFonts w:ascii="Times New Roman" w:hAnsi="Times New Roman"/>
          <w:sz w:val="24"/>
          <w:szCs w:val="24"/>
        </w:rPr>
        <w:instrText>ADDIN CSL_CITATION {"citationItems":[{"id":"ITEM-1","itemData":{"URL":"https://www.ons.gov.uk/peoplepopulationandcommunity/birthsdeathsandmarriages/deaths/datasets/deathsbyvaccinationstatusengland","accessed":{"date-parts":[["2024","5","29"]]},"author":[{"dropping-particle":"","family":"Office for National Statistics","given":"","non-dropping-particle":"","parse-names":false,"suffix":""}],"id":"ITEM-1","issued":{"date-parts":[["2023"]]},"title":"Deaths by vaccination status, England","type":"webpage"},"uris":["http://www.mendeley.com/documents/?uuid=a2b3b2a9-8a58-4729-9966-dc092d75301f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="00034D9B" w:rsidRPr="00CB6993">
        <w:rPr>
          <w:rFonts w:ascii="Times New Roman" w:hAnsi="Times New Roman"/>
          <w:sz w:val="24"/>
          <w:szCs w:val="24"/>
        </w:rPr>
        <w:fldChar w:fldCharType="separate"/>
      </w:r>
      <w:r w:rsidR="00034D9B" w:rsidRPr="00CB6993">
        <w:rPr>
          <w:rFonts w:ascii="Times New Roman" w:hAnsi="Times New Roman"/>
          <w:sz w:val="24"/>
          <w:szCs w:val="24"/>
        </w:rPr>
        <w:t>[15]</w:t>
      </w:r>
      <w:r w:rsidR="00034D9B" w:rsidRPr="00CB6993">
        <w:rPr>
          <w:rFonts w:ascii="Times New Roman" w:hAnsi="Times New Roman"/>
          <w:sz w:val="24"/>
          <w:szCs w:val="24"/>
        </w:rPr>
        <w:fldChar w:fldCharType="end"/>
      </w:r>
      <w:r w:rsidRPr="00CB6993">
        <w:rPr>
          <w:rFonts w:ascii="Times New Roman" w:hAnsi="Times New Roman"/>
          <w:sz w:val="24"/>
          <w:szCs w:val="24"/>
        </w:rPr>
        <w:t>.</w:t>
      </w:r>
    </w:p>
    <w:p w14:paraId="0062150C" w14:textId="2A940F8D" w:rsidR="00034D9B" w:rsidRPr="00CB6993" w:rsidRDefault="00034D9B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B6993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48DC0021" w14:textId="44A911CF" w:rsidR="00034D9B" w:rsidRPr="00CB6993" w:rsidRDefault="00601544" w:rsidP="00034D9B">
      <w:pPr>
        <w:pStyle w:val="MDPI51figurecaption"/>
        <w:ind w:left="0"/>
        <w:rPr>
          <w:rFonts w:ascii="Times New Roman" w:hAnsi="Times New Roman"/>
          <w:sz w:val="24"/>
          <w:szCs w:val="24"/>
        </w:rPr>
      </w:pPr>
      <w:r w:rsidRPr="00CB6993">
        <w:rPr>
          <w:rFonts w:ascii="Times New Roman" w:hAnsi="Times New Roman"/>
          <w:noProof/>
          <w:sz w:val="24"/>
          <w:szCs w:val="24"/>
          <w14:ligatures w14:val="standardContextual"/>
        </w:rPr>
        <w:lastRenderedPageBreak/>
        <w:drawing>
          <wp:inline distT="0" distB="0" distL="0" distR="0" wp14:anchorId="251CFA48" wp14:editId="703BC669">
            <wp:extent cx="5760720" cy="2691130"/>
            <wp:effectExtent l="0" t="0" r="5080" b="1270"/>
            <wp:docPr id="1" name="Picture 1" descr="A graph of different colors and number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graph of different colors and numbers&#10;&#10;Description automatically generated with medium confidence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6911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EE7C2B" w14:textId="52371F4C" w:rsidR="00034D9B" w:rsidRPr="00CB6993" w:rsidRDefault="00034D9B" w:rsidP="00034D9B">
      <w:pPr>
        <w:pStyle w:val="MDPI51figurecaption"/>
        <w:ind w:left="0"/>
        <w:rPr>
          <w:rFonts w:ascii="Times New Roman" w:hAnsi="Times New Roman"/>
          <w:sz w:val="24"/>
          <w:szCs w:val="24"/>
        </w:rPr>
      </w:pPr>
      <w:r w:rsidRPr="00CB6993">
        <w:rPr>
          <w:rFonts w:ascii="Times New Roman" w:hAnsi="Times New Roman"/>
          <w:sz w:val="24"/>
          <w:szCs w:val="24"/>
        </w:rPr>
        <w:t>Figure S</w:t>
      </w:r>
      <w:r w:rsidR="0080482E">
        <w:rPr>
          <w:rFonts w:ascii="Times New Roman" w:hAnsi="Times New Roman"/>
          <w:sz w:val="24"/>
          <w:szCs w:val="24"/>
        </w:rPr>
        <w:t>9</w:t>
      </w:r>
      <w:r w:rsidRPr="00CB6993">
        <w:rPr>
          <w:rFonts w:ascii="Times New Roman" w:hAnsi="Times New Roman"/>
          <w:sz w:val="24"/>
          <w:szCs w:val="24"/>
        </w:rPr>
        <w:t>. Log</w:t>
      </w:r>
      <w:r w:rsidRPr="00CB6993">
        <w:rPr>
          <w:rFonts w:ascii="Times New Roman" w:hAnsi="Times New Roman"/>
          <w:sz w:val="24"/>
          <w:szCs w:val="24"/>
          <w:vertAlign w:val="subscript"/>
        </w:rPr>
        <w:t>10</w:t>
      </w:r>
      <w:r w:rsidRPr="00CB6993">
        <w:rPr>
          <w:rFonts w:ascii="Times New Roman" w:hAnsi="Times New Roman"/>
          <w:sz w:val="24"/>
          <w:szCs w:val="24"/>
        </w:rPr>
        <w:t xml:space="preserve"> of age-standardized non-COVID-19 mortality</w:t>
      </w:r>
      <w:r w:rsidR="00D65AC1" w:rsidRPr="00CB6993">
        <w:rPr>
          <w:rFonts w:ascii="Times New Roman" w:hAnsi="Times New Roman"/>
          <w:sz w:val="24"/>
          <w:szCs w:val="24"/>
        </w:rPr>
        <w:t xml:space="preserve"> rates</w:t>
      </w:r>
      <w:r w:rsidRPr="00CB6993">
        <w:rPr>
          <w:rFonts w:ascii="Times New Roman" w:hAnsi="Times New Roman"/>
          <w:sz w:val="24"/>
          <w:szCs w:val="24"/>
        </w:rPr>
        <w:t xml:space="preserve"> in England between those who received one dose of a COVID-19 vaccine (A) and the unvaccinated (B); cases were included if a dose of a vaccine had been administered at least 21 days previously; data from the Office of National Statistics </w:t>
      </w:r>
      <w:r w:rsidRPr="00CB6993">
        <w:rPr>
          <w:rFonts w:ascii="Times New Roman" w:hAnsi="Times New Roman"/>
          <w:sz w:val="24"/>
          <w:szCs w:val="24"/>
        </w:rPr>
        <w:fldChar w:fldCharType="begin" w:fldLock="1"/>
      </w:r>
      <w:r w:rsidRPr="00CB6993">
        <w:rPr>
          <w:rFonts w:ascii="Times New Roman" w:hAnsi="Times New Roman"/>
          <w:sz w:val="24"/>
          <w:szCs w:val="24"/>
        </w:rPr>
        <w:instrText>ADDIN CSL_CITATION {"citationItems":[{"id":"ITEM-1","itemData":{"URL":"https://www.ons.gov.uk/peoplepopulationandcommunity/birthsdeathsandmarriages/deaths/datasets/deathsbyvaccinationstatusengland","accessed":{"date-parts":[["2024","5","29"]]},"author":[{"dropping-particle":"","family":"Office for National Statistics","given":"","non-dropping-particle":"","parse-names":false,"suffix":""}],"id":"ITEM-1","issued":{"date-parts":[["2023"]]},"title":"Deaths by vaccination status, England","type":"webpage"},"uris":["http://www.mendeley.com/documents/?uuid=a2b3b2a9-8a58-4729-9966-dc092d75301f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Pr="00CB6993">
        <w:rPr>
          <w:rFonts w:ascii="Times New Roman" w:hAnsi="Times New Roman"/>
          <w:sz w:val="24"/>
          <w:szCs w:val="24"/>
        </w:rPr>
        <w:fldChar w:fldCharType="separate"/>
      </w:r>
      <w:r w:rsidRPr="00CB6993">
        <w:rPr>
          <w:rFonts w:ascii="Times New Roman" w:hAnsi="Times New Roman"/>
          <w:sz w:val="24"/>
          <w:szCs w:val="24"/>
        </w:rPr>
        <w:t>[15]</w:t>
      </w:r>
      <w:r w:rsidRPr="00CB6993">
        <w:rPr>
          <w:rFonts w:ascii="Times New Roman" w:hAnsi="Times New Roman"/>
          <w:sz w:val="24"/>
          <w:szCs w:val="24"/>
        </w:rPr>
        <w:fldChar w:fldCharType="end"/>
      </w:r>
      <w:r w:rsidRPr="00CB6993">
        <w:rPr>
          <w:rFonts w:ascii="Times New Roman" w:hAnsi="Times New Roman"/>
          <w:sz w:val="24"/>
          <w:szCs w:val="24"/>
        </w:rPr>
        <w:t>.</w:t>
      </w:r>
    </w:p>
    <w:p w14:paraId="0D255304" w14:textId="77777777" w:rsidR="00F53039" w:rsidRPr="00CB6993" w:rsidRDefault="00F53039">
      <w:pPr>
        <w:rPr>
          <w:rFonts w:ascii="Times New Roman" w:hAnsi="Times New Roman" w:cs="Times New Roman"/>
          <w:sz w:val="24"/>
          <w:szCs w:val="24"/>
          <w:lang w:val="en-US"/>
        </w:rPr>
      </w:pPr>
    </w:p>
    <w:sectPr w:rsidR="00F53039" w:rsidRPr="00CB6993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256F8"/>
    <w:rsid w:val="00034D9B"/>
    <w:rsid w:val="00173E8D"/>
    <w:rsid w:val="00261470"/>
    <w:rsid w:val="00303E18"/>
    <w:rsid w:val="003256F8"/>
    <w:rsid w:val="00446D6F"/>
    <w:rsid w:val="005263B5"/>
    <w:rsid w:val="00600E21"/>
    <w:rsid w:val="00601544"/>
    <w:rsid w:val="0080482E"/>
    <w:rsid w:val="00817EE8"/>
    <w:rsid w:val="00913ECF"/>
    <w:rsid w:val="00986903"/>
    <w:rsid w:val="00B35DA0"/>
    <w:rsid w:val="00B812BE"/>
    <w:rsid w:val="00CB6993"/>
    <w:rsid w:val="00D61704"/>
    <w:rsid w:val="00D65AC1"/>
    <w:rsid w:val="00ED7B2B"/>
    <w:rsid w:val="00F42DF8"/>
    <w:rsid w:val="00F530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394FC10"/>
  <w15:chartTrackingRefBased/>
  <w15:docId w15:val="{9DA2B04D-8399-46EC-831B-C24CA6C7AA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de-D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Pr>
      <w:lang w:val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MDPI51figurecaption">
    <w:name w:val="MDPI_5.1_figure_caption"/>
    <w:qFormat/>
    <w:rsid w:val="003256F8"/>
    <w:pPr>
      <w:adjustRightInd w:val="0"/>
      <w:snapToGrid w:val="0"/>
      <w:spacing w:before="120" w:after="240" w:line="228" w:lineRule="auto"/>
      <w:ind w:left="2608"/>
      <w:jc w:val="both"/>
    </w:pPr>
    <w:rPr>
      <w:rFonts w:ascii="Palatino Linotype" w:eastAsia="Times New Roman" w:hAnsi="Palatino Linotype" w:cs="Times New Roman"/>
      <w:color w:val="000000"/>
      <w:kern w:val="0"/>
      <w:sz w:val="18"/>
      <w:szCs w:val="20"/>
      <w:lang w:val="en-US" w:eastAsia="de-DE" w:bidi="en-US"/>
      <w14:ligatures w14:val="none"/>
    </w:rPr>
  </w:style>
  <w:style w:type="paragraph" w:customStyle="1" w:styleId="MDPI52figure">
    <w:name w:val="MDPI_5.2_figure"/>
    <w:qFormat/>
    <w:rsid w:val="003256F8"/>
    <w:pPr>
      <w:adjustRightInd w:val="0"/>
      <w:snapToGrid w:val="0"/>
      <w:spacing w:before="240" w:after="120" w:line="240" w:lineRule="auto"/>
      <w:jc w:val="center"/>
    </w:pPr>
    <w:rPr>
      <w:rFonts w:ascii="Palatino Linotype" w:eastAsia="Times New Roman" w:hAnsi="Palatino Linotype" w:cs="Times New Roman"/>
      <w:snapToGrid w:val="0"/>
      <w:color w:val="000000"/>
      <w:kern w:val="0"/>
      <w:sz w:val="20"/>
      <w:szCs w:val="20"/>
      <w:lang w:val="en-US" w:eastAsia="de-DE" w:bidi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5.xml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chart" Target="charts/chart4.xml"/><Relationship Id="rId12" Type="http://schemas.openxmlformats.org/officeDocument/2006/relationships/image" Target="media/image1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chart" Target="charts/chart3.xml"/><Relationship Id="rId11" Type="http://schemas.openxmlformats.org/officeDocument/2006/relationships/chart" Target="charts/chart8.xml"/><Relationship Id="rId5" Type="http://schemas.openxmlformats.org/officeDocument/2006/relationships/chart" Target="charts/chart2.xml"/><Relationship Id="rId10" Type="http://schemas.openxmlformats.org/officeDocument/2006/relationships/chart" Target="charts/chart7.xml"/><Relationship Id="rId4" Type="http://schemas.openxmlformats.org/officeDocument/2006/relationships/chart" Target="charts/chart1.xml"/><Relationship Id="rId9" Type="http://schemas.openxmlformats.org/officeDocument/2006/relationships/chart" Target="charts/chart6.xml"/><Relationship Id="rId14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info\Desktop\Publikationen\non-COVID%20mortality\COVID.alle.ages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info\Desktop\Publikationen\Vaccines\Figures.final.COVID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info\Desktop\Publikationen\Vaccines\Figures.final.COVID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info\Desktop\Publikationen\Vaccines\Figures.final.COVID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info\Desktop\Publikationen\Vaccines\Figures.final.COVID.xlsx" TargetMode="External"/><Relationship Id="rId2" Type="http://schemas.microsoft.com/office/2011/relationships/chartColorStyle" Target="colors5.xml"/><Relationship Id="rId1" Type="http://schemas.microsoft.com/office/2011/relationships/chartStyle" Target="style5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info\Desktop\Publikationen\Vaccines\Figures.final.COVID.xlsx" TargetMode="External"/><Relationship Id="rId2" Type="http://schemas.microsoft.com/office/2011/relationships/chartColorStyle" Target="colors6.xml"/><Relationship Id="rId1" Type="http://schemas.microsoft.com/office/2011/relationships/chartStyle" Target="style6.xml"/></Relationships>
</file>

<file path=word/charts/_rels/chart7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info\Desktop\Publikationen\Vaccines\Figures.final.COVID.xlsx" TargetMode="External"/><Relationship Id="rId2" Type="http://schemas.microsoft.com/office/2011/relationships/chartColorStyle" Target="colors7.xml"/><Relationship Id="rId1" Type="http://schemas.microsoft.com/office/2011/relationships/chartStyle" Target="style7.xml"/></Relationships>
</file>

<file path=word/charts/_rels/chart8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info\Desktop\Publikationen\Vaccines\Figures.final.COVID.xlsx" TargetMode="External"/><Relationship Id="rId2" Type="http://schemas.microsoft.com/office/2011/relationships/chartColorStyle" Target="colors8.xml"/><Relationship Id="rId1" Type="http://schemas.microsoft.com/office/2011/relationships/chartStyle" Target="style8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de-DE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de-DE"/>
              <a:t>All age group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e-DE"/>
        </a:p>
      </c:txPr>
    </c:title>
    <c:autoTitleDeleted val="0"/>
    <c:plotArea>
      <c:layout/>
      <c:lineChart>
        <c:grouping val="standard"/>
        <c:varyColors val="0"/>
        <c:ser>
          <c:idx val="1"/>
          <c:order val="0"/>
          <c:tx>
            <c:strRef>
              <c:f>'&gt; 21 d'!$C$2</c:f>
              <c:strCache>
                <c:ptCount val="1"/>
                <c:pt idx="0">
                  <c:v>Dose 1</c:v>
                </c:pt>
              </c:strCache>
            </c:strRef>
          </c:tx>
          <c:spPr>
            <a:ln w="28575" cap="rnd">
              <a:solidFill>
                <a:schemeClr val="bg1">
                  <a:lumMod val="85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bg1">
                    <a:lumMod val="85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</c:numRef>
          </c:cat>
          <c:val>
            <c:numRef>
              <c:f>'&gt; 21 d'!$C$3:$C$28</c:f>
              <c:numCache>
                <c:formatCode>0.0</c:formatCode>
                <c:ptCount val="26"/>
                <c:pt idx="0">
                  <c:v>42.7</c:v>
                </c:pt>
                <c:pt idx="1">
                  <c:v>66.5</c:v>
                </c:pt>
                <c:pt idx="2">
                  <c:v>90.4</c:v>
                </c:pt>
                <c:pt idx="3">
                  <c:v>189.5</c:v>
                </c:pt>
                <c:pt idx="4">
                  <c:v>294.2</c:v>
                </c:pt>
                <c:pt idx="5">
                  <c:v>298.7</c:v>
                </c:pt>
                <c:pt idx="6">
                  <c:v>301.7</c:v>
                </c:pt>
                <c:pt idx="7">
                  <c:v>323.3</c:v>
                </c:pt>
                <c:pt idx="8">
                  <c:v>488.1</c:v>
                </c:pt>
                <c:pt idx="9">
                  <c:v>708.2</c:v>
                </c:pt>
                <c:pt idx="10">
                  <c:v>389.7</c:v>
                </c:pt>
                <c:pt idx="11">
                  <c:v>298.39999999999998</c:v>
                </c:pt>
                <c:pt idx="12">
                  <c:v>310.60000000000002</c:v>
                </c:pt>
                <c:pt idx="13">
                  <c:v>144.6</c:v>
                </c:pt>
                <c:pt idx="14">
                  <c:v>67.2</c:v>
                </c:pt>
                <c:pt idx="15">
                  <c:v>164</c:v>
                </c:pt>
                <c:pt idx="16">
                  <c:v>95.5</c:v>
                </c:pt>
                <c:pt idx="17">
                  <c:v>102.9</c:v>
                </c:pt>
                <c:pt idx="18">
                  <c:v>182</c:v>
                </c:pt>
                <c:pt idx="19">
                  <c:v>106.8</c:v>
                </c:pt>
                <c:pt idx="20">
                  <c:v>98</c:v>
                </c:pt>
                <c:pt idx="21">
                  <c:v>137.19999999999999</c:v>
                </c:pt>
                <c:pt idx="22">
                  <c:v>86.4</c:v>
                </c:pt>
                <c:pt idx="23">
                  <c:v>96.2</c:v>
                </c:pt>
                <c:pt idx="24">
                  <c:v>66.90000000000000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FE55-49A5-90BC-BCFAF9FF2185}"/>
            </c:ext>
          </c:extLst>
        </c:ser>
        <c:ser>
          <c:idx val="2"/>
          <c:order val="1"/>
          <c:tx>
            <c:strRef>
              <c:f>'&gt; 21 d'!$D$2</c:f>
              <c:strCache>
                <c:ptCount val="1"/>
                <c:pt idx="0">
                  <c:v>Dose 2</c:v>
                </c:pt>
              </c:strCache>
            </c:strRef>
          </c:tx>
          <c:spPr>
            <a:ln w="28575" cap="rnd">
              <a:solidFill>
                <a:schemeClr val="bg2">
                  <a:lumMod val="75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bg2">
                    <a:lumMod val="75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</c:numRef>
          </c:cat>
          <c:val>
            <c:numRef>
              <c:f>'&gt; 21 d'!$D$3:$D$28</c:f>
              <c:numCache>
                <c:formatCode>0.0</c:formatCode>
                <c:ptCount val="26"/>
                <c:pt idx="0">
                  <c:v>6.9</c:v>
                </c:pt>
                <c:pt idx="1">
                  <c:v>2.5</c:v>
                </c:pt>
                <c:pt idx="2">
                  <c:v>5.7</c:v>
                </c:pt>
                <c:pt idx="3">
                  <c:v>23</c:v>
                </c:pt>
                <c:pt idx="4">
                  <c:v>44.7</c:v>
                </c:pt>
                <c:pt idx="5">
                  <c:v>61.6</c:v>
                </c:pt>
                <c:pt idx="6">
                  <c:v>63.2</c:v>
                </c:pt>
                <c:pt idx="7">
                  <c:v>113.5</c:v>
                </c:pt>
                <c:pt idx="8">
                  <c:v>175</c:v>
                </c:pt>
                <c:pt idx="9">
                  <c:v>446.4</c:v>
                </c:pt>
                <c:pt idx="10">
                  <c:v>127.5</c:v>
                </c:pt>
                <c:pt idx="11">
                  <c:v>193.5</c:v>
                </c:pt>
                <c:pt idx="12">
                  <c:v>172.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FE55-49A5-90BC-BCFAF9FF2185}"/>
            </c:ext>
          </c:extLst>
        </c:ser>
        <c:ser>
          <c:idx val="3"/>
          <c:order val="2"/>
          <c:tx>
            <c:strRef>
              <c:f>'&gt; 21 d'!$E$2</c:f>
              <c:strCache>
                <c:ptCount val="1"/>
                <c:pt idx="0">
                  <c:v>Dose 3</c:v>
                </c:pt>
              </c:strCache>
            </c:strRef>
          </c:tx>
          <c:spPr>
            <a:ln w="28575" cap="rnd">
              <a:solidFill>
                <a:schemeClr val="bg2">
                  <a:lumMod val="5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bg1">
                  <a:lumMod val="85000"/>
                </a:schemeClr>
              </a:solidFill>
              <a:ln w="9525">
                <a:solidFill>
                  <a:schemeClr val="bg2">
                    <a:lumMod val="50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</c:numRef>
          </c:cat>
          <c:val>
            <c:numRef>
              <c:f>'&gt; 21 d'!$E$3:$E$28</c:f>
              <c:numCache>
                <c:formatCode>General</c:formatCode>
                <c:ptCount val="26"/>
                <c:pt idx="6" formatCode="0.0">
                  <c:v>19.2</c:v>
                </c:pt>
                <c:pt idx="7" formatCode="0.0">
                  <c:v>19.600000000000001</c:v>
                </c:pt>
                <c:pt idx="8" formatCode="0.0">
                  <c:v>26.1</c:v>
                </c:pt>
                <c:pt idx="9" formatCode="0.0">
                  <c:v>76.599999999999994</c:v>
                </c:pt>
                <c:pt idx="10" formatCode="0.0">
                  <c:v>64</c:v>
                </c:pt>
                <c:pt idx="11" formatCode="0.0">
                  <c:v>69.099999999999994</c:v>
                </c:pt>
                <c:pt idx="12" formatCode="0.0">
                  <c:v>128.1</c:v>
                </c:pt>
                <c:pt idx="13" formatCode="0.0">
                  <c:v>80.3</c:v>
                </c:pt>
                <c:pt idx="14" formatCode="0.0">
                  <c:v>55.1</c:v>
                </c:pt>
                <c:pt idx="15" formatCode="0.0">
                  <c:v>140.5</c:v>
                </c:pt>
                <c:pt idx="16" formatCode="0.0">
                  <c:v>81.900000000000006</c:v>
                </c:pt>
                <c:pt idx="17" formatCode="0.0">
                  <c:v>49.9</c:v>
                </c:pt>
                <c:pt idx="18" formatCode="0.0">
                  <c:v>131.5</c:v>
                </c:pt>
                <c:pt idx="19" formatCode="0.0">
                  <c:v>100</c:v>
                </c:pt>
                <c:pt idx="20" formatCode="0.0">
                  <c:v>106.4</c:v>
                </c:pt>
                <c:pt idx="21" formatCode="0.0">
                  <c:v>102.8</c:v>
                </c:pt>
                <c:pt idx="22" formatCode="0.0">
                  <c:v>74.2</c:v>
                </c:pt>
                <c:pt idx="23" formatCode="0.0">
                  <c:v>91.7</c:v>
                </c:pt>
                <c:pt idx="24" formatCode="0.0">
                  <c:v>57.7</c:v>
                </c:pt>
                <c:pt idx="25" formatCode="0.0">
                  <c:v>29.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FE55-49A5-90BC-BCFAF9FF2185}"/>
            </c:ext>
          </c:extLst>
        </c:ser>
        <c:ser>
          <c:idx val="4"/>
          <c:order val="3"/>
          <c:tx>
            <c:strRef>
              <c:f>'&gt; 21 d'!$F$2</c:f>
              <c:strCache>
                <c:ptCount val="1"/>
                <c:pt idx="0">
                  <c:v>Dose 4</c:v>
                </c:pt>
              </c:strCache>
            </c:strRef>
          </c:tx>
          <c:spPr>
            <a:ln w="28575" cap="rnd">
              <a:solidFill>
                <a:sysClr val="windowText" lastClr="00000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bg1">
                  <a:lumMod val="85000"/>
                </a:schemeClr>
              </a:solidFill>
              <a:ln w="9525">
                <a:solidFill>
                  <a:sysClr val="windowText" lastClr="000000"/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</c:numRef>
          </c:cat>
          <c:val>
            <c:numRef>
              <c:f>'&gt; 21 d'!$F$3:$F$28</c:f>
              <c:numCache>
                <c:formatCode>General</c:formatCode>
                <c:ptCount val="26"/>
                <c:pt idx="12" formatCode="0.0">
                  <c:v>24.5</c:v>
                </c:pt>
                <c:pt idx="13" formatCode="0.0">
                  <c:v>58.7</c:v>
                </c:pt>
                <c:pt idx="14" formatCode="0.0">
                  <c:v>33.6</c:v>
                </c:pt>
                <c:pt idx="15" formatCode="0.0">
                  <c:v>112.1</c:v>
                </c:pt>
                <c:pt idx="16" formatCode="0.0">
                  <c:v>63.4</c:v>
                </c:pt>
                <c:pt idx="17" formatCode="0.0">
                  <c:v>36.700000000000003</c:v>
                </c:pt>
                <c:pt idx="18" formatCode="0.0">
                  <c:v>63.7</c:v>
                </c:pt>
                <c:pt idx="19" formatCode="0.0">
                  <c:v>28.5</c:v>
                </c:pt>
                <c:pt idx="20" formatCode="0.0">
                  <c:v>48.6</c:v>
                </c:pt>
                <c:pt idx="21" formatCode="0.0">
                  <c:v>51.4</c:v>
                </c:pt>
                <c:pt idx="22" formatCode="0.0">
                  <c:v>40.299999999999997</c:v>
                </c:pt>
                <c:pt idx="23" formatCode="0.0">
                  <c:v>55.8</c:v>
                </c:pt>
                <c:pt idx="24" formatCode="0.0">
                  <c:v>38.4</c:v>
                </c:pt>
                <c:pt idx="25" formatCode="0.0">
                  <c:v>30.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3-FE55-49A5-90BC-BCFAF9FF2185}"/>
            </c:ext>
          </c:extLst>
        </c:ser>
        <c:ser>
          <c:idx val="0"/>
          <c:order val="4"/>
          <c:tx>
            <c:strRef>
              <c:f>'&gt; 21 d'!$B$2</c:f>
              <c:strCache>
                <c:ptCount val="1"/>
                <c:pt idx="0">
                  <c:v>Benchmark</c:v>
                </c:pt>
              </c:strCache>
            </c:strRef>
          </c:tx>
          <c:spPr>
            <a:ln w="28575" cap="rnd">
              <a:solidFill>
                <a:srgbClr val="00B05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00B050"/>
              </a:solidFill>
              <a:ln w="9525">
                <a:solidFill>
                  <a:srgbClr val="00B050"/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</c:numRef>
          </c:cat>
          <c:val>
            <c:numRef>
              <c:f>'&gt; 21 d'!$B$3:$B$28</c:f>
              <c:numCache>
                <c:formatCode>0.0</c:formatCode>
                <c:ptCount val="26"/>
                <c:pt idx="0">
                  <c:v>131.80000000000001</c:v>
                </c:pt>
                <c:pt idx="1">
                  <c:v>49.3</c:v>
                </c:pt>
                <c:pt idx="2">
                  <c:v>55</c:v>
                </c:pt>
                <c:pt idx="3">
                  <c:v>240.1</c:v>
                </c:pt>
                <c:pt idx="4">
                  <c:v>433</c:v>
                </c:pt>
                <c:pt idx="5">
                  <c:v>401</c:v>
                </c:pt>
                <c:pt idx="6">
                  <c:v>374.8</c:v>
                </c:pt>
                <c:pt idx="7">
                  <c:v>467.3</c:v>
                </c:pt>
                <c:pt idx="8">
                  <c:v>601.5</c:v>
                </c:pt>
                <c:pt idx="9">
                  <c:v>649</c:v>
                </c:pt>
                <c:pt idx="10">
                  <c:v>269.3</c:v>
                </c:pt>
                <c:pt idx="11">
                  <c:v>211</c:v>
                </c:pt>
                <c:pt idx="12">
                  <c:v>217</c:v>
                </c:pt>
                <c:pt idx="13">
                  <c:v>88.6</c:v>
                </c:pt>
                <c:pt idx="14">
                  <c:v>63.1</c:v>
                </c:pt>
                <c:pt idx="15">
                  <c:v>167.6</c:v>
                </c:pt>
                <c:pt idx="16">
                  <c:v>97.1</c:v>
                </c:pt>
                <c:pt idx="17">
                  <c:v>45.7</c:v>
                </c:pt>
                <c:pt idx="18">
                  <c:v>123.8</c:v>
                </c:pt>
                <c:pt idx="19">
                  <c:v>64.599999999999994</c:v>
                </c:pt>
                <c:pt idx="20">
                  <c:v>114.2</c:v>
                </c:pt>
                <c:pt idx="21">
                  <c:v>121.9</c:v>
                </c:pt>
                <c:pt idx="22">
                  <c:v>82.9</c:v>
                </c:pt>
                <c:pt idx="23">
                  <c:v>96.2</c:v>
                </c:pt>
                <c:pt idx="24">
                  <c:v>82.8</c:v>
                </c:pt>
                <c:pt idx="25">
                  <c:v>46.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4-FE55-49A5-90BC-BCFAF9FF218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211816832"/>
        <c:axId val="1211812512"/>
        <c:extLst>
          <c:ext xmlns:c15="http://schemas.microsoft.com/office/drawing/2012/chart" uri="{02D57815-91ED-43cb-92C2-25804820EDAC}">
            <c15:filteredLineSeries>
              <c15:ser>
                <c:idx val="5"/>
                <c:order val="5"/>
                <c:tx>
                  <c:strRef>
                    <c:extLst>
                      <c:ext uri="{02D57815-91ED-43cb-92C2-25804820EDAC}">
                        <c15:formulaRef>
                          <c15:sqref>'&gt; 21 d'!$G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6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/>
                    </a:solidFill>
                    <a:ln w="9525">
                      <a:solidFill>
                        <a:schemeClr val="accent6"/>
                      </a:solidFill>
                    </a:ln>
                    <a:effectLst/>
                  </c:spPr>
                </c:marker>
                <c:cat>
                  <c:numRef>
                    <c:extLst>
                      <c:ext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>
                      <c:ext uri="{02D57815-91ED-43cb-92C2-25804820EDAC}">
                        <c15:formulaRef>
                          <c15:sqref>'&gt; 21 d'!$G$3:$G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5.0999999999999996</c:v>
                      </c:pt>
                      <c:pt idx="1">
                        <c:v>8.1999999999999993</c:v>
                      </c:pt>
                      <c:pt idx="2">
                        <c:v>20.5</c:v>
                      </c:pt>
                      <c:pt idx="3">
                        <c:v>63.6</c:v>
                      </c:pt>
                      <c:pt idx="4">
                        <c:v>81.2</c:v>
                      </c:pt>
                      <c:pt idx="5">
                        <c:v>82.8</c:v>
                      </c:pt>
                      <c:pt idx="6">
                        <c:v>75.099999999999994</c:v>
                      </c:pt>
                      <c:pt idx="7">
                        <c:v>108.9</c:v>
                      </c:pt>
                      <c:pt idx="8">
                        <c:v>134.1</c:v>
                      </c:pt>
                      <c:pt idx="9">
                        <c:v>57</c:v>
                      </c:pt>
                      <c:pt idx="10">
                        <c:v>15</c:v>
                      </c:pt>
                      <c:pt idx="11">
                        <c:v>12.1</c:v>
                      </c:pt>
                      <c:pt idx="12">
                        <c:v>19.8</c:v>
                      </c:pt>
                      <c:pt idx="13">
                        <c:v>5.5</c:v>
                      </c:pt>
                      <c:pt idx="14">
                        <c:v>5.7</c:v>
                      </c:pt>
                      <c:pt idx="15">
                        <c:v>6</c:v>
                      </c:pt>
                      <c:pt idx="16">
                        <c:v>7.5</c:v>
                      </c:pt>
                      <c:pt idx="18">
                        <c:v>5</c:v>
                      </c:pt>
                      <c:pt idx="19">
                        <c:v>9.6999999999999993</c:v>
                      </c:pt>
                      <c:pt idx="20">
                        <c:v>6.9</c:v>
                      </c:pt>
                      <c:pt idx="21">
                        <c:v>7.9</c:v>
                      </c:pt>
                    </c:numCache>
                  </c:numRef>
                </c:val>
                <c:smooth val="0"/>
                <c:extLst>
                  <c:ext xmlns:c16="http://schemas.microsoft.com/office/drawing/2014/chart" uri="{C3380CC4-5D6E-409C-BE32-E72D297353CC}">
                    <c16:uniqueId val="{00000005-FE55-49A5-90BC-BCFAF9FF2185}"/>
                  </c:ext>
                </c:extLst>
              </c15:ser>
            </c15:filteredLineSeries>
            <c15:filteredLineSeries>
              <c15:ser>
                <c:idx val="6"/>
                <c:order val="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H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60000"/>
                      </a:schemeClr>
                    </a:solidFill>
                    <a:ln w="9525">
                      <a:solidFill>
                        <a:schemeClr val="accent1">
                          <a:lumMod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H$3:$H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0" formatCode="0.0">
                        <c:v>2.8</c:v>
                      </c:pt>
                      <c:pt idx="3" formatCode="0.0">
                        <c:v>12.1</c:v>
                      </c:pt>
                      <c:pt idx="4" formatCode="0.0">
                        <c:v>30.1</c:v>
                      </c:pt>
                      <c:pt idx="5" formatCode="0.0">
                        <c:v>37.9</c:v>
                      </c:pt>
                      <c:pt idx="6" formatCode="0.0">
                        <c:v>28.1</c:v>
                      </c:pt>
                      <c:pt idx="7" formatCode="0.0">
                        <c:v>26.2</c:v>
                      </c:pt>
                      <c:pt idx="8" formatCode="0.0">
                        <c:v>26.6</c:v>
                      </c:pt>
                      <c:pt idx="9" formatCode="0.0">
                        <c:v>72.3</c:v>
                      </c:pt>
                      <c:pt idx="10" formatCode="0.0">
                        <c:v>29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6-FE55-49A5-90BC-BCFAF9FF2185}"/>
                  </c:ext>
                </c:extLst>
              </c15:ser>
            </c15:filteredLineSeries>
            <c15:filteredLineSeries>
              <c15:ser>
                <c:idx val="7"/>
                <c:order val="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I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60000"/>
                      </a:schemeClr>
                    </a:solidFill>
                    <a:ln w="9525">
                      <a:solidFill>
                        <a:schemeClr val="accent2">
                          <a:lumMod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I$3:$I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3" formatCode="0.0">
                        <c:v>7.8</c:v>
                      </c:pt>
                      <c:pt idx="4" formatCode="0.0">
                        <c:v>6.9</c:v>
                      </c:pt>
                      <c:pt idx="5" formatCode="0.0">
                        <c:v>6</c:v>
                      </c:pt>
                      <c:pt idx="6" formatCode="0.0">
                        <c:v>6.8</c:v>
                      </c:pt>
                      <c:pt idx="7" formatCode="0.0">
                        <c:v>11.1</c:v>
                      </c:pt>
                      <c:pt idx="8" formatCode="0.0">
                        <c:v>14.3</c:v>
                      </c:pt>
                      <c:pt idx="9" formatCode="0.0">
                        <c:v>20.100000000000001</c:v>
                      </c:pt>
                      <c:pt idx="10" formatCode="0.0">
                        <c:v>13.6</c:v>
                      </c:pt>
                      <c:pt idx="11" formatCode="0.0">
                        <c:v>7</c:v>
                      </c:pt>
                      <c:pt idx="12" formatCode="0.0">
                        <c:v>6.5</c:v>
                      </c:pt>
                      <c:pt idx="13" formatCode="0.0">
                        <c:v>6.2</c:v>
                      </c:pt>
                      <c:pt idx="14" formatCode="0.0">
                        <c:v>3.3</c:v>
                      </c:pt>
                      <c:pt idx="15" formatCode="0.0">
                        <c:v>9.4</c:v>
                      </c:pt>
                      <c:pt idx="18" formatCode="0.0">
                        <c:v>4.9000000000000004</c:v>
                      </c:pt>
                      <c:pt idx="20" formatCode="0.0">
                        <c:v>6.2</c:v>
                      </c:pt>
                      <c:pt idx="24" formatCode="0.0">
                        <c:v>3.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7-FE55-49A5-90BC-BCFAF9FF2185}"/>
                  </c:ext>
                </c:extLst>
              </c15:ser>
            </c15:filteredLineSeries>
            <c15:filteredLineSeries>
              <c15:ser>
                <c:idx val="8"/>
                <c:order val="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J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60000"/>
                      </a:schemeClr>
                    </a:solidFill>
                    <a:ln w="9525">
                      <a:solidFill>
                        <a:schemeClr val="accent3">
                          <a:lumMod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J$3:$J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7" formatCode="0.0">
                        <c:v>15.1</c:v>
                      </c:pt>
                      <c:pt idx="8" formatCode="0.0">
                        <c:v>6.8</c:v>
                      </c:pt>
                      <c:pt idx="9" formatCode="0.0">
                        <c:v>5.5</c:v>
                      </c:pt>
                      <c:pt idx="10" formatCode="0.0">
                        <c:v>3.2</c:v>
                      </c:pt>
                      <c:pt idx="11" formatCode="0.0">
                        <c:v>4.4000000000000004</c:v>
                      </c:pt>
                      <c:pt idx="12" formatCode="0.0">
                        <c:v>4</c:v>
                      </c:pt>
                      <c:pt idx="13" formatCode="0.0">
                        <c:v>2.2999999999999998</c:v>
                      </c:pt>
                      <c:pt idx="14" formatCode="0.0">
                        <c:v>2.4</c:v>
                      </c:pt>
                      <c:pt idx="15" formatCode="0.0">
                        <c:v>3.3</c:v>
                      </c:pt>
                      <c:pt idx="16" formatCode="0.0">
                        <c:v>3</c:v>
                      </c:pt>
                      <c:pt idx="17" formatCode="0.0">
                        <c:v>2.6</c:v>
                      </c:pt>
                      <c:pt idx="18" formatCode="0.0">
                        <c:v>2.5</c:v>
                      </c:pt>
                      <c:pt idx="19" formatCode="0.0">
                        <c:v>3.4</c:v>
                      </c:pt>
                      <c:pt idx="21" formatCode="0.0">
                        <c:v>3.1</c:v>
                      </c:pt>
                      <c:pt idx="22" formatCode="0.0">
                        <c:v>2.5</c:v>
                      </c:pt>
                      <c:pt idx="23" formatCode="0.0">
                        <c:v>1.9</c:v>
                      </c:pt>
                      <c:pt idx="24" formatCode="0.0">
                        <c:v>1.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8-FE55-49A5-90BC-BCFAF9FF2185}"/>
                  </c:ext>
                </c:extLst>
              </c15:ser>
            </c15:filteredLineSeries>
            <c15:filteredLineSeries>
              <c15:ser>
                <c:idx val="9"/>
                <c:order val="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K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60000"/>
                      </a:schemeClr>
                    </a:solidFill>
                    <a:ln w="9525">
                      <a:solidFill>
                        <a:schemeClr val="accent4">
                          <a:lumMod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K$3:$K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0" formatCode="0.0">
                        <c:v>8.3000000000000007</c:v>
                      </c:pt>
                      <c:pt idx="21" formatCode="0.0">
                        <c:v>12.1</c:v>
                      </c:pt>
                      <c:pt idx="23" formatCode="0.0">
                        <c:v>8</c:v>
                      </c:pt>
                      <c:pt idx="24" formatCode="0.0">
                        <c:v>4.099999999999999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9-FE55-49A5-90BC-BCFAF9FF2185}"/>
                  </c:ext>
                </c:extLst>
              </c15:ser>
            </c15:filteredLineSeries>
            <c15:filteredLineSeries>
              <c15:ser>
                <c:idx val="10"/>
                <c:order val="1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L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60000"/>
                      </a:schemeClr>
                    </a:solidFill>
                    <a:ln w="9525">
                      <a:solidFill>
                        <a:schemeClr val="accent5">
                          <a:lumMod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L$3:$L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67.7</c:v>
                      </c:pt>
                      <c:pt idx="1">
                        <c:v>28.7</c:v>
                      </c:pt>
                      <c:pt idx="2">
                        <c:v>33.9</c:v>
                      </c:pt>
                      <c:pt idx="3">
                        <c:v>147.30000000000001</c:v>
                      </c:pt>
                      <c:pt idx="4">
                        <c:v>327.9</c:v>
                      </c:pt>
                      <c:pt idx="5">
                        <c:v>300.3</c:v>
                      </c:pt>
                      <c:pt idx="6">
                        <c:v>207</c:v>
                      </c:pt>
                      <c:pt idx="7">
                        <c:v>302.7</c:v>
                      </c:pt>
                      <c:pt idx="8">
                        <c:v>298.3</c:v>
                      </c:pt>
                      <c:pt idx="9">
                        <c:v>222.1</c:v>
                      </c:pt>
                      <c:pt idx="10">
                        <c:v>89.3</c:v>
                      </c:pt>
                      <c:pt idx="11">
                        <c:v>46.1</c:v>
                      </c:pt>
                      <c:pt idx="12">
                        <c:v>31.2</c:v>
                      </c:pt>
                      <c:pt idx="13">
                        <c:v>12.7</c:v>
                      </c:pt>
                      <c:pt idx="15">
                        <c:v>18.899999999999999</c:v>
                      </c:pt>
                      <c:pt idx="16">
                        <c:v>15.8</c:v>
                      </c:pt>
                      <c:pt idx="17">
                        <c:v>13.7</c:v>
                      </c:pt>
                      <c:pt idx="18">
                        <c:v>27</c:v>
                      </c:pt>
                      <c:pt idx="19">
                        <c:v>19</c:v>
                      </c:pt>
                      <c:pt idx="20">
                        <c:v>18</c:v>
                      </c:pt>
                      <c:pt idx="21">
                        <c:v>16.399999999999999</c:v>
                      </c:pt>
                      <c:pt idx="23">
                        <c:v>15.4</c:v>
                      </c:pt>
                      <c:pt idx="24">
                        <c:v>11.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A-FE55-49A5-90BC-BCFAF9FF2185}"/>
                  </c:ext>
                </c:extLst>
              </c15:ser>
            </c15:filteredLineSeries>
            <c15:filteredLineSeries>
              <c15:ser>
                <c:idx val="11"/>
                <c:order val="1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M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60000"/>
                      </a:schemeClr>
                    </a:solidFill>
                    <a:ln w="9525">
                      <a:solidFill>
                        <a:schemeClr val="accent6">
                          <a:lumMod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M$3:$M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4.5</c:v>
                      </c:pt>
                      <c:pt idx="1">
                        <c:v>2.7</c:v>
                      </c:pt>
                      <c:pt idx="2">
                        <c:v>5.4</c:v>
                      </c:pt>
                      <c:pt idx="3">
                        <c:v>79.3</c:v>
                      </c:pt>
                      <c:pt idx="4">
                        <c:v>92.5</c:v>
                      </c:pt>
                      <c:pt idx="5">
                        <c:v>96.7</c:v>
                      </c:pt>
                      <c:pt idx="6">
                        <c:v>44.3</c:v>
                      </c:pt>
                      <c:pt idx="7">
                        <c:v>79.900000000000006</c:v>
                      </c:pt>
                      <c:pt idx="8">
                        <c:v>145.80000000000001</c:v>
                      </c:pt>
                      <c:pt idx="9">
                        <c:v>214</c:v>
                      </c:pt>
                      <c:pt idx="10">
                        <c:v>145.9</c:v>
                      </c:pt>
                      <c:pt idx="11">
                        <c:v>59.9</c:v>
                      </c:pt>
                      <c:pt idx="12">
                        <c:v>89.5</c:v>
                      </c:pt>
                      <c:pt idx="13">
                        <c:v>51.5</c:v>
                      </c:pt>
                      <c:pt idx="14">
                        <c:v>69.400000000000006</c:v>
                      </c:pt>
                      <c:pt idx="23">
                        <c:v>54.7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B-FE55-49A5-90BC-BCFAF9FF2185}"/>
                  </c:ext>
                </c:extLst>
              </c15:ser>
            </c15:filteredLineSeries>
            <c15:filteredLineSeries>
              <c15:ser>
                <c:idx val="12"/>
                <c:order val="1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N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80000"/>
                        <a:lumOff val="20000"/>
                      </a:schemeClr>
                    </a:solidFill>
                    <a:ln w="9525">
                      <a:solidFill>
                        <a:schemeClr val="accent1">
                          <a:lumMod val="80000"/>
                          <a:lumOff val="2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N$3:$N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" formatCode="0.0">
                        <c:v>2.5</c:v>
                      </c:pt>
                      <c:pt idx="3" formatCode="0.0">
                        <c:v>8.1</c:v>
                      </c:pt>
                      <c:pt idx="4" formatCode="0.0">
                        <c:v>15.2</c:v>
                      </c:pt>
                      <c:pt idx="5" formatCode="0.0">
                        <c:v>19.899999999999999</c:v>
                      </c:pt>
                      <c:pt idx="6" formatCode="0.0">
                        <c:v>20.9</c:v>
                      </c:pt>
                      <c:pt idx="7" formatCode="0.0">
                        <c:v>30.1</c:v>
                      </c:pt>
                      <c:pt idx="8" formatCode="0.0">
                        <c:v>56.5</c:v>
                      </c:pt>
                      <c:pt idx="9" formatCode="0.0">
                        <c:v>101.1</c:v>
                      </c:pt>
                      <c:pt idx="10" formatCode="0.0">
                        <c:v>38.1</c:v>
                      </c:pt>
                      <c:pt idx="11" formatCode="0.0">
                        <c:v>26.5</c:v>
                      </c:pt>
                      <c:pt idx="12" formatCode="0.0">
                        <c:v>25.8</c:v>
                      </c:pt>
                      <c:pt idx="13" formatCode="0.0">
                        <c:v>9.1999999999999993</c:v>
                      </c:pt>
                      <c:pt idx="14" formatCode="0.0">
                        <c:v>9.6999999999999993</c:v>
                      </c:pt>
                      <c:pt idx="15" formatCode="0.0">
                        <c:v>23.7</c:v>
                      </c:pt>
                      <c:pt idx="16" formatCode="0.0">
                        <c:v>13.7</c:v>
                      </c:pt>
                      <c:pt idx="17" formatCode="0.0">
                        <c:v>8.1</c:v>
                      </c:pt>
                      <c:pt idx="18" formatCode="0.0">
                        <c:v>5.2</c:v>
                      </c:pt>
                      <c:pt idx="19" formatCode="0.0">
                        <c:v>14.7</c:v>
                      </c:pt>
                      <c:pt idx="20" formatCode="0.0">
                        <c:v>19</c:v>
                      </c:pt>
                      <c:pt idx="21" formatCode="0.0">
                        <c:v>14.4</c:v>
                      </c:pt>
                      <c:pt idx="22" formatCode="0.0">
                        <c:v>8.1</c:v>
                      </c:pt>
                      <c:pt idx="23" formatCode="0.0">
                        <c:v>17.5</c:v>
                      </c:pt>
                      <c:pt idx="24" formatCode="0.0">
                        <c:v>8.8000000000000007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C-FE55-49A5-90BC-BCFAF9FF2185}"/>
                  </c:ext>
                </c:extLst>
              </c15:ser>
            </c15:filteredLineSeries>
            <c15:filteredLineSeries>
              <c15:ser>
                <c:idx val="13"/>
                <c:order val="1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O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80000"/>
                        <a:lumOff val="20000"/>
                      </a:schemeClr>
                    </a:solidFill>
                    <a:ln w="9525">
                      <a:solidFill>
                        <a:schemeClr val="accent2">
                          <a:lumMod val="80000"/>
                          <a:lumOff val="2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O$3:$O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7" formatCode="0.0">
                        <c:v>18.8</c:v>
                      </c:pt>
                      <c:pt idx="8" formatCode="0.0">
                        <c:v>11.6</c:v>
                      </c:pt>
                      <c:pt idx="9" formatCode="0.0">
                        <c:v>12.3</c:v>
                      </c:pt>
                      <c:pt idx="10" formatCode="0.0">
                        <c:v>12.6</c:v>
                      </c:pt>
                      <c:pt idx="11" formatCode="0.0">
                        <c:v>9.1999999999999993</c:v>
                      </c:pt>
                      <c:pt idx="12" formatCode="0.0">
                        <c:v>13</c:v>
                      </c:pt>
                      <c:pt idx="13" formatCode="0.0">
                        <c:v>7.8</c:v>
                      </c:pt>
                      <c:pt idx="14" formatCode="0.0">
                        <c:v>6.7</c:v>
                      </c:pt>
                      <c:pt idx="15" formatCode="0.0">
                        <c:v>14</c:v>
                      </c:pt>
                      <c:pt idx="16" formatCode="0.0">
                        <c:v>6.7</c:v>
                      </c:pt>
                      <c:pt idx="17" formatCode="0.0">
                        <c:v>3.7</c:v>
                      </c:pt>
                      <c:pt idx="18" formatCode="0.0">
                        <c:v>11.4</c:v>
                      </c:pt>
                      <c:pt idx="19" formatCode="0.0">
                        <c:v>5</c:v>
                      </c:pt>
                      <c:pt idx="20" formatCode="0.0">
                        <c:v>10.7</c:v>
                      </c:pt>
                      <c:pt idx="21" formatCode="0.0">
                        <c:v>12.2</c:v>
                      </c:pt>
                      <c:pt idx="22" formatCode="0.0">
                        <c:v>8.5</c:v>
                      </c:pt>
                      <c:pt idx="23" formatCode="0.0">
                        <c:v>8</c:v>
                      </c:pt>
                      <c:pt idx="24" formatCode="0.0">
                        <c:v>5.0999999999999996</c:v>
                      </c:pt>
                      <c:pt idx="25" formatCode="0.0">
                        <c:v>2.200000000000000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D-FE55-49A5-90BC-BCFAF9FF2185}"/>
                  </c:ext>
                </c:extLst>
              </c15:ser>
            </c15:filteredLineSeries>
            <c15:filteredLineSeries>
              <c15:ser>
                <c:idx val="14"/>
                <c:order val="1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P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80000"/>
                        <a:lumOff val="20000"/>
                      </a:schemeClr>
                    </a:solidFill>
                    <a:ln w="9525">
                      <a:solidFill>
                        <a:schemeClr val="accent3">
                          <a:lumMod val="80000"/>
                          <a:lumOff val="2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P$3:$P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4" formatCode="0.0">
                        <c:v>50.5</c:v>
                      </c:pt>
                      <c:pt idx="15" formatCode="0.0">
                        <c:v>80.099999999999994</c:v>
                      </c:pt>
                      <c:pt idx="17" formatCode="0.0">
                        <c:v>37.1</c:v>
                      </c:pt>
                      <c:pt idx="18" formatCode="0.0">
                        <c:v>37.700000000000003</c:v>
                      </c:pt>
                      <c:pt idx="19" formatCode="0.0">
                        <c:v>4.4000000000000004</c:v>
                      </c:pt>
                      <c:pt idx="20" formatCode="0.0">
                        <c:v>6.2</c:v>
                      </c:pt>
                      <c:pt idx="21" formatCode="0.0">
                        <c:v>7.3</c:v>
                      </c:pt>
                      <c:pt idx="22" formatCode="0.0">
                        <c:v>6.7</c:v>
                      </c:pt>
                      <c:pt idx="23" formatCode="0.0">
                        <c:v>5.2</c:v>
                      </c:pt>
                      <c:pt idx="24" formatCode="0.0">
                        <c:v>7.1</c:v>
                      </c:pt>
                      <c:pt idx="25" formatCode="0.0">
                        <c:v>3.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E-FE55-49A5-90BC-BCFAF9FF2185}"/>
                  </c:ext>
                </c:extLst>
              </c15:ser>
            </c15:filteredLineSeries>
            <c15:filteredLineSeries>
              <c15:ser>
                <c:idx val="15"/>
                <c:order val="1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Q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80000"/>
                        <a:lumOff val="20000"/>
                      </a:schemeClr>
                    </a:solidFill>
                    <a:ln w="9525">
                      <a:solidFill>
                        <a:schemeClr val="accent4">
                          <a:lumMod val="80000"/>
                          <a:lumOff val="2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Q$3:$Q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274.7</c:v>
                      </c:pt>
                      <c:pt idx="1">
                        <c:v>100.2</c:v>
                      </c:pt>
                      <c:pt idx="2">
                        <c:v>107.2</c:v>
                      </c:pt>
                      <c:pt idx="3">
                        <c:v>361</c:v>
                      </c:pt>
                      <c:pt idx="4">
                        <c:v>706.8</c:v>
                      </c:pt>
                      <c:pt idx="5">
                        <c:v>599.6</c:v>
                      </c:pt>
                      <c:pt idx="6">
                        <c:v>617.29999999999995</c:v>
                      </c:pt>
                      <c:pt idx="7">
                        <c:v>737.2</c:v>
                      </c:pt>
                      <c:pt idx="8">
                        <c:v>787.7</c:v>
                      </c:pt>
                      <c:pt idx="9">
                        <c:v>785.9</c:v>
                      </c:pt>
                      <c:pt idx="10">
                        <c:v>241.9</c:v>
                      </c:pt>
                      <c:pt idx="11">
                        <c:v>145.69999999999999</c:v>
                      </c:pt>
                      <c:pt idx="12">
                        <c:v>131.9</c:v>
                      </c:pt>
                      <c:pt idx="13">
                        <c:v>46.3</c:v>
                      </c:pt>
                      <c:pt idx="14">
                        <c:v>44.9</c:v>
                      </c:pt>
                      <c:pt idx="15">
                        <c:v>109.6</c:v>
                      </c:pt>
                      <c:pt idx="16">
                        <c:v>79.3</c:v>
                      </c:pt>
                      <c:pt idx="17">
                        <c:v>42.7</c:v>
                      </c:pt>
                      <c:pt idx="18">
                        <c:v>52.5</c:v>
                      </c:pt>
                      <c:pt idx="19">
                        <c:v>52.4</c:v>
                      </c:pt>
                      <c:pt idx="20">
                        <c:v>75.7</c:v>
                      </c:pt>
                      <c:pt idx="21">
                        <c:v>81</c:v>
                      </c:pt>
                      <c:pt idx="22">
                        <c:v>38.4</c:v>
                      </c:pt>
                      <c:pt idx="23">
                        <c:v>71.5</c:v>
                      </c:pt>
                      <c:pt idx="24">
                        <c:v>59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F-FE55-49A5-90BC-BCFAF9FF2185}"/>
                  </c:ext>
                </c:extLst>
              </c15:ser>
            </c15:filteredLineSeries>
            <c15:filteredLineSeries>
              <c15:ser>
                <c:idx val="16"/>
                <c:order val="1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R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80000"/>
                        <a:lumOff val="20000"/>
                      </a:schemeClr>
                    </a:solidFill>
                    <a:ln w="9525">
                      <a:solidFill>
                        <a:schemeClr val="accent5">
                          <a:lumMod val="80000"/>
                          <a:lumOff val="2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R$3:$R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2</c:v>
                      </c:pt>
                      <c:pt idx="1">
                        <c:v>30.6</c:v>
                      </c:pt>
                      <c:pt idx="2">
                        <c:v>39.700000000000003</c:v>
                      </c:pt>
                      <c:pt idx="3">
                        <c:v>356.7</c:v>
                      </c:pt>
                      <c:pt idx="4">
                        <c:v>366</c:v>
                      </c:pt>
                      <c:pt idx="5">
                        <c:v>416.2</c:v>
                      </c:pt>
                      <c:pt idx="6">
                        <c:v>343.8</c:v>
                      </c:pt>
                      <c:pt idx="7">
                        <c:v>469.7</c:v>
                      </c:pt>
                      <c:pt idx="8">
                        <c:v>637.79999999999995</c:v>
                      </c:pt>
                      <c:pt idx="9">
                        <c:v>512.29999999999995</c:v>
                      </c:pt>
                      <c:pt idx="10">
                        <c:v>217.3</c:v>
                      </c:pt>
                      <c:pt idx="11">
                        <c:v>143.5</c:v>
                      </c:pt>
                      <c:pt idx="12">
                        <c:v>336.7</c:v>
                      </c:pt>
                      <c:pt idx="13">
                        <c:v>210.1</c:v>
                      </c:pt>
                      <c:pt idx="16">
                        <c:v>135.9</c:v>
                      </c:pt>
                      <c:pt idx="18">
                        <c:v>165</c:v>
                      </c:pt>
                      <c:pt idx="19">
                        <c:v>138.9</c:v>
                      </c:pt>
                      <c:pt idx="21">
                        <c:v>222.6</c:v>
                      </c:pt>
                      <c:pt idx="24">
                        <c:v>120.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0-FE55-49A5-90BC-BCFAF9FF2185}"/>
                  </c:ext>
                </c:extLst>
              </c15:ser>
            </c15:filteredLineSeries>
            <c15:filteredLineSeries>
              <c15:ser>
                <c:idx val="17"/>
                <c:order val="1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S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80000"/>
                        <a:lumOff val="20000"/>
                      </a:schemeClr>
                    </a:solidFill>
                    <a:ln w="9525">
                      <a:solidFill>
                        <a:schemeClr val="accent6">
                          <a:lumMod val="80000"/>
                          <a:lumOff val="2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S$3:$S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" formatCode="0.0">
                        <c:v>4.4000000000000004</c:v>
                      </c:pt>
                      <c:pt idx="3" formatCode="0.0">
                        <c:v>21.9</c:v>
                      </c:pt>
                      <c:pt idx="4" formatCode="0.0">
                        <c:v>43.1</c:v>
                      </c:pt>
                      <c:pt idx="5" formatCode="0.0">
                        <c:v>61.5</c:v>
                      </c:pt>
                      <c:pt idx="6" formatCode="0.0">
                        <c:v>69</c:v>
                      </c:pt>
                      <c:pt idx="7" formatCode="0.0">
                        <c:v>128.30000000000001</c:v>
                      </c:pt>
                      <c:pt idx="8" formatCode="0.0">
                        <c:v>302.3</c:v>
                      </c:pt>
                      <c:pt idx="9" formatCode="0.0">
                        <c:v>613.20000000000005</c:v>
                      </c:pt>
                      <c:pt idx="10" formatCode="0.0">
                        <c:v>186</c:v>
                      </c:pt>
                      <c:pt idx="11" formatCode="0.0">
                        <c:v>137.6</c:v>
                      </c:pt>
                      <c:pt idx="12" formatCode="0.0">
                        <c:v>147.30000000000001</c:v>
                      </c:pt>
                      <c:pt idx="13" formatCode="0.0">
                        <c:v>84.8</c:v>
                      </c:pt>
                      <c:pt idx="14" formatCode="0.0">
                        <c:v>39</c:v>
                      </c:pt>
                      <c:pt idx="15" formatCode="0.0">
                        <c:v>123</c:v>
                      </c:pt>
                      <c:pt idx="16" formatCode="0.0">
                        <c:v>73.400000000000006</c:v>
                      </c:pt>
                      <c:pt idx="17" formatCode="0.0">
                        <c:v>27.5</c:v>
                      </c:pt>
                      <c:pt idx="18" formatCode="0.0">
                        <c:v>97.6</c:v>
                      </c:pt>
                      <c:pt idx="19" formatCode="0.0">
                        <c:v>28.5</c:v>
                      </c:pt>
                      <c:pt idx="20" formatCode="0.0">
                        <c:v>79.5</c:v>
                      </c:pt>
                      <c:pt idx="21" formatCode="0.0">
                        <c:v>58</c:v>
                      </c:pt>
                      <c:pt idx="22" formatCode="0.0">
                        <c:v>35.200000000000003</c:v>
                      </c:pt>
                      <c:pt idx="23" formatCode="0.0">
                        <c:v>46.5</c:v>
                      </c:pt>
                      <c:pt idx="24" formatCode="0.0">
                        <c:v>36.9</c:v>
                      </c:pt>
                      <c:pt idx="25" formatCode="0.0">
                        <c:v>20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1-FE55-49A5-90BC-BCFAF9FF2185}"/>
                  </c:ext>
                </c:extLst>
              </c15:ser>
            </c15:filteredLineSeries>
            <c15:filteredLineSeries>
              <c15:ser>
                <c:idx val="18"/>
                <c:order val="1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T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80000"/>
                      </a:schemeClr>
                    </a:solidFill>
                    <a:ln w="9525">
                      <a:solidFill>
                        <a:schemeClr val="accent1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T$3:$T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7" formatCode="0.0">
                        <c:v>45.5</c:v>
                      </c:pt>
                      <c:pt idx="8" formatCode="0.0">
                        <c:v>30</c:v>
                      </c:pt>
                      <c:pt idx="9" formatCode="0.0">
                        <c:v>46.1</c:v>
                      </c:pt>
                      <c:pt idx="10" formatCode="0.0">
                        <c:v>32.5</c:v>
                      </c:pt>
                      <c:pt idx="11" formatCode="0.0">
                        <c:v>30.9</c:v>
                      </c:pt>
                      <c:pt idx="12" formatCode="0.0">
                        <c:v>47.9</c:v>
                      </c:pt>
                      <c:pt idx="13" formatCode="0.0">
                        <c:v>21.9</c:v>
                      </c:pt>
                      <c:pt idx="14" formatCode="0.0">
                        <c:v>15.8</c:v>
                      </c:pt>
                      <c:pt idx="15" formatCode="0.0">
                        <c:v>39.1</c:v>
                      </c:pt>
                      <c:pt idx="16" formatCode="0.0">
                        <c:v>23.2</c:v>
                      </c:pt>
                      <c:pt idx="17" formatCode="0.0">
                        <c:v>13.2</c:v>
                      </c:pt>
                      <c:pt idx="18" formatCode="0.0">
                        <c:v>43.7</c:v>
                      </c:pt>
                      <c:pt idx="19" formatCode="0.0">
                        <c:v>51.4</c:v>
                      </c:pt>
                      <c:pt idx="20" formatCode="0.0">
                        <c:v>44.8</c:v>
                      </c:pt>
                      <c:pt idx="21" formatCode="0.0">
                        <c:v>65.3</c:v>
                      </c:pt>
                      <c:pt idx="22" formatCode="0.0">
                        <c:v>33.6</c:v>
                      </c:pt>
                      <c:pt idx="23" formatCode="0.0">
                        <c:v>48.3</c:v>
                      </c:pt>
                      <c:pt idx="24" formatCode="0.0">
                        <c:v>24.6</c:v>
                      </c:pt>
                      <c:pt idx="25" formatCode="0.0">
                        <c:v>18.10000000000000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2-FE55-49A5-90BC-BCFAF9FF2185}"/>
                  </c:ext>
                </c:extLst>
              </c15:ser>
            </c15:filteredLineSeries>
            <c15:filteredLineSeries>
              <c15:ser>
                <c:idx val="19"/>
                <c:order val="1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U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80000"/>
                      </a:schemeClr>
                    </a:solidFill>
                    <a:ln w="9525">
                      <a:solidFill>
                        <a:schemeClr val="accent2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U$3:$U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4" formatCode="0.0">
                        <c:v>84.7</c:v>
                      </c:pt>
                      <c:pt idx="15" formatCode="0.0">
                        <c:v>182.7</c:v>
                      </c:pt>
                      <c:pt idx="16" formatCode="0.0">
                        <c:v>101.9</c:v>
                      </c:pt>
                      <c:pt idx="17" formatCode="0.0">
                        <c:v>32.4</c:v>
                      </c:pt>
                      <c:pt idx="18" formatCode="0.0">
                        <c:v>68.400000000000006</c:v>
                      </c:pt>
                      <c:pt idx="19" formatCode="0.0">
                        <c:v>13</c:v>
                      </c:pt>
                      <c:pt idx="20" formatCode="0.0">
                        <c:v>19</c:v>
                      </c:pt>
                      <c:pt idx="21" formatCode="0.0">
                        <c:v>22.9</c:v>
                      </c:pt>
                      <c:pt idx="22" formatCode="0.0">
                        <c:v>23</c:v>
                      </c:pt>
                      <c:pt idx="23" formatCode="0.0">
                        <c:v>26.4</c:v>
                      </c:pt>
                      <c:pt idx="24" formatCode="0.0">
                        <c:v>21.3</c:v>
                      </c:pt>
                      <c:pt idx="25" formatCode="0.0">
                        <c:v>10.8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3-FE55-49A5-90BC-BCFAF9FF2185}"/>
                  </c:ext>
                </c:extLst>
              </c15:ser>
            </c15:filteredLineSeries>
            <c15:filteredLineSeries>
              <c15:ser>
                <c:idx val="20"/>
                <c:order val="2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V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80000"/>
                      </a:schemeClr>
                    </a:solidFill>
                    <a:ln w="9525">
                      <a:solidFill>
                        <a:schemeClr val="accent3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V$3:$V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353.5</c:v>
                      </c:pt>
                      <c:pt idx="1">
                        <c:v>114.1</c:v>
                      </c:pt>
                      <c:pt idx="2">
                        <c:v>144.69999999999999</c:v>
                      </c:pt>
                      <c:pt idx="3">
                        <c:v>733.2</c:v>
                      </c:pt>
                      <c:pt idx="4">
                        <c:v>1298.5999999999999</c:v>
                      </c:pt>
                      <c:pt idx="5">
                        <c:v>1138.9000000000001</c:v>
                      </c:pt>
                      <c:pt idx="6">
                        <c:v>1161.7</c:v>
                      </c:pt>
                      <c:pt idx="7">
                        <c:v>1473.8</c:v>
                      </c:pt>
                      <c:pt idx="8">
                        <c:v>1683.8</c:v>
                      </c:pt>
                      <c:pt idx="9">
                        <c:v>1972.8</c:v>
                      </c:pt>
                      <c:pt idx="10">
                        <c:v>756.1</c:v>
                      </c:pt>
                      <c:pt idx="11">
                        <c:v>588.9</c:v>
                      </c:pt>
                      <c:pt idx="12">
                        <c:v>444.7</c:v>
                      </c:pt>
                      <c:pt idx="13">
                        <c:v>276.89999999999998</c:v>
                      </c:pt>
                      <c:pt idx="14">
                        <c:v>108.9</c:v>
                      </c:pt>
                      <c:pt idx="15">
                        <c:v>336.3</c:v>
                      </c:pt>
                      <c:pt idx="16">
                        <c:v>215.1</c:v>
                      </c:pt>
                      <c:pt idx="17">
                        <c:v>168.4</c:v>
                      </c:pt>
                      <c:pt idx="18">
                        <c:v>258.39999999999998</c:v>
                      </c:pt>
                      <c:pt idx="19">
                        <c:v>148.1</c:v>
                      </c:pt>
                      <c:pt idx="20">
                        <c:v>230.8</c:v>
                      </c:pt>
                      <c:pt idx="21">
                        <c:v>288.5</c:v>
                      </c:pt>
                      <c:pt idx="22">
                        <c:v>233.7</c:v>
                      </c:pt>
                      <c:pt idx="23">
                        <c:v>170.5</c:v>
                      </c:pt>
                      <c:pt idx="24">
                        <c:v>247.5</c:v>
                      </c:pt>
                      <c:pt idx="25">
                        <c:v>129.8000000000000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4-FE55-49A5-90BC-BCFAF9FF2185}"/>
                  </c:ext>
                </c:extLst>
              </c15:ser>
            </c15:filteredLineSeries>
            <c15:filteredLineSeries>
              <c15:ser>
                <c:idx val="21"/>
                <c:order val="2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W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80000"/>
                      </a:schemeClr>
                    </a:solidFill>
                    <a:ln w="9525">
                      <a:solidFill>
                        <a:schemeClr val="accent4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W$3:$W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61.3</c:v>
                      </c:pt>
                      <c:pt idx="1">
                        <c:v>170.2</c:v>
                      </c:pt>
                      <c:pt idx="2">
                        <c:v>217.7</c:v>
                      </c:pt>
                      <c:pt idx="3">
                        <c:v>536.4</c:v>
                      </c:pt>
                      <c:pt idx="4">
                        <c:v>1080.5999999999999</c:v>
                      </c:pt>
                      <c:pt idx="5">
                        <c:v>900.4</c:v>
                      </c:pt>
                      <c:pt idx="6">
                        <c:v>725.3</c:v>
                      </c:pt>
                      <c:pt idx="7">
                        <c:v>750.7</c:v>
                      </c:pt>
                      <c:pt idx="8">
                        <c:v>1693.8</c:v>
                      </c:pt>
                      <c:pt idx="9">
                        <c:v>2063.1</c:v>
                      </c:pt>
                      <c:pt idx="10">
                        <c:v>1155</c:v>
                      </c:pt>
                      <c:pt idx="11">
                        <c:v>677.8</c:v>
                      </c:pt>
                      <c:pt idx="12">
                        <c:v>1050.3</c:v>
                      </c:pt>
                      <c:pt idx="15">
                        <c:v>688.9</c:v>
                      </c:pt>
                      <c:pt idx="17">
                        <c:v>355.7</c:v>
                      </c:pt>
                      <c:pt idx="18">
                        <c:v>690.5</c:v>
                      </c:pt>
                      <c:pt idx="19">
                        <c:v>357.3</c:v>
                      </c:pt>
                      <c:pt idx="24">
                        <c:v>27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5-FE55-49A5-90BC-BCFAF9FF2185}"/>
                  </c:ext>
                </c:extLst>
              </c15:ser>
            </c15:filteredLineSeries>
            <c15:filteredLineSeries>
              <c15:ser>
                <c:idx val="22"/>
                <c:order val="2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X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80000"/>
                      </a:schemeClr>
                    </a:solidFill>
                    <a:ln w="9525">
                      <a:solidFill>
                        <a:schemeClr val="accent5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X$3:$X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5.7</c:v>
                      </c:pt>
                      <c:pt idx="1">
                        <c:v>2.4</c:v>
                      </c:pt>
                      <c:pt idx="2">
                        <c:v>12.5</c:v>
                      </c:pt>
                      <c:pt idx="3">
                        <c:v>50.7</c:v>
                      </c:pt>
                      <c:pt idx="4">
                        <c:v>111</c:v>
                      </c:pt>
                      <c:pt idx="5">
                        <c:v>169.8</c:v>
                      </c:pt>
                      <c:pt idx="6">
                        <c:v>217.8</c:v>
                      </c:pt>
                      <c:pt idx="7">
                        <c:v>719.9</c:v>
                      </c:pt>
                      <c:pt idx="8">
                        <c:v>1254</c:v>
                      </c:pt>
                      <c:pt idx="9">
                        <c:v>2224.6</c:v>
                      </c:pt>
                      <c:pt idx="10">
                        <c:v>1056.7</c:v>
                      </c:pt>
                      <c:pt idx="11">
                        <c:v>750.4</c:v>
                      </c:pt>
                      <c:pt idx="12">
                        <c:v>622.1</c:v>
                      </c:pt>
                      <c:pt idx="13">
                        <c:v>277.2</c:v>
                      </c:pt>
                      <c:pt idx="14">
                        <c:v>124.4</c:v>
                      </c:pt>
                      <c:pt idx="15">
                        <c:v>360.3</c:v>
                      </c:pt>
                      <c:pt idx="16">
                        <c:v>243.3</c:v>
                      </c:pt>
                      <c:pt idx="17">
                        <c:v>159.1</c:v>
                      </c:pt>
                      <c:pt idx="18">
                        <c:v>341.1</c:v>
                      </c:pt>
                      <c:pt idx="19">
                        <c:v>198.8</c:v>
                      </c:pt>
                      <c:pt idx="20">
                        <c:v>219.9</c:v>
                      </c:pt>
                      <c:pt idx="21">
                        <c:v>248.9</c:v>
                      </c:pt>
                      <c:pt idx="22">
                        <c:v>185.8</c:v>
                      </c:pt>
                      <c:pt idx="23">
                        <c:v>254.1</c:v>
                      </c:pt>
                      <c:pt idx="24">
                        <c:v>184.1</c:v>
                      </c:pt>
                      <c:pt idx="25">
                        <c:v>105.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6-FE55-49A5-90BC-BCFAF9FF2185}"/>
                  </c:ext>
                </c:extLst>
              </c15:ser>
            </c15:filteredLineSeries>
            <c15:filteredLineSeries>
              <c15:ser>
                <c:idx val="23"/>
                <c:order val="2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Y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80000"/>
                      </a:schemeClr>
                    </a:solidFill>
                    <a:ln w="9525">
                      <a:solidFill>
                        <a:schemeClr val="accent6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Y$3:$Y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6" formatCode="0.0">
                        <c:v>58.4</c:v>
                      </c:pt>
                      <c:pt idx="7" formatCode="0.0">
                        <c:v>53.9</c:v>
                      </c:pt>
                      <c:pt idx="8" formatCode="0.0">
                        <c:v>54.8</c:v>
                      </c:pt>
                      <c:pt idx="9" formatCode="0.0">
                        <c:v>154.19999999999999</c:v>
                      </c:pt>
                      <c:pt idx="10" formatCode="0.0">
                        <c:v>124.3</c:v>
                      </c:pt>
                      <c:pt idx="11" formatCode="0.0">
                        <c:v>132.5</c:v>
                      </c:pt>
                      <c:pt idx="12" formatCode="0.0">
                        <c:v>243.4</c:v>
                      </c:pt>
                      <c:pt idx="13" formatCode="0.0">
                        <c:v>148.69999999999999</c:v>
                      </c:pt>
                      <c:pt idx="14" formatCode="0.0">
                        <c:v>133.30000000000001</c:v>
                      </c:pt>
                      <c:pt idx="15" formatCode="0.0">
                        <c:v>336.6</c:v>
                      </c:pt>
                      <c:pt idx="16" formatCode="0.0">
                        <c:v>181.3</c:v>
                      </c:pt>
                      <c:pt idx="17" formatCode="0.0">
                        <c:v>115.7</c:v>
                      </c:pt>
                      <c:pt idx="18" formatCode="0.0">
                        <c:v>314.10000000000002</c:v>
                      </c:pt>
                      <c:pt idx="19" formatCode="0.0">
                        <c:v>292.2</c:v>
                      </c:pt>
                      <c:pt idx="20" formatCode="0.0">
                        <c:v>298.7</c:v>
                      </c:pt>
                      <c:pt idx="21" formatCode="0.0">
                        <c:v>251.8</c:v>
                      </c:pt>
                      <c:pt idx="22" formatCode="0.0">
                        <c:v>212.5</c:v>
                      </c:pt>
                      <c:pt idx="23" formatCode="0.0">
                        <c:v>186.9</c:v>
                      </c:pt>
                      <c:pt idx="24" formatCode="0.0">
                        <c:v>182.6</c:v>
                      </c:pt>
                      <c:pt idx="25" formatCode="0.0">
                        <c:v>7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7-FE55-49A5-90BC-BCFAF9FF2185}"/>
                  </c:ext>
                </c:extLst>
              </c15:ser>
            </c15:filteredLineSeries>
            <c15:filteredLineSeries>
              <c15:ser>
                <c:idx val="24"/>
                <c:order val="2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Z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1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Z$3:$Z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2" formatCode="0.0">
                        <c:v>25.7</c:v>
                      </c:pt>
                      <c:pt idx="13" formatCode="0.0">
                        <c:v>59.3</c:v>
                      </c:pt>
                      <c:pt idx="14" formatCode="0.0">
                        <c:v>61</c:v>
                      </c:pt>
                      <c:pt idx="15" formatCode="0.0">
                        <c:v>184.2</c:v>
                      </c:pt>
                      <c:pt idx="16" formatCode="0.0">
                        <c:v>174</c:v>
                      </c:pt>
                      <c:pt idx="17" formatCode="0.0">
                        <c:v>109.1</c:v>
                      </c:pt>
                      <c:pt idx="18" formatCode="0.0">
                        <c:v>112.9</c:v>
                      </c:pt>
                      <c:pt idx="19" formatCode="0.0">
                        <c:v>52.9</c:v>
                      </c:pt>
                      <c:pt idx="20" formatCode="0.0">
                        <c:v>88.7</c:v>
                      </c:pt>
                      <c:pt idx="21" formatCode="0.0">
                        <c:v>83.7</c:v>
                      </c:pt>
                      <c:pt idx="22" formatCode="0.0">
                        <c:v>80.599999999999994</c:v>
                      </c:pt>
                      <c:pt idx="23" formatCode="0.0">
                        <c:v>104.1</c:v>
                      </c:pt>
                      <c:pt idx="24" formatCode="0.0">
                        <c:v>68</c:v>
                      </c:pt>
                      <c:pt idx="25" formatCode="0.0">
                        <c:v>46.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8-FE55-49A5-90BC-BCFAF9FF2185}"/>
                  </c:ext>
                </c:extLst>
              </c15:ser>
            </c15:filteredLineSeries>
            <c15:filteredLineSeries>
              <c15:ser>
                <c:idx val="25"/>
                <c:order val="2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A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2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A$3:$AA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854.9</c:v>
                      </c:pt>
                      <c:pt idx="1">
                        <c:v>317.7</c:v>
                      </c:pt>
                      <c:pt idx="2">
                        <c:v>251.4</c:v>
                      </c:pt>
                      <c:pt idx="3">
                        <c:v>1428.3</c:v>
                      </c:pt>
                      <c:pt idx="4">
                        <c:v>2376.6999999999998</c:v>
                      </c:pt>
                      <c:pt idx="5">
                        <c:v>2520.5</c:v>
                      </c:pt>
                      <c:pt idx="6">
                        <c:v>2168.3000000000002</c:v>
                      </c:pt>
                      <c:pt idx="7">
                        <c:v>2419.6999999999998</c:v>
                      </c:pt>
                      <c:pt idx="8">
                        <c:v>4066.8</c:v>
                      </c:pt>
                      <c:pt idx="9">
                        <c:v>4131.1000000000004</c:v>
                      </c:pt>
                      <c:pt idx="10">
                        <c:v>2119.6999999999998</c:v>
                      </c:pt>
                      <c:pt idx="11">
                        <c:v>1781.6</c:v>
                      </c:pt>
                      <c:pt idx="12">
                        <c:v>2119.9</c:v>
                      </c:pt>
                      <c:pt idx="13">
                        <c:v>684.3</c:v>
                      </c:pt>
                      <c:pt idx="14">
                        <c:v>656.5</c:v>
                      </c:pt>
                      <c:pt idx="15">
                        <c:v>1750.6</c:v>
                      </c:pt>
                      <c:pt idx="16">
                        <c:v>808.1</c:v>
                      </c:pt>
                      <c:pt idx="17">
                        <c:v>268.2</c:v>
                      </c:pt>
                      <c:pt idx="18">
                        <c:v>1300.3</c:v>
                      </c:pt>
                      <c:pt idx="19">
                        <c:v>466.4</c:v>
                      </c:pt>
                      <c:pt idx="20">
                        <c:v>1139.5999999999999</c:v>
                      </c:pt>
                      <c:pt idx="21">
                        <c:v>1022.2</c:v>
                      </c:pt>
                      <c:pt idx="22">
                        <c:v>660</c:v>
                      </c:pt>
                      <c:pt idx="23">
                        <c:v>904.4</c:v>
                      </c:pt>
                      <c:pt idx="24">
                        <c:v>666.4</c:v>
                      </c:pt>
                      <c:pt idx="25">
                        <c:v>359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9-FE55-49A5-90BC-BCFAF9FF2185}"/>
                  </c:ext>
                </c:extLst>
              </c15:ser>
            </c15:filteredLineSeries>
            <c15:filteredLineSeries>
              <c15:ser>
                <c:idx val="26"/>
                <c:order val="2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B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3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B$3:$AB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540.9</c:v>
                      </c:pt>
                      <c:pt idx="1">
                        <c:v>766.9</c:v>
                      </c:pt>
                      <c:pt idx="2">
                        <c:v>957.1</c:v>
                      </c:pt>
                      <c:pt idx="3">
                        <c:v>1387.2</c:v>
                      </c:pt>
                      <c:pt idx="4">
                        <c:v>1913.8</c:v>
                      </c:pt>
                      <c:pt idx="5">
                        <c:v>1980.6</c:v>
                      </c:pt>
                      <c:pt idx="6">
                        <c:v>2647.7</c:v>
                      </c:pt>
                      <c:pt idx="7">
                        <c:v>2496.8000000000002</c:v>
                      </c:pt>
                      <c:pt idx="8">
                        <c:v>3683.4</c:v>
                      </c:pt>
                      <c:pt idx="9">
                        <c:v>6252.6</c:v>
                      </c:pt>
                      <c:pt idx="10">
                        <c:v>2803.8</c:v>
                      </c:pt>
                      <c:pt idx="11">
                        <c:v>2994.4</c:v>
                      </c:pt>
                      <c:pt idx="12">
                        <c:v>1273.4000000000001</c:v>
                      </c:pt>
                      <c:pt idx="13">
                        <c:v>1658.1</c:v>
                      </c:pt>
                      <c:pt idx="14">
                        <c:v>761.5</c:v>
                      </c:pt>
                      <c:pt idx="15">
                        <c:v>1165.3</c:v>
                      </c:pt>
                      <c:pt idx="16">
                        <c:v>571</c:v>
                      </c:pt>
                      <c:pt idx="17">
                        <c:v>595.20000000000005</c:v>
                      </c:pt>
                      <c:pt idx="18">
                        <c:v>1609.1</c:v>
                      </c:pt>
                      <c:pt idx="19">
                        <c:v>799.7</c:v>
                      </c:pt>
                      <c:pt idx="20">
                        <c:v>1039.7</c:v>
                      </c:pt>
                      <c:pt idx="21">
                        <c:v>1590.3</c:v>
                      </c:pt>
                      <c:pt idx="22">
                        <c:v>689.8</c:v>
                      </c:pt>
                      <c:pt idx="23">
                        <c:v>792.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A-FE55-49A5-90BC-BCFAF9FF2185}"/>
                  </c:ext>
                </c:extLst>
              </c15:ser>
            </c15:filteredLineSeries>
            <c15:filteredLineSeries>
              <c15:ser>
                <c:idx val="27"/>
                <c:order val="2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C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4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C$3:$AC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36.5</c:v>
                      </c:pt>
                      <c:pt idx="1">
                        <c:v>23.5</c:v>
                      </c:pt>
                      <c:pt idx="2">
                        <c:v>38.299999999999997</c:v>
                      </c:pt>
                      <c:pt idx="3">
                        <c:v>168.7</c:v>
                      </c:pt>
                      <c:pt idx="4">
                        <c:v>334.9</c:v>
                      </c:pt>
                      <c:pt idx="5">
                        <c:v>452.6</c:v>
                      </c:pt>
                      <c:pt idx="6">
                        <c:v>832.9</c:v>
                      </c:pt>
                      <c:pt idx="7">
                        <c:v>2049.1</c:v>
                      </c:pt>
                      <c:pt idx="8">
                        <c:v>3608.8</c:v>
                      </c:pt>
                      <c:pt idx="9">
                        <c:v>7144</c:v>
                      </c:pt>
                      <c:pt idx="10">
                        <c:v>3036.2</c:v>
                      </c:pt>
                      <c:pt idx="11">
                        <c:v>2010.5</c:v>
                      </c:pt>
                      <c:pt idx="12">
                        <c:v>1887.3</c:v>
                      </c:pt>
                      <c:pt idx="13">
                        <c:v>1078</c:v>
                      </c:pt>
                      <c:pt idx="14">
                        <c:v>539.9</c:v>
                      </c:pt>
                      <c:pt idx="15">
                        <c:v>1582.1</c:v>
                      </c:pt>
                      <c:pt idx="16">
                        <c:v>814.7</c:v>
                      </c:pt>
                      <c:pt idx="17">
                        <c:v>302.5</c:v>
                      </c:pt>
                      <c:pt idx="18">
                        <c:v>632.70000000000005</c:v>
                      </c:pt>
                      <c:pt idx="19">
                        <c:v>656.9</c:v>
                      </c:pt>
                      <c:pt idx="20">
                        <c:v>747.1</c:v>
                      </c:pt>
                      <c:pt idx="21">
                        <c:v>912.7</c:v>
                      </c:pt>
                      <c:pt idx="22">
                        <c:v>623.29999999999995</c:v>
                      </c:pt>
                      <c:pt idx="23">
                        <c:v>722.8</c:v>
                      </c:pt>
                      <c:pt idx="24">
                        <c:v>529.29999999999995</c:v>
                      </c:pt>
                      <c:pt idx="25">
                        <c:v>273.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B-FE55-49A5-90BC-BCFAF9FF2185}"/>
                  </c:ext>
                </c:extLst>
              </c15:ser>
            </c15:filteredLineSeries>
            <c15:filteredLineSeries>
              <c15:ser>
                <c:idx val="28"/>
                <c:order val="2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D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5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D$3:$AD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6" formatCode="0.0">
                        <c:v>69.400000000000006</c:v>
                      </c:pt>
                      <c:pt idx="7" formatCode="0.0">
                        <c:v>130.5</c:v>
                      </c:pt>
                      <c:pt idx="8" formatCode="0.0">
                        <c:v>181.2</c:v>
                      </c:pt>
                      <c:pt idx="9" formatCode="0.0">
                        <c:v>642.20000000000005</c:v>
                      </c:pt>
                      <c:pt idx="10" formatCode="0.0">
                        <c:v>555.79999999999995</c:v>
                      </c:pt>
                      <c:pt idx="11" formatCode="0.0">
                        <c:v>581</c:v>
                      </c:pt>
                      <c:pt idx="12" formatCode="0.0">
                        <c:v>1212.0999999999999</c:v>
                      </c:pt>
                      <c:pt idx="13" formatCode="0.0">
                        <c:v>803.4</c:v>
                      </c:pt>
                      <c:pt idx="14" formatCode="0.0">
                        <c:v>568.20000000000005</c:v>
                      </c:pt>
                      <c:pt idx="15" formatCode="0.0">
                        <c:v>1389.8</c:v>
                      </c:pt>
                      <c:pt idx="16" formatCode="0.0">
                        <c:v>827</c:v>
                      </c:pt>
                      <c:pt idx="17" formatCode="0.0">
                        <c:v>517.20000000000005</c:v>
                      </c:pt>
                      <c:pt idx="18" formatCode="0.0">
                        <c:v>1322.7</c:v>
                      </c:pt>
                      <c:pt idx="19" formatCode="0.0">
                        <c:v>870.2</c:v>
                      </c:pt>
                      <c:pt idx="20" formatCode="0.0">
                        <c:v>936.2</c:v>
                      </c:pt>
                      <c:pt idx="21" formatCode="0.0">
                        <c:v>958.2</c:v>
                      </c:pt>
                      <c:pt idx="22" formatCode="0.0">
                        <c:v>687.5</c:v>
                      </c:pt>
                      <c:pt idx="23" formatCode="0.0">
                        <c:v>755</c:v>
                      </c:pt>
                      <c:pt idx="24" formatCode="0.0">
                        <c:v>433.8</c:v>
                      </c:pt>
                      <c:pt idx="25" formatCode="0.0">
                        <c:v>315.39999999999998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C-FE55-49A5-90BC-BCFAF9FF2185}"/>
                  </c:ext>
                </c:extLst>
              </c15:ser>
            </c15:filteredLineSeries>
            <c15:filteredLineSeries>
              <c15:ser>
                <c:idx val="29"/>
                <c:order val="2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E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6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E$3:$AE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2" formatCode="0.0">
                        <c:v>108.7</c:v>
                      </c:pt>
                      <c:pt idx="13" formatCode="0.0">
                        <c:v>80</c:v>
                      </c:pt>
                      <c:pt idx="14" formatCode="0.0">
                        <c:v>92.2</c:v>
                      </c:pt>
                      <c:pt idx="15" formatCode="0.0">
                        <c:v>358.4</c:v>
                      </c:pt>
                      <c:pt idx="16" formatCode="0.0">
                        <c:v>250.1</c:v>
                      </c:pt>
                      <c:pt idx="17" formatCode="0.0">
                        <c:v>167.7</c:v>
                      </c:pt>
                      <c:pt idx="18" formatCode="0.0">
                        <c:v>401.7</c:v>
                      </c:pt>
                      <c:pt idx="19" formatCode="0.0">
                        <c:v>252.4</c:v>
                      </c:pt>
                      <c:pt idx="20" formatCode="0.0">
                        <c:v>390.8</c:v>
                      </c:pt>
                      <c:pt idx="21" formatCode="0.0">
                        <c:v>441.2</c:v>
                      </c:pt>
                      <c:pt idx="22" formatCode="0.0">
                        <c:v>339.7</c:v>
                      </c:pt>
                      <c:pt idx="23" formatCode="0.0">
                        <c:v>470.9</c:v>
                      </c:pt>
                      <c:pt idx="24" formatCode="0.0">
                        <c:v>330.5</c:v>
                      </c:pt>
                      <c:pt idx="25" formatCode="0.0">
                        <c:v>1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D-FE55-49A5-90BC-BCFAF9FF2185}"/>
                  </c:ext>
                </c:extLst>
              </c15:ser>
            </c15:filteredLineSeries>
            <c15:filteredLineSeries>
              <c15:ser>
                <c:idx val="30"/>
                <c:order val="3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F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50000"/>
                      </a:schemeClr>
                    </a:solidFill>
                    <a:ln w="9525">
                      <a:solidFill>
                        <a:schemeClr val="accent1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F$3:$AF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010.9</c:v>
                      </c:pt>
                      <c:pt idx="1">
                        <c:v>448.1</c:v>
                      </c:pt>
                      <c:pt idx="2">
                        <c:v>561</c:v>
                      </c:pt>
                      <c:pt idx="3">
                        <c:v>1833.2</c:v>
                      </c:pt>
                      <c:pt idx="4">
                        <c:v>3413.1</c:v>
                      </c:pt>
                      <c:pt idx="5">
                        <c:v>2977.4</c:v>
                      </c:pt>
                      <c:pt idx="6">
                        <c:v>3182.8</c:v>
                      </c:pt>
                      <c:pt idx="7">
                        <c:v>4426.1000000000004</c:v>
                      </c:pt>
                      <c:pt idx="8">
                        <c:v>6670.3</c:v>
                      </c:pt>
                      <c:pt idx="9">
                        <c:v>10560.8</c:v>
                      </c:pt>
                      <c:pt idx="10">
                        <c:v>4459.8</c:v>
                      </c:pt>
                      <c:pt idx="11">
                        <c:v>3875.9</c:v>
                      </c:pt>
                      <c:pt idx="12">
                        <c:v>4709.3</c:v>
                      </c:pt>
                      <c:pt idx="13">
                        <c:v>1877</c:v>
                      </c:pt>
                      <c:pt idx="14">
                        <c:v>1363.4</c:v>
                      </c:pt>
                      <c:pt idx="15">
                        <c:v>3313.3</c:v>
                      </c:pt>
                      <c:pt idx="16">
                        <c:v>2284.1</c:v>
                      </c:pt>
                      <c:pt idx="17">
                        <c:v>788.3</c:v>
                      </c:pt>
                      <c:pt idx="18">
                        <c:v>2483.4</c:v>
                      </c:pt>
                      <c:pt idx="19">
                        <c:v>1590.3</c:v>
                      </c:pt>
                      <c:pt idx="20">
                        <c:v>2333.1999999999998</c:v>
                      </c:pt>
                      <c:pt idx="21">
                        <c:v>2958.5</c:v>
                      </c:pt>
                      <c:pt idx="22">
                        <c:v>2078.5</c:v>
                      </c:pt>
                      <c:pt idx="23">
                        <c:v>2383.6999999999998</c:v>
                      </c:pt>
                      <c:pt idx="24">
                        <c:v>1646.8</c:v>
                      </c:pt>
                      <c:pt idx="25">
                        <c:v>13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E-FE55-49A5-90BC-BCFAF9FF2185}"/>
                  </c:ext>
                </c:extLst>
              </c15:ser>
            </c15:filteredLineSeries>
            <c15:filteredLineSeries>
              <c15:ser>
                <c:idx val="31"/>
                <c:order val="3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G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50000"/>
                      </a:schemeClr>
                    </a:solidFill>
                    <a:ln w="9525">
                      <a:solidFill>
                        <a:schemeClr val="accent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G$3:$AG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855.4</c:v>
                      </c:pt>
                      <c:pt idx="1">
                        <c:v>946</c:v>
                      </c:pt>
                      <c:pt idx="2">
                        <c:v>1727.7</c:v>
                      </c:pt>
                      <c:pt idx="3">
                        <c:v>1231.4000000000001</c:v>
                      </c:pt>
                      <c:pt idx="4">
                        <c:v>2968.8</c:v>
                      </c:pt>
                      <c:pt idx="5">
                        <c:v>4051.3</c:v>
                      </c:pt>
                      <c:pt idx="6">
                        <c:v>4820.3999999999996</c:v>
                      </c:pt>
                      <c:pt idx="7">
                        <c:v>5266.6</c:v>
                      </c:pt>
                      <c:pt idx="8">
                        <c:v>3909.4</c:v>
                      </c:pt>
                      <c:pt idx="9">
                        <c:v>9794.6</c:v>
                      </c:pt>
                      <c:pt idx="10">
                        <c:v>8146.1</c:v>
                      </c:pt>
                      <c:pt idx="11">
                        <c:v>5928.5</c:v>
                      </c:pt>
                      <c:pt idx="12">
                        <c:v>7812</c:v>
                      </c:pt>
                      <c:pt idx="15">
                        <c:v>2059.4</c:v>
                      </c:pt>
                      <c:pt idx="16">
                        <c:v>3465.8</c:v>
                      </c:pt>
                      <c:pt idx="17">
                        <c:v>2875</c:v>
                      </c:pt>
                      <c:pt idx="20">
                        <c:v>2906.5</c:v>
                      </c:pt>
                      <c:pt idx="22">
                        <c:v>2445</c:v>
                      </c:pt>
                      <c:pt idx="23">
                        <c:v>2212.300000000000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F-FE55-49A5-90BC-BCFAF9FF2185}"/>
                  </c:ext>
                </c:extLst>
              </c15:ser>
            </c15:filteredLineSeries>
            <c15:filteredLineSeries>
              <c15:ser>
                <c:idx val="32"/>
                <c:order val="3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H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50000"/>
                      </a:schemeClr>
                    </a:solidFill>
                    <a:ln w="9525">
                      <a:solidFill>
                        <a:schemeClr val="accent3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H$3:$AH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50.30000000000001</c:v>
                      </c:pt>
                      <c:pt idx="1">
                        <c:v>59.2</c:v>
                      </c:pt>
                      <c:pt idx="2">
                        <c:v>93.8</c:v>
                      </c:pt>
                      <c:pt idx="3">
                        <c:v>413.6</c:v>
                      </c:pt>
                      <c:pt idx="4">
                        <c:v>794</c:v>
                      </c:pt>
                      <c:pt idx="5">
                        <c:v>1080.9000000000001</c:v>
                      </c:pt>
                      <c:pt idx="6">
                        <c:v>1835.3</c:v>
                      </c:pt>
                      <c:pt idx="7">
                        <c:v>3419.5</c:v>
                      </c:pt>
                      <c:pt idx="8">
                        <c:v>4989.5</c:v>
                      </c:pt>
                      <c:pt idx="9">
                        <c:v>14368.3</c:v>
                      </c:pt>
                      <c:pt idx="10">
                        <c:v>6591.3</c:v>
                      </c:pt>
                      <c:pt idx="11">
                        <c:v>4687.8999999999996</c:v>
                      </c:pt>
                      <c:pt idx="12">
                        <c:v>5376.8</c:v>
                      </c:pt>
                      <c:pt idx="13">
                        <c:v>2564.6</c:v>
                      </c:pt>
                      <c:pt idx="14">
                        <c:v>1635</c:v>
                      </c:pt>
                      <c:pt idx="15">
                        <c:v>1886.8</c:v>
                      </c:pt>
                      <c:pt idx="16">
                        <c:v>2809.1</c:v>
                      </c:pt>
                      <c:pt idx="17">
                        <c:v>1046.3</c:v>
                      </c:pt>
                      <c:pt idx="18">
                        <c:v>3174.7</c:v>
                      </c:pt>
                      <c:pt idx="19">
                        <c:v>825.2</c:v>
                      </c:pt>
                      <c:pt idx="20">
                        <c:v>3109.8</c:v>
                      </c:pt>
                      <c:pt idx="21">
                        <c:v>1982.5</c:v>
                      </c:pt>
                      <c:pt idx="22">
                        <c:v>1155.9000000000001</c:v>
                      </c:pt>
                      <c:pt idx="23">
                        <c:v>1627.8</c:v>
                      </c:pt>
                      <c:pt idx="24">
                        <c:v>960.2</c:v>
                      </c:pt>
                      <c:pt idx="25">
                        <c:v>348.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0-FE55-49A5-90BC-BCFAF9FF2185}"/>
                  </c:ext>
                </c:extLst>
              </c15:ser>
            </c15:filteredLineSeries>
            <c15:filteredLineSeries>
              <c15:ser>
                <c:idx val="33"/>
                <c:order val="3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I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50000"/>
                      </a:schemeClr>
                    </a:solidFill>
                    <a:ln w="9525">
                      <a:solidFill>
                        <a:schemeClr val="accent4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I$3:$AI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6" formatCode="0.0">
                        <c:v>239.3</c:v>
                      </c:pt>
                      <c:pt idx="7" formatCode="0.0">
                        <c:v>219.6</c:v>
                      </c:pt>
                      <c:pt idx="8" formatCode="0.0">
                        <c:v>462.6</c:v>
                      </c:pt>
                      <c:pt idx="9" formatCode="0.0">
                        <c:v>2029.2</c:v>
                      </c:pt>
                      <c:pt idx="10" formatCode="0.0">
                        <c:v>1792.5</c:v>
                      </c:pt>
                      <c:pt idx="11" formatCode="0.0">
                        <c:v>2086.9</c:v>
                      </c:pt>
                      <c:pt idx="12" formatCode="0.0">
                        <c:v>3608.5</c:v>
                      </c:pt>
                      <c:pt idx="13" formatCode="0.0">
                        <c:v>2214.6</c:v>
                      </c:pt>
                      <c:pt idx="14" formatCode="0.0">
                        <c:v>1128.0999999999999</c:v>
                      </c:pt>
                      <c:pt idx="15" formatCode="0.0">
                        <c:v>3276.3</c:v>
                      </c:pt>
                      <c:pt idx="16" formatCode="0.0">
                        <c:v>1963.8</c:v>
                      </c:pt>
                      <c:pt idx="17" formatCode="0.0">
                        <c:v>1091.8</c:v>
                      </c:pt>
                      <c:pt idx="18" formatCode="0.0">
                        <c:v>2917.2</c:v>
                      </c:pt>
                      <c:pt idx="19" formatCode="0.0">
                        <c:v>2124.1</c:v>
                      </c:pt>
                      <c:pt idx="20" formatCode="0.0">
                        <c:v>2398.5</c:v>
                      </c:pt>
                      <c:pt idx="21" formatCode="0.0">
                        <c:v>2122.6</c:v>
                      </c:pt>
                      <c:pt idx="22" formatCode="0.0">
                        <c:v>1431.6</c:v>
                      </c:pt>
                      <c:pt idx="23" formatCode="0.0">
                        <c:v>2045.2</c:v>
                      </c:pt>
                      <c:pt idx="24" formatCode="0.0">
                        <c:v>1396.2</c:v>
                      </c:pt>
                      <c:pt idx="25" formatCode="0.0">
                        <c:v>558.799999999999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1-FE55-49A5-90BC-BCFAF9FF2185}"/>
                  </c:ext>
                </c:extLst>
              </c15:ser>
            </c15:filteredLineSeries>
            <c15:filteredLineSeries>
              <c15:ser>
                <c:idx val="34"/>
                <c:order val="3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J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50000"/>
                      </a:schemeClr>
                    </a:solidFill>
                    <a:ln w="9525">
                      <a:solidFill>
                        <a:schemeClr val="accent5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J$3:$AJ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2" formatCode="0.0">
                        <c:v>366.1</c:v>
                      </c:pt>
                      <c:pt idx="13" formatCode="0.0">
                        <c:v>238.5</c:v>
                      </c:pt>
                      <c:pt idx="14" formatCode="0.0">
                        <c:v>435.3</c:v>
                      </c:pt>
                      <c:pt idx="15" formatCode="0.0">
                        <c:v>1147.8</c:v>
                      </c:pt>
                      <c:pt idx="16" formatCode="0.0">
                        <c:v>967.2</c:v>
                      </c:pt>
                      <c:pt idx="17" formatCode="0.0">
                        <c:v>551.79999999999995</c:v>
                      </c:pt>
                      <c:pt idx="18" formatCode="0.0">
                        <c:v>1423.5</c:v>
                      </c:pt>
                      <c:pt idx="19" formatCode="0.0">
                        <c:v>686.7</c:v>
                      </c:pt>
                      <c:pt idx="20" formatCode="0.0">
                        <c:v>1407.2</c:v>
                      </c:pt>
                      <c:pt idx="21" formatCode="0.0">
                        <c:v>1524.7</c:v>
                      </c:pt>
                      <c:pt idx="22" formatCode="0.0">
                        <c:v>1096.3</c:v>
                      </c:pt>
                      <c:pt idx="23" formatCode="0.0">
                        <c:v>1467</c:v>
                      </c:pt>
                      <c:pt idx="24" formatCode="0.0">
                        <c:v>1003.5</c:v>
                      </c:pt>
                      <c:pt idx="25" formatCode="0.0">
                        <c:v>566.299999999999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2-FE55-49A5-90BC-BCFAF9FF2185}"/>
                  </c:ext>
                </c:extLst>
              </c15:ser>
            </c15:filteredLineSeries>
            <c15:filteredLineSeries>
              <c15:ser>
                <c:idx val="35"/>
                <c:order val="3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K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K$3:$AK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3-FE55-49A5-90BC-BCFAF9FF2185}"/>
                  </c:ext>
                </c:extLst>
              </c15:ser>
            </c15:filteredLineSeries>
            <c15:filteredLineSeries>
              <c15:ser>
                <c:idx val="36"/>
                <c:order val="3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L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L$3:$AL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4-FE55-49A5-90BC-BCFAF9FF2185}"/>
                  </c:ext>
                </c:extLst>
              </c15:ser>
            </c15:filteredLineSeries>
            <c15:filteredLineSeries>
              <c15:ser>
                <c:idx val="37"/>
                <c:order val="3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M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70000"/>
                        <a:lumOff val="3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70000"/>
                        <a:lumOff val="30000"/>
                      </a:schemeClr>
                    </a:solidFill>
                    <a:ln w="9525">
                      <a:solidFill>
                        <a:schemeClr val="accent2">
                          <a:lumMod val="70000"/>
                          <a:lumOff val="3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M$3:$AM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5-FE55-49A5-90BC-BCFAF9FF2185}"/>
                  </c:ext>
                </c:extLst>
              </c15:ser>
            </c15:filteredLineSeries>
          </c:ext>
        </c:extLst>
      </c:lineChart>
      <c:dateAx>
        <c:axId val="1211816832"/>
        <c:scaling>
          <c:orientation val="minMax"/>
        </c:scaling>
        <c:delete val="0"/>
        <c:axPos val="b"/>
        <c:numFmt formatCode="yyyy\-mm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1211812512"/>
        <c:crosses val="autoZero"/>
        <c:auto val="1"/>
        <c:lblOffset val="100"/>
        <c:baseTimeUnit val="months"/>
      </c:dateAx>
      <c:valAx>
        <c:axId val="1211812512"/>
        <c:scaling>
          <c:orientation val="minMax"/>
          <c:max val="800"/>
          <c:min val="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121181683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e-DE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de-DE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de-DE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de-DE"/>
              <a:t>18 - 39 year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e-DE"/>
        </a:p>
      </c:txPr>
    </c:title>
    <c:autoTitleDeleted val="0"/>
    <c:plotArea>
      <c:layout/>
      <c:lineChart>
        <c:grouping val="standard"/>
        <c:varyColors val="0"/>
        <c:ser>
          <c:idx val="1"/>
          <c:order val="0"/>
          <c:tx>
            <c:strRef>
              <c:f>'&gt; 21 d'!$C$2</c:f>
              <c:strCache>
                <c:ptCount val="1"/>
                <c:pt idx="0">
                  <c:v>Dose 1</c:v>
                </c:pt>
              </c:strCache>
            </c:strRef>
          </c:tx>
          <c:spPr>
            <a:ln w="28575" cap="rnd">
              <a:solidFill>
                <a:schemeClr val="bg1">
                  <a:lumMod val="85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bg1">
                    <a:lumMod val="85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</c:numRef>
          </c:cat>
          <c:val>
            <c:numRef>
              <c:f>'&gt; 21 d'!$C$3:$C$28</c:f>
              <c:numCache>
                <c:formatCode>General</c:formatCode>
                <c:ptCount val="26"/>
                <c:pt idx="4" formatCode="0.0">
                  <c:v>3.7</c:v>
                </c:pt>
                <c:pt idx="9" formatCode="0.0">
                  <c:v>7.9</c:v>
                </c:pt>
                <c:pt idx="10" formatCode="0.0">
                  <c:v>8.6999999999999993</c:v>
                </c:pt>
                <c:pt idx="11" formatCode="0.0">
                  <c:v>8.800000000000000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C7C5-497E-A5DE-BB82FD55C882}"/>
            </c:ext>
          </c:extLst>
        </c:ser>
        <c:ser>
          <c:idx val="2"/>
          <c:order val="1"/>
          <c:tx>
            <c:strRef>
              <c:f>'&gt; 21 d'!$D$2</c:f>
              <c:strCache>
                <c:ptCount val="1"/>
                <c:pt idx="0">
                  <c:v>Dose 2</c:v>
                </c:pt>
              </c:strCache>
            </c:strRef>
          </c:tx>
          <c:spPr>
            <a:ln w="28575" cap="rnd">
              <a:solidFill>
                <a:schemeClr val="bg2">
                  <a:lumMod val="75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bg2">
                    <a:lumMod val="75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</c:numRef>
          </c:cat>
          <c:val>
            <c:numRef>
              <c:f>'&gt; 21 d'!$D$3:$D$28</c:f>
              <c:numCache>
                <c:formatCode>General</c:formatCode>
                <c:ptCount val="26"/>
                <c:pt idx="2" formatCode="0.0">
                  <c:v>1.9</c:v>
                </c:pt>
                <c:pt idx="3" formatCode="0.0">
                  <c:v>2.6</c:v>
                </c:pt>
                <c:pt idx="4" formatCode="0.0">
                  <c:v>2.8</c:v>
                </c:pt>
                <c:pt idx="5" formatCode="0.0">
                  <c:v>2.2999999999999998</c:v>
                </c:pt>
                <c:pt idx="6" formatCode="0.0">
                  <c:v>1.2</c:v>
                </c:pt>
                <c:pt idx="7" formatCode="0.0">
                  <c:v>0.9</c:v>
                </c:pt>
                <c:pt idx="8" formatCode="0.0">
                  <c:v>1.9</c:v>
                </c:pt>
                <c:pt idx="9" formatCode="0.0">
                  <c:v>3.3</c:v>
                </c:pt>
                <c:pt idx="10" formatCode="0.0">
                  <c:v>1.2</c:v>
                </c:pt>
                <c:pt idx="11" formatCode="0.0">
                  <c:v>2.2999999999999998</c:v>
                </c:pt>
                <c:pt idx="12" formatCode="0.0">
                  <c:v>1.7</c:v>
                </c:pt>
                <c:pt idx="13" formatCode="0.0">
                  <c:v>1.5</c:v>
                </c:pt>
                <c:pt idx="15" formatCode="0.0">
                  <c:v>1.4</c:v>
                </c:pt>
                <c:pt idx="16" formatCode="0.0">
                  <c:v>1.1000000000000001</c:v>
                </c:pt>
                <c:pt idx="18" formatCode="0.0">
                  <c:v>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C7C5-497E-A5DE-BB82FD55C882}"/>
            </c:ext>
          </c:extLst>
        </c:ser>
        <c:ser>
          <c:idx val="3"/>
          <c:order val="2"/>
          <c:tx>
            <c:strRef>
              <c:f>'&gt; 21 d'!$E$2</c:f>
              <c:strCache>
                <c:ptCount val="1"/>
                <c:pt idx="0">
                  <c:v>Dose 3</c:v>
                </c:pt>
              </c:strCache>
            </c:strRef>
          </c:tx>
          <c:spPr>
            <a:ln w="28575" cap="rnd">
              <a:solidFill>
                <a:schemeClr val="bg2">
                  <a:lumMod val="5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bg1">
                  <a:lumMod val="85000"/>
                </a:schemeClr>
              </a:solidFill>
              <a:ln w="9525">
                <a:solidFill>
                  <a:schemeClr val="bg2">
                    <a:lumMod val="50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</c:numRef>
          </c:cat>
          <c:val>
            <c:numRef>
              <c:f>'&gt; 21 d'!$E$3:$E$28</c:f>
              <c:numCache>
                <c:formatCode>General</c:formatCode>
                <c:ptCount val="26"/>
                <c:pt idx="9" formatCode="0.0">
                  <c:v>2.8</c:v>
                </c:pt>
                <c:pt idx="11" formatCode="0.0">
                  <c:v>1.5</c:v>
                </c:pt>
                <c:pt idx="12" formatCode="0.0">
                  <c:v>1.3</c:v>
                </c:pt>
                <c:pt idx="13" formatCode="0.0">
                  <c:v>0.8</c:v>
                </c:pt>
                <c:pt idx="14" formatCode="0.0">
                  <c:v>0.9</c:v>
                </c:pt>
                <c:pt idx="15" formatCode="0.0">
                  <c:v>1.1000000000000001</c:v>
                </c:pt>
                <c:pt idx="16" formatCode="0.0">
                  <c:v>0.9</c:v>
                </c:pt>
                <c:pt idx="17" formatCode="0.0">
                  <c:v>1</c:v>
                </c:pt>
                <c:pt idx="18" formatCode="0.0">
                  <c:v>1.5</c:v>
                </c:pt>
                <c:pt idx="20" formatCode="0.0">
                  <c:v>0.7</c:v>
                </c:pt>
                <c:pt idx="21" formatCode="0.0">
                  <c:v>0.7</c:v>
                </c:pt>
                <c:pt idx="24" formatCode="0.0">
                  <c:v>0.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C7C5-497E-A5DE-BB82FD55C882}"/>
            </c:ext>
          </c:extLst>
        </c:ser>
        <c:ser>
          <c:idx val="4"/>
          <c:order val="3"/>
          <c:tx>
            <c:strRef>
              <c:f>'&gt; 21 d'!$F$2</c:f>
              <c:strCache>
                <c:ptCount val="1"/>
                <c:pt idx="0">
                  <c:v>Dose 4</c:v>
                </c:pt>
              </c:strCache>
            </c:strRef>
          </c:tx>
          <c:spPr>
            <a:ln w="28575" cap="rnd">
              <a:solidFill>
                <a:sysClr val="windowText" lastClr="00000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bg1">
                  <a:lumMod val="85000"/>
                </a:schemeClr>
              </a:solidFill>
              <a:ln w="9525">
                <a:solidFill>
                  <a:sysClr val="windowText" lastClr="000000"/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</c:numRef>
          </c:cat>
          <c:val>
            <c:numRef>
              <c:f>'&gt; 21 d'!$F$3:$F$28</c:f>
              <c:numCache>
                <c:formatCode>General</c:formatCode>
                <c:ptCount val="26"/>
                <c:pt idx="20" formatCode="0.0">
                  <c:v>0.6</c:v>
                </c:pt>
                <c:pt idx="23" formatCode="0.0">
                  <c:v>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3-C7C5-497E-A5DE-BB82FD55C882}"/>
            </c:ext>
          </c:extLst>
        </c:ser>
        <c:ser>
          <c:idx val="0"/>
          <c:order val="4"/>
          <c:tx>
            <c:strRef>
              <c:f>'&gt; 21 d'!$B$2</c:f>
              <c:strCache>
                <c:ptCount val="1"/>
                <c:pt idx="0">
                  <c:v>Benchmark</c:v>
                </c:pt>
              </c:strCache>
            </c:strRef>
          </c:tx>
          <c:spPr>
            <a:ln w="28575" cap="rnd">
              <a:solidFill>
                <a:srgbClr val="00B05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00B050"/>
              </a:solidFill>
              <a:ln w="9525">
                <a:solidFill>
                  <a:srgbClr val="00B050"/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</c:numRef>
          </c:cat>
          <c:val>
            <c:numRef>
              <c:f>'&gt; 21 d'!$B$3:$B$28</c:f>
              <c:numCache>
                <c:formatCode>0.0</c:formatCode>
                <c:ptCount val="26"/>
                <c:pt idx="0">
                  <c:v>1.5</c:v>
                </c:pt>
                <c:pt idx="1">
                  <c:v>0.6</c:v>
                </c:pt>
                <c:pt idx="2">
                  <c:v>2.6</c:v>
                </c:pt>
                <c:pt idx="3">
                  <c:v>11.1</c:v>
                </c:pt>
                <c:pt idx="4">
                  <c:v>16.100000000000001</c:v>
                </c:pt>
                <c:pt idx="5">
                  <c:v>17.100000000000001</c:v>
                </c:pt>
                <c:pt idx="6">
                  <c:v>10.1</c:v>
                </c:pt>
                <c:pt idx="7">
                  <c:v>12.9</c:v>
                </c:pt>
                <c:pt idx="8">
                  <c:v>27.6</c:v>
                </c:pt>
                <c:pt idx="9">
                  <c:v>14.3</c:v>
                </c:pt>
                <c:pt idx="10">
                  <c:v>5.3</c:v>
                </c:pt>
                <c:pt idx="11">
                  <c:v>3.9</c:v>
                </c:pt>
                <c:pt idx="13">
                  <c:v>1.5</c:v>
                </c:pt>
                <c:pt idx="15">
                  <c:v>1.6</c:v>
                </c:pt>
                <c:pt idx="20">
                  <c:v>1.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4-C7C5-497E-A5DE-BB82FD55C88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211816832"/>
        <c:axId val="1211812512"/>
        <c:extLst>
          <c:ext xmlns:c15="http://schemas.microsoft.com/office/drawing/2012/chart" uri="{02D57815-91ED-43cb-92C2-25804820EDAC}">
            <c15:filteredLineSeries>
              <c15:ser>
                <c:idx val="5"/>
                <c:order val="5"/>
                <c:tx>
                  <c:strRef>
                    <c:extLst>
                      <c:ext uri="{02D57815-91ED-43cb-92C2-25804820EDAC}">
                        <c15:formulaRef>
                          <c15:sqref>'&gt; 21 d'!$G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6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/>
                    </a:solidFill>
                    <a:ln w="9525">
                      <a:solidFill>
                        <a:schemeClr val="accent6"/>
                      </a:solidFill>
                    </a:ln>
                    <a:effectLst/>
                  </c:spPr>
                </c:marker>
                <c:cat>
                  <c:numRef>
                    <c:extLst>
                      <c:ext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>
                      <c:ext uri="{02D57815-91ED-43cb-92C2-25804820EDAC}">
                        <c15:formulaRef>
                          <c15:sqref>'&gt; 21 d'!$G$3:$G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5.0999999999999996</c:v>
                      </c:pt>
                      <c:pt idx="1">
                        <c:v>8.1999999999999993</c:v>
                      </c:pt>
                      <c:pt idx="2">
                        <c:v>20.5</c:v>
                      </c:pt>
                      <c:pt idx="3">
                        <c:v>63.6</c:v>
                      </c:pt>
                      <c:pt idx="4">
                        <c:v>81.2</c:v>
                      </c:pt>
                      <c:pt idx="5">
                        <c:v>82.8</c:v>
                      </c:pt>
                      <c:pt idx="6">
                        <c:v>75.099999999999994</c:v>
                      </c:pt>
                      <c:pt idx="7">
                        <c:v>108.9</c:v>
                      </c:pt>
                      <c:pt idx="8">
                        <c:v>134.1</c:v>
                      </c:pt>
                      <c:pt idx="9">
                        <c:v>57</c:v>
                      </c:pt>
                      <c:pt idx="10">
                        <c:v>15</c:v>
                      </c:pt>
                      <c:pt idx="11">
                        <c:v>12.1</c:v>
                      </c:pt>
                      <c:pt idx="12">
                        <c:v>19.8</c:v>
                      </c:pt>
                      <c:pt idx="13">
                        <c:v>5.5</c:v>
                      </c:pt>
                      <c:pt idx="14">
                        <c:v>5.7</c:v>
                      </c:pt>
                      <c:pt idx="15">
                        <c:v>6</c:v>
                      </c:pt>
                      <c:pt idx="16">
                        <c:v>7.5</c:v>
                      </c:pt>
                      <c:pt idx="18">
                        <c:v>5</c:v>
                      </c:pt>
                      <c:pt idx="19">
                        <c:v>9.6999999999999993</c:v>
                      </c:pt>
                      <c:pt idx="20">
                        <c:v>6.9</c:v>
                      </c:pt>
                      <c:pt idx="21">
                        <c:v>7.9</c:v>
                      </c:pt>
                    </c:numCache>
                  </c:numRef>
                </c:val>
                <c:smooth val="0"/>
                <c:extLst>
                  <c:ext xmlns:c16="http://schemas.microsoft.com/office/drawing/2014/chart" uri="{C3380CC4-5D6E-409C-BE32-E72D297353CC}">
                    <c16:uniqueId val="{00000005-C7C5-497E-A5DE-BB82FD55C882}"/>
                  </c:ext>
                </c:extLst>
              </c15:ser>
            </c15:filteredLineSeries>
            <c15:filteredLineSeries>
              <c15:ser>
                <c:idx val="6"/>
                <c:order val="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H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60000"/>
                      </a:schemeClr>
                    </a:solidFill>
                    <a:ln w="9525">
                      <a:solidFill>
                        <a:schemeClr val="accent1">
                          <a:lumMod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H$3:$H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0" formatCode="0.0">
                        <c:v>2.8</c:v>
                      </c:pt>
                      <c:pt idx="3" formatCode="0.0">
                        <c:v>12.1</c:v>
                      </c:pt>
                      <c:pt idx="4" formatCode="0.0">
                        <c:v>30.1</c:v>
                      </c:pt>
                      <c:pt idx="5" formatCode="0.0">
                        <c:v>37.9</c:v>
                      </c:pt>
                      <c:pt idx="6" formatCode="0.0">
                        <c:v>28.1</c:v>
                      </c:pt>
                      <c:pt idx="7" formatCode="0.0">
                        <c:v>26.2</c:v>
                      </c:pt>
                      <c:pt idx="8" formatCode="0.0">
                        <c:v>26.6</c:v>
                      </c:pt>
                      <c:pt idx="9" formatCode="0.0">
                        <c:v>72.3</c:v>
                      </c:pt>
                      <c:pt idx="10" formatCode="0.0">
                        <c:v>29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6-C7C5-497E-A5DE-BB82FD55C882}"/>
                  </c:ext>
                </c:extLst>
              </c15:ser>
            </c15:filteredLineSeries>
            <c15:filteredLineSeries>
              <c15:ser>
                <c:idx val="7"/>
                <c:order val="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I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60000"/>
                      </a:schemeClr>
                    </a:solidFill>
                    <a:ln w="9525">
                      <a:solidFill>
                        <a:schemeClr val="accent2">
                          <a:lumMod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I$3:$I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3" formatCode="0.0">
                        <c:v>7.8</c:v>
                      </c:pt>
                      <c:pt idx="4" formatCode="0.0">
                        <c:v>6.9</c:v>
                      </c:pt>
                      <c:pt idx="5" formatCode="0.0">
                        <c:v>6</c:v>
                      </c:pt>
                      <c:pt idx="6" formatCode="0.0">
                        <c:v>6.8</c:v>
                      </c:pt>
                      <c:pt idx="7" formatCode="0.0">
                        <c:v>11.1</c:v>
                      </c:pt>
                      <c:pt idx="8" formatCode="0.0">
                        <c:v>14.3</c:v>
                      </c:pt>
                      <c:pt idx="9" formatCode="0.0">
                        <c:v>20.100000000000001</c:v>
                      </c:pt>
                      <c:pt idx="10" formatCode="0.0">
                        <c:v>13.6</c:v>
                      </c:pt>
                      <c:pt idx="11" formatCode="0.0">
                        <c:v>7</c:v>
                      </c:pt>
                      <c:pt idx="12" formatCode="0.0">
                        <c:v>6.5</c:v>
                      </c:pt>
                      <c:pt idx="13" formatCode="0.0">
                        <c:v>6.2</c:v>
                      </c:pt>
                      <c:pt idx="14" formatCode="0.0">
                        <c:v>3.3</c:v>
                      </c:pt>
                      <c:pt idx="15" formatCode="0.0">
                        <c:v>9.4</c:v>
                      </c:pt>
                      <c:pt idx="18" formatCode="0.0">
                        <c:v>4.9000000000000004</c:v>
                      </c:pt>
                      <c:pt idx="20" formatCode="0.0">
                        <c:v>6.2</c:v>
                      </c:pt>
                      <c:pt idx="24" formatCode="0.0">
                        <c:v>3.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7-C7C5-497E-A5DE-BB82FD55C882}"/>
                  </c:ext>
                </c:extLst>
              </c15:ser>
            </c15:filteredLineSeries>
            <c15:filteredLineSeries>
              <c15:ser>
                <c:idx val="8"/>
                <c:order val="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J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60000"/>
                      </a:schemeClr>
                    </a:solidFill>
                    <a:ln w="9525">
                      <a:solidFill>
                        <a:schemeClr val="accent3">
                          <a:lumMod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J$3:$J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7" formatCode="0.0">
                        <c:v>15.1</c:v>
                      </c:pt>
                      <c:pt idx="8" formatCode="0.0">
                        <c:v>6.8</c:v>
                      </c:pt>
                      <c:pt idx="9" formatCode="0.0">
                        <c:v>5.5</c:v>
                      </c:pt>
                      <c:pt idx="10" formatCode="0.0">
                        <c:v>3.2</c:v>
                      </c:pt>
                      <c:pt idx="11" formatCode="0.0">
                        <c:v>4.4000000000000004</c:v>
                      </c:pt>
                      <c:pt idx="12" formatCode="0.0">
                        <c:v>4</c:v>
                      </c:pt>
                      <c:pt idx="13" formatCode="0.0">
                        <c:v>2.2999999999999998</c:v>
                      </c:pt>
                      <c:pt idx="14" formatCode="0.0">
                        <c:v>2.4</c:v>
                      </c:pt>
                      <c:pt idx="15" formatCode="0.0">
                        <c:v>3.3</c:v>
                      </c:pt>
                      <c:pt idx="16" formatCode="0.0">
                        <c:v>3</c:v>
                      </c:pt>
                      <c:pt idx="17" formatCode="0.0">
                        <c:v>2.6</c:v>
                      </c:pt>
                      <c:pt idx="18" formatCode="0.0">
                        <c:v>2.5</c:v>
                      </c:pt>
                      <c:pt idx="19" formatCode="0.0">
                        <c:v>3.4</c:v>
                      </c:pt>
                      <c:pt idx="21" formatCode="0.0">
                        <c:v>3.1</c:v>
                      </c:pt>
                      <c:pt idx="22" formatCode="0.0">
                        <c:v>2.5</c:v>
                      </c:pt>
                      <c:pt idx="23" formatCode="0.0">
                        <c:v>1.9</c:v>
                      </c:pt>
                      <c:pt idx="24" formatCode="0.0">
                        <c:v>1.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8-C7C5-497E-A5DE-BB82FD55C882}"/>
                  </c:ext>
                </c:extLst>
              </c15:ser>
            </c15:filteredLineSeries>
            <c15:filteredLineSeries>
              <c15:ser>
                <c:idx val="9"/>
                <c:order val="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K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60000"/>
                      </a:schemeClr>
                    </a:solidFill>
                    <a:ln w="9525">
                      <a:solidFill>
                        <a:schemeClr val="accent4">
                          <a:lumMod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K$3:$K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0" formatCode="0.0">
                        <c:v>8.3000000000000007</c:v>
                      </c:pt>
                      <c:pt idx="21" formatCode="0.0">
                        <c:v>12.1</c:v>
                      </c:pt>
                      <c:pt idx="23" formatCode="0.0">
                        <c:v>8</c:v>
                      </c:pt>
                      <c:pt idx="24" formatCode="0.0">
                        <c:v>4.099999999999999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9-C7C5-497E-A5DE-BB82FD55C882}"/>
                  </c:ext>
                </c:extLst>
              </c15:ser>
            </c15:filteredLineSeries>
            <c15:filteredLineSeries>
              <c15:ser>
                <c:idx val="10"/>
                <c:order val="1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L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60000"/>
                      </a:schemeClr>
                    </a:solidFill>
                    <a:ln w="9525">
                      <a:solidFill>
                        <a:schemeClr val="accent5">
                          <a:lumMod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L$3:$L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67.7</c:v>
                      </c:pt>
                      <c:pt idx="1">
                        <c:v>28.7</c:v>
                      </c:pt>
                      <c:pt idx="2">
                        <c:v>33.9</c:v>
                      </c:pt>
                      <c:pt idx="3">
                        <c:v>147.30000000000001</c:v>
                      </c:pt>
                      <c:pt idx="4">
                        <c:v>327.9</c:v>
                      </c:pt>
                      <c:pt idx="5">
                        <c:v>300.3</c:v>
                      </c:pt>
                      <c:pt idx="6">
                        <c:v>207</c:v>
                      </c:pt>
                      <c:pt idx="7">
                        <c:v>302.7</c:v>
                      </c:pt>
                      <c:pt idx="8">
                        <c:v>298.3</c:v>
                      </c:pt>
                      <c:pt idx="9">
                        <c:v>222.1</c:v>
                      </c:pt>
                      <c:pt idx="10">
                        <c:v>89.3</c:v>
                      </c:pt>
                      <c:pt idx="11">
                        <c:v>46.1</c:v>
                      </c:pt>
                      <c:pt idx="12">
                        <c:v>31.2</c:v>
                      </c:pt>
                      <c:pt idx="13">
                        <c:v>12.7</c:v>
                      </c:pt>
                      <c:pt idx="15">
                        <c:v>18.899999999999999</c:v>
                      </c:pt>
                      <c:pt idx="16">
                        <c:v>15.8</c:v>
                      </c:pt>
                      <c:pt idx="17">
                        <c:v>13.7</c:v>
                      </c:pt>
                      <c:pt idx="18">
                        <c:v>27</c:v>
                      </c:pt>
                      <c:pt idx="19">
                        <c:v>19</c:v>
                      </c:pt>
                      <c:pt idx="20">
                        <c:v>18</c:v>
                      </c:pt>
                      <c:pt idx="21">
                        <c:v>16.399999999999999</c:v>
                      </c:pt>
                      <c:pt idx="23">
                        <c:v>15.4</c:v>
                      </c:pt>
                      <c:pt idx="24">
                        <c:v>11.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A-C7C5-497E-A5DE-BB82FD55C882}"/>
                  </c:ext>
                </c:extLst>
              </c15:ser>
            </c15:filteredLineSeries>
            <c15:filteredLineSeries>
              <c15:ser>
                <c:idx val="11"/>
                <c:order val="1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M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60000"/>
                      </a:schemeClr>
                    </a:solidFill>
                    <a:ln w="9525">
                      <a:solidFill>
                        <a:schemeClr val="accent6">
                          <a:lumMod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M$3:$M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4.5</c:v>
                      </c:pt>
                      <c:pt idx="1">
                        <c:v>2.7</c:v>
                      </c:pt>
                      <c:pt idx="2">
                        <c:v>5.4</c:v>
                      </c:pt>
                      <c:pt idx="3">
                        <c:v>79.3</c:v>
                      </c:pt>
                      <c:pt idx="4">
                        <c:v>92.5</c:v>
                      </c:pt>
                      <c:pt idx="5">
                        <c:v>96.7</c:v>
                      </c:pt>
                      <c:pt idx="6">
                        <c:v>44.3</c:v>
                      </c:pt>
                      <c:pt idx="7">
                        <c:v>79.900000000000006</c:v>
                      </c:pt>
                      <c:pt idx="8">
                        <c:v>145.80000000000001</c:v>
                      </c:pt>
                      <c:pt idx="9">
                        <c:v>214</c:v>
                      </c:pt>
                      <c:pt idx="10">
                        <c:v>145.9</c:v>
                      </c:pt>
                      <c:pt idx="11">
                        <c:v>59.9</c:v>
                      </c:pt>
                      <c:pt idx="12">
                        <c:v>89.5</c:v>
                      </c:pt>
                      <c:pt idx="13">
                        <c:v>51.5</c:v>
                      </c:pt>
                      <c:pt idx="14">
                        <c:v>69.400000000000006</c:v>
                      </c:pt>
                      <c:pt idx="23">
                        <c:v>54.7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B-C7C5-497E-A5DE-BB82FD55C882}"/>
                  </c:ext>
                </c:extLst>
              </c15:ser>
            </c15:filteredLineSeries>
            <c15:filteredLineSeries>
              <c15:ser>
                <c:idx val="12"/>
                <c:order val="1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N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80000"/>
                        <a:lumOff val="20000"/>
                      </a:schemeClr>
                    </a:solidFill>
                    <a:ln w="9525">
                      <a:solidFill>
                        <a:schemeClr val="accent1">
                          <a:lumMod val="80000"/>
                          <a:lumOff val="2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N$3:$N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" formatCode="0.0">
                        <c:v>2.5</c:v>
                      </c:pt>
                      <c:pt idx="3" formatCode="0.0">
                        <c:v>8.1</c:v>
                      </c:pt>
                      <c:pt idx="4" formatCode="0.0">
                        <c:v>15.2</c:v>
                      </c:pt>
                      <c:pt idx="5" formatCode="0.0">
                        <c:v>19.899999999999999</c:v>
                      </c:pt>
                      <c:pt idx="6" formatCode="0.0">
                        <c:v>20.9</c:v>
                      </c:pt>
                      <c:pt idx="7" formatCode="0.0">
                        <c:v>30.1</c:v>
                      </c:pt>
                      <c:pt idx="8" formatCode="0.0">
                        <c:v>56.5</c:v>
                      </c:pt>
                      <c:pt idx="9" formatCode="0.0">
                        <c:v>101.1</c:v>
                      </c:pt>
                      <c:pt idx="10" formatCode="0.0">
                        <c:v>38.1</c:v>
                      </c:pt>
                      <c:pt idx="11" formatCode="0.0">
                        <c:v>26.5</c:v>
                      </c:pt>
                      <c:pt idx="12" formatCode="0.0">
                        <c:v>25.8</c:v>
                      </c:pt>
                      <c:pt idx="13" formatCode="0.0">
                        <c:v>9.1999999999999993</c:v>
                      </c:pt>
                      <c:pt idx="14" formatCode="0.0">
                        <c:v>9.6999999999999993</c:v>
                      </c:pt>
                      <c:pt idx="15" formatCode="0.0">
                        <c:v>23.7</c:v>
                      </c:pt>
                      <c:pt idx="16" formatCode="0.0">
                        <c:v>13.7</c:v>
                      </c:pt>
                      <c:pt idx="17" formatCode="0.0">
                        <c:v>8.1</c:v>
                      </c:pt>
                      <c:pt idx="18" formatCode="0.0">
                        <c:v>5.2</c:v>
                      </c:pt>
                      <c:pt idx="19" formatCode="0.0">
                        <c:v>14.7</c:v>
                      </c:pt>
                      <c:pt idx="20" formatCode="0.0">
                        <c:v>19</c:v>
                      </c:pt>
                      <c:pt idx="21" formatCode="0.0">
                        <c:v>14.4</c:v>
                      </c:pt>
                      <c:pt idx="22" formatCode="0.0">
                        <c:v>8.1</c:v>
                      </c:pt>
                      <c:pt idx="23" formatCode="0.0">
                        <c:v>17.5</c:v>
                      </c:pt>
                      <c:pt idx="24" formatCode="0.0">
                        <c:v>8.8000000000000007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C-C7C5-497E-A5DE-BB82FD55C882}"/>
                  </c:ext>
                </c:extLst>
              </c15:ser>
            </c15:filteredLineSeries>
            <c15:filteredLineSeries>
              <c15:ser>
                <c:idx val="13"/>
                <c:order val="1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O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80000"/>
                        <a:lumOff val="20000"/>
                      </a:schemeClr>
                    </a:solidFill>
                    <a:ln w="9525">
                      <a:solidFill>
                        <a:schemeClr val="accent2">
                          <a:lumMod val="80000"/>
                          <a:lumOff val="2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O$3:$O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7" formatCode="0.0">
                        <c:v>18.8</c:v>
                      </c:pt>
                      <c:pt idx="8" formatCode="0.0">
                        <c:v>11.6</c:v>
                      </c:pt>
                      <c:pt idx="9" formatCode="0.0">
                        <c:v>12.3</c:v>
                      </c:pt>
                      <c:pt idx="10" formatCode="0.0">
                        <c:v>12.6</c:v>
                      </c:pt>
                      <c:pt idx="11" formatCode="0.0">
                        <c:v>9.1999999999999993</c:v>
                      </c:pt>
                      <c:pt idx="12" formatCode="0.0">
                        <c:v>13</c:v>
                      </c:pt>
                      <c:pt idx="13" formatCode="0.0">
                        <c:v>7.8</c:v>
                      </c:pt>
                      <c:pt idx="14" formatCode="0.0">
                        <c:v>6.7</c:v>
                      </c:pt>
                      <c:pt idx="15" formatCode="0.0">
                        <c:v>14</c:v>
                      </c:pt>
                      <c:pt idx="16" formatCode="0.0">
                        <c:v>6.7</c:v>
                      </c:pt>
                      <c:pt idx="17" formatCode="0.0">
                        <c:v>3.7</c:v>
                      </c:pt>
                      <c:pt idx="18" formatCode="0.0">
                        <c:v>11.4</c:v>
                      </c:pt>
                      <c:pt idx="19" formatCode="0.0">
                        <c:v>5</c:v>
                      </c:pt>
                      <c:pt idx="20" formatCode="0.0">
                        <c:v>10.7</c:v>
                      </c:pt>
                      <c:pt idx="21" formatCode="0.0">
                        <c:v>12.2</c:v>
                      </c:pt>
                      <c:pt idx="22" formatCode="0.0">
                        <c:v>8.5</c:v>
                      </c:pt>
                      <c:pt idx="23" formatCode="0.0">
                        <c:v>8</c:v>
                      </c:pt>
                      <c:pt idx="24" formatCode="0.0">
                        <c:v>5.0999999999999996</c:v>
                      </c:pt>
                      <c:pt idx="25" formatCode="0.0">
                        <c:v>2.200000000000000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D-C7C5-497E-A5DE-BB82FD55C882}"/>
                  </c:ext>
                </c:extLst>
              </c15:ser>
            </c15:filteredLineSeries>
            <c15:filteredLineSeries>
              <c15:ser>
                <c:idx val="14"/>
                <c:order val="1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P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80000"/>
                        <a:lumOff val="20000"/>
                      </a:schemeClr>
                    </a:solidFill>
                    <a:ln w="9525">
                      <a:solidFill>
                        <a:schemeClr val="accent3">
                          <a:lumMod val="80000"/>
                          <a:lumOff val="2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P$3:$P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4" formatCode="0.0">
                        <c:v>50.5</c:v>
                      </c:pt>
                      <c:pt idx="15" formatCode="0.0">
                        <c:v>80.099999999999994</c:v>
                      </c:pt>
                      <c:pt idx="17" formatCode="0.0">
                        <c:v>37.1</c:v>
                      </c:pt>
                      <c:pt idx="18" formatCode="0.0">
                        <c:v>37.700000000000003</c:v>
                      </c:pt>
                      <c:pt idx="19" formatCode="0.0">
                        <c:v>4.4000000000000004</c:v>
                      </c:pt>
                      <c:pt idx="20" formatCode="0.0">
                        <c:v>6.2</c:v>
                      </c:pt>
                      <c:pt idx="21" formatCode="0.0">
                        <c:v>7.3</c:v>
                      </c:pt>
                      <c:pt idx="22" formatCode="0.0">
                        <c:v>6.7</c:v>
                      </c:pt>
                      <c:pt idx="23" formatCode="0.0">
                        <c:v>5.2</c:v>
                      </c:pt>
                      <c:pt idx="24" formatCode="0.0">
                        <c:v>7.1</c:v>
                      </c:pt>
                      <c:pt idx="25" formatCode="0.0">
                        <c:v>3.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E-C7C5-497E-A5DE-BB82FD55C882}"/>
                  </c:ext>
                </c:extLst>
              </c15:ser>
            </c15:filteredLineSeries>
            <c15:filteredLineSeries>
              <c15:ser>
                <c:idx val="15"/>
                <c:order val="1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Q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80000"/>
                        <a:lumOff val="20000"/>
                      </a:schemeClr>
                    </a:solidFill>
                    <a:ln w="9525">
                      <a:solidFill>
                        <a:schemeClr val="accent4">
                          <a:lumMod val="80000"/>
                          <a:lumOff val="2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Q$3:$Q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274.7</c:v>
                      </c:pt>
                      <c:pt idx="1">
                        <c:v>100.2</c:v>
                      </c:pt>
                      <c:pt idx="2">
                        <c:v>107.2</c:v>
                      </c:pt>
                      <c:pt idx="3">
                        <c:v>361</c:v>
                      </c:pt>
                      <c:pt idx="4">
                        <c:v>706.8</c:v>
                      </c:pt>
                      <c:pt idx="5">
                        <c:v>599.6</c:v>
                      </c:pt>
                      <c:pt idx="6">
                        <c:v>617.29999999999995</c:v>
                      </c:pt>
                      <c:pt idx="7">
                        <c:v>737.2</c:v>
                      </c:pt>
                      <c:pt idx="8">
                        <c:v>787.7</c:v>
                      </c:pt>
                      <c:pt idx="9">
                        <c:v>785.9</c:v>
                      </c:pt>
                      <c:pt idx="10">
                        <c:v>241.9</c:v>
                      </c:pt>
                      <c:pt idx="11">
                        <c:v>145.69999999999999</c:v>
                      </c:pt>
                      <c:pt idx="12">
                        <c:v>131.9</c:v>
                      </c:pt>
                      <c:pt idx="13">
                        <c:v>46.3</c:v>
                      </c:pt>
                      <c:pt idx="14">
                        <c:v>44.9</c:v>
                      </c:pt>
                      <c:pt idx="15">
                        <c:v>109.6</c:v>
                      </c:pt>
                      <c:pt idx="16">
                        <c:v>79.3</c:v>
                      </c:pt>
                      <c:pt idx="17">
                        <c:v>42.7</c:v>
                      </c:pt>
                      <c:pt idx="18">
                        <c:v>52.5</c:v>
                      </c:pt>
                      <c:pt idx="19">
                        <c:v>52.4</c:v>
                      </c:pt>
                      <c:pt idx="20">
                        <c:v>75.7</c:v>
                      </c:pt>
                      <c:pt idx="21">
                        <c:v>81</c:v>
                      </c:pt>
                      <c:pt idx="22">
                        <c:v>38.4</c:v>
                      </c:pt>
                      <c:pt idx="23">
                        <c:v>71.5</c:v>
                      </c:pt>
                      <c:pt idx="24">
                        <c:v>59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F-C7C5-497E-A5DE-BB82FD55C882}"/>
                  </c:ext>
                </c:extLst>
              </c15:ser>
            </c15:filteredLineSeries>
            <c15:filteredLineSeries>
              <c15:ser>
                <c:idx val="16"/>
                <c:order val="1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R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80000"/>
                        <a:lumOff val="20000"/>
                      </a:schemeClr>
                    </a:solidFill>
                    <a:ln w="9525">
                      <a:solidFill>
                        <a:schemeClr val="accent5">
                          <a:lumMod val="80000"/>
                          <a:lumOff val="2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R$3:$R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2</c:v>
                      </c:pt>
                      <c:pt idx="1">
                        <c:v>30.6</c:v>
                      </c:pt>
                      <c:pt idx="2">
                        <c:v>39.700000000000003</c:v>
                      </c:pt>
                      <c:pt idx="3">
                        <c:v>356.7</c:v>
                      </c:pt>
                      <c:pt idx="4">
                        <c:v>366</c:v>
                      </c:pt>
                      <c:pt idx="5">
                        <c:v>416.2</c:v>
                      </c:pt>
                      <c:pt idx="6">
                        <c:v>343.8</c:v>
                      </c:pt>
                      <c:pt idx="7">
                        <c:v>469.7</c:v>
                      </c:pt>
                      <c:pt idx="8">
                        <c:v>637.79999999999995</c:v>
                      </c:pt>
                      <c:pt idx="9">
                        <c:v>512.29999999999995</c:v>
                      </c:pt>
                      <c:pt idx="10">
                        <c:v>217.3</c:v>
                      </c:pt>
                      <c:pt idx="11">
                        <c:v>143.5</c:v>
                      </c:pt>
                      <c:pt idx="12">
                        <c:v>336.7</c:v>
                      </c:pt>
                      <c:pt idx="13">
                        <c:v>210.1</c:v>
                      </c:pt>
                      <c:pt idx="16">
                        <c:v>135.9</c:v>
                      </c:pt>
                      <c:pt idx="18">
                        <c:v>165</c:v>
                      </c:pt>
                      <c:pt idx="19">
                        <c:v>138.9</c:v>
                      </c:pt>
                      <c:pt idx="21">
                        <c:v>222.6</c:v>
                      </c:pt>
                      <c:pt idx="24">
                        <c:v>120.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0-C7C5-497E-A5DE-BB82FD55C882}"/>
                  </c:ext>
                </c:extLst>
              </c15:ser>
            </c15:filteredLineSeries>
            <c15:filteredLineSeries>
              <c15:ser>
                <c:idx val="17"/>
                <c:order val="1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S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80000"/>
                        <a:lumOff val="20000"/>
                      </a:schemeClr>
                    </a:solidFill>
                    <a:ln w="9525">
                      <a:solidFill>
                        <a:schemeClr val="accent6">
                          <a:lumMod val="80000"/>
                          <a:lumOff val="2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S$3:$S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" formatCode="0.0">
                        <c:v>4.4000000000000004</c:v>
                      </c:pt>
                      <c:pt idx="3" formatCode="0.0">
                        <c:v>21.9</c:v>
                      </c:pt>
                      <c:pt idx="4" formatCode="0.0">
                        <c:v>43.1</c:v>
                      </c:pt>
                      <c:pt idx="5" formatCode="0.0">
                        <c:v>61.5</c:v>
                      </c:pt>
                      <c:pt idx="6" formatCode="0.0">
                        <c:v>69</c:v>
                      </c:pt>
                      <c:pt idx="7" formatCode="0.0">
                        <c:v>128.30000000000001</c:v>
                      </c:pt>
                      <c:pt idx="8" formatCode="0.0">
                        <c:v>302.3</c:v>
                      </c:pt>
                      <c:pt idx="9" formatCode="0.0">
                        <c:v>613.20000000000005</c:v>
                      </c:pt>
                      <c:pt idx="10" formatCode="0.0">
                        <c:v>186</c:v>
                      </c:pt>
                      <c:pt idx="11" formatCode="0.0">
                        <c:v>137.6</c:v>
                      </c:pt>
                      <c:pt idx="12" formatCode="0.0">
                        <c:v>147.30000000000001</c:v>
                      </c:pt>
                      <c:pt idx="13" formatCode="0.0">
                        <c:v>84.8</c:v>
                      </c:pt>
                      <c:pt idx="14" formatCode="0.0">
                        <c:v>39</c:v>
                      </c:pt>
                      <c:pt idx="15" formatCode="0.0">
                        <c:v>123</c:v>
                      </c:pt>
                      <c:pt idx="16" formatCode="0.0">
                        <c:v>73.400000000000006</c:v>
                      </c:pt>
                      <c:pt idx="17" formatCode="0.0">
                        <c:v>27.5</c:v>
                      </c:pt>
                      <c:pt idx="18" formatCode="0.0">
                        <c:v>97.6</c:v>
                      </c:pt>
                      <c:pt idx="19" formatCode="0.0">
                        <c:v>28.5</c:v>
                      </c:pt>
                      <c:pt idx="20" formatCode="0.0">
                        <c:v>79.5</c:v>
                      </c:pt>
                      <c:pt idx="21" formatCode="0.0">
                        <c:v>58</c:v>
                      </c:pt>
                      <c:pt idx="22" formatCode="0.0">
                        <c:v>35.200000000000003</c:v>
                      </c:pt>
                      <c:pt idx="23" formatCode="0.0">
                        <c:v>46.5</c:v>
                      </c:pt>
                      <c:pt idx="24" formatCode="0.0">
                        <c:v>36.9</c:v>
                      </c:pt>
                      <c:pt idx="25" formatCode="0.0">
                        <c:v>20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1-C7C5-497E-A5DE-BB82FD55C882}"/>
                  </c:ext>
                </c:extLst>
              </c15:ser>
            </c15:filteredLineSeries>
            <c15:filteredLineSeries>
              <c15:ser>
                <c:idx val="18"/>
                <c:order val="1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T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80000"/>
                      </a:schemeClr>
                    </a:solidFill>
                    <a:ln w="9525">
                      <a:solidFill>
                        <a:schemeClr val="accent1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T$3:$T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7" formatCode="0.0">
                        <c:v>45.5</c:v>
                      </c:pt>
                      <c:pt idx="8" formatCode="0.0">
                        <c:v>30</c:v>
                      </c:pt>
                      <c:pt idx="9" formatCode="0.0">
                        <c:v>46.1</c:v>
                      </c:pt>
                      <c:pt idx="10" formatCode="0.0">
                        <c:v>32.5</c:v>
                      </c:pt>
                      <c:pt idx="11" formatCode="0.0">
                        <c:v>30.9</c:v>
                      </c:pt>
                      <c:pt idx="12" formatCode="0.0">
                        <c:v>47.9</c:v>
                      </c:pt>
                      <c:pt idx="13" formatCode="0.0">
                        <c:v>21.9</c:v>
                      </c:pt>
                      <c:pt idx="14" formatCode="0.0">
                        <c:v>15.8</c:v>
                      </c:pt>
                      <c:pt idx="15" formatCode="0.0">
                        <c:v>39.1</c:v>
                      </c:pt>
                      <c:pt idx="16" formatCode="0.0">
                        <c:v>23.2</c:v>
                      </c:pt>
                      <c:pt idx="17" formatCode="0.0">
                        <c:v>13.2</c:v>
                      </c:pt>
                      <c:pt idx="18" formatCode="0.0">
                        <c:v>43.7</c:v>
                      </c:pt>
                      <c:pt idx="19" formatCode="0.0">
                        <c:v>51.4</c:v>
                      </c:pt>
                      <c:pt idx="20" formatCode="0.0">
                        <c:v>44.8</c:v>
                      </c:pt>
                      <c:pt idx="21" formatCode="0.0">
                        <c:v>65.3</c:v>
                      </c:pt>
                      <c:pt idx="22" formatCode="0.0">
                        <c:v>33.6</c:v>
                      </c:pt>
                      <c:pt idx="23" formatCode="0.0">
                        <c:v>48.3</c:v>
                      </c:pt>
                      <c:pt idx="24" formatCode="0.0">
                        <c:v>24.6</c:v>
                      </c:pt>
                      <c:pt idx="25" formatCode="0.0">
                        <c:v>18.10000000000000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2-C7C5-497E-A5DE-BB82FD55C882}"/>
                  </c:ext>
                </c:extLst>
              </c15:ser>
            </c15:filteredLineSeries>
            <c15:filteredLineSeries>
              <c15:ser>
                <c:idx val="19"/>
                <c:order val="1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U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80000"/>
                      </a:schemeClr>
                    </a:solidFill>
                    <a:ln w="9525">
                      <a:solidFill>
                        <a:schemeClr val="accent2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U$3:$U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4" formatCode="0.0">
                        <c:v>84.7</c:v>
                      </c:pt>
                      <c:pt idx="15" formatCode="0.0">
                        <c:v>182.7</c:v>
                      </c:pt>
                      <c:pt idx="16" formatCode="0.0">
                        <c:v>101.9</c:v>
                      </c:pt>
                      <c:pt idx="17" formatCode="0.0">
                        <c:v>32.4</c:v>
                      </c:pt>
                      <c:pt idx="18" formatCode="0.0">
                        <c:v>68.400000000000006</c:v>
                      </c:pt>
                      <c:pt idx="19" formatCode="0.0">
                        <c:v>13</c:v>
                      </c:pt>
                      <c:pt idx="20" formatCode="0.0">
                        <c:v>19</c:v>
                      </c:pt>
                      <c:pt idx="21" formatCode="0.0">
                        <c:v>22.9</c:v>
                      </c:pt>
                      <c:pt idx="22" formatCode="0.0">
                        <c:v>23</c:v>
                      </c:pt>
                      <c:pt idx="23" formatCode="0.0">
                        <c:v>26.4</c:v>
                      </c:pt>
                      <c:pt idx="24" formatCode="0.0">
                        <c:v>21.3</c:v>
                      </c:pt>
                      <c:pt idx="25" formatCode="0.0">
                        <c:v>10.8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3-C7C5-497E-A5DE-BB82FD55C882}"/>
                  </c:ext>
                </c:extLst>
              </c15:ser>
            </c15:filteredLineSeries>
            <c15:filteredLineSeries>
              <c15:ser>
                <c:idx val="20"/>
                <c:order val="2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V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80000"/>
                      </a:schemeClr>
                    </a:solidFill>
                    <a:ln w="9525">
                      <a:solidFill>
                        <a:schemeClr val="accent3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V$3:$V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353.5</c:v>
                      </c:pt>
                      <c:pt idx="1">
                        <c:v>114.1</c:v>
                      </c:pt>
                      <c:pt idx="2">
                        <c:v>144.69999999999999</c:v>
                      </c:pt>
                      <c:pt idx="3">
                        <c:v>733.2</c:v>
                      </c:pt>
                      <c:pt idx="4">
                        <c:v>1298.5999999999999</c:v>
                      </c:pt>
                      <c:pt idx="5">
                        <c:v>1138.9000000000001</c:v>
                      </c:pt>
                      <c:pt idx="6">
                        <c:v>1161.7</c:v>
                      </c:pt>
                      <c:pt idx="7">
                        <c:v>1473.8</c:v>
                      </c:pt>
                      <c:pt idx="8">
                        <c:v>1683.8</c:v>
                      </c:pt>
                      <c:pt idx="9">
                        <c:v>1972.8</c:v>
                      </c:pt>
                      <c:pt idx="10">
                        <c:v>756.1</c:v>
                      </c:pt>
                      <c:pt idx="11">
                        <c:v>588.9</c:v>
                      </c:pt>
                      <c:pt idx="12">
                        <c:v>444.7</c:v>
                      </c:pt>
                      <c:pt idx="13">
                        <c:v>276.89999999999998</c:v>
                      </c:pt>
                      <c:pt idx="14">
                        <c:v>108.9</c:v>
                      </c:pt>
                      <c:pt idx="15">
                        <c:v>336.3</c:v>
                      </c:pt>
                      <c:pt idx="16">
                        <c:v>215.1</c:v>
                      </c:pt>
                      <c:pt idx="17">
                        <c:v>168.4</c:v>
                      </c:pt>
                      <c:pt idx="18">
                        <c:v>258.39999999999998</c:v>
                      </c:pt>
                      <c:pt idx="19">
                        <c:v>148.1</c:v>
                      </c:pt>
                      <c:pt idx="20">
                        <c:v>230.8</c:v>
                      </c:pt>
                      <c:pt idx="21">
                        <c:v>288.5</c:v>
                      </c:pt>
                      <c:pt idx="22">
                        <c:v>233.7</c:v>
                      </c:pt>
                      <c:pt idx="23">
                        <c:v>170.5</c:v>
                      </c:pt>
                      <c:pt idx="24">
                        <c:v>247.5</c:v>
                      </c:pt>
                      <c:pt idx="25">
                        <c:v>129.8000000000000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4-C7C5-497E-A5DE-BB82FD55C882}"/>
                  </c:ext>
                </c:extLst>
              </c15:ser>
            </c15:filteredLineSeries>
            <c15:filteredLineSeries>
              <c15:ser>
                <c:idx val="21"/>
                <c:order val="2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W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80000"/>
                      </a:schemeClr>
                    </a:solidFill>
                    <a:ln w="9525">
                      <a:solidFill>
                        <a:schemeClr val="accent4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W$3:$W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61.3</c:v>
                      </c:pt>
                      <c:pt idx="1">
                        <c:v>170.2</c:v>
                      </c:pt>
                      <c:pt idx="2">
                        <c:v>217.7</c:v>
                      </c:pt>
                      <c:pt idx="3">
                        <c:v>536.4</c:v>
                      </c:pt>
                      <c:pt idx="4">
                        <c:v>1080.5999999999999</c:v>
                      </c:pt>
                      <c:pt idx="5">
                        <c:v>900.4</c:v>
                      </c:pt>
                      <c:pt idx="6">
                        <c:v>725.3</c:v>
                      </c:pt>
                      <c:pt idx="7">
                        <c:v>750.7</c:v>
                      </c:pt>
                      <c:pt idx="8">
                        <c:v>1693.8</c:v>
                      </c:pt>
                      <c:pt idx="9">
                        <c:v>2063.1</c:v>
                      </c:pt>
                      <c:pt idx="10">
                        <c:v>1155</c:v>
                      </c:pt>
                      <c:pt idx="11">
                        <c:v>677.8</c:v>
                      </c:pt>
                      <c:pt idx="12">
                        <c:v>1050.3</c:v>
                      </c:pt>
                      <c:pt idx="15">
                        <c:v>688.9</c:v>
                      </c:pt>
                      <c:pt idx="17">
                        <c:v>355.7</c:v>
                      </c:pt>
                      <c:pt idx="18">
                        <c:v>690.5</c:v>
                      </c:pt>
                      <c:pt idx="19">
                        <c:v>357.3</c:v>
                      </c:pt>
                      <c:pt idx="24">
                        <c:v>27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5-C7C5-497E-A5DE-BB82FD55C882}"/>
                  </c:ext>
                </c:extLst>
              </c15:ser>
            </c15:filteredLineSeries>
            <c15:filteredLineSeries>
              <c15:ser>
                <c:idx val="22"/>
                <c:order val="2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X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80000"/>
                      </a:schemeClr>
                    </a:solidFill>
                    <a:ln w="9525">
                      <a:solidFill>
                        <a:schemeClr val="accent5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X$3:$X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5.7</c:v>
                      </c:pt>
                      <c:pt idx="1">
                        <c:v>2.4</c:v>
                      </c:pt>
                      <c:pt idx="2">
                        <c:v>12.5</c:v>
                      </c:pt>
                      <c:pt idx="3">
                        <c:v>50.7</c:v>
                      </c:pt>
                      <c:pt idx="4">
                        <c:v>111</c:v>
                      </c:pt>
                      <c:pt idx="5">
                        <c:v>169.8</c:v>
                      </c:pt>
                      <c:pt idx="6">
                        <c:v>217.8</c:v>
                      </c:pt>
                      <c:pt idx="7">
                        <c:v>719.9</c:v>
                      </c:pt>
                      <c:pt idx="8">
                        <c:v>1254</c:v>
                      </c:pt>
                      <c:pt idx="9">
                        <c:v>2224.6</c:v>
                      </c:pt>
                      <c:pt idx="10">
                        <c:v>1056.7</c:v>
                      </c:pt>
                      <c:pt idx="11">
                        <c:v>750.4</c:v>
                      </c:pt>
                      <c:pt idx="12">
                        <c:v>622.1</c:v>
                      </c:pt>
                      <c:pt idx="13">
                        <c:v>277.2</c:v>
                      </c:pt>
                      <c:pt idx="14">
                        <c:v>124.4</c:v>
                      </c:pt>
                      <c:pt idx="15">
                        <c:v>360.3</c:v>
                      </c:pt>
                      <c:pt idx="16">
                        <c:v>243.3</c:v>
                      </c:pt>
                      <c:pt idx="17">
                        <c:v>159.1</c:v>
                      </c:pt>
                      <c:pt idx="18">
                        <c:v>341.1</c:v>
                      </c:pt>
                      <c:pt idx="19">
                        <c:v>198.8</c:v>
                      </c:pt>
                      <c:pt idx="20">
                        <c:v>219.9</c:v>
                      </c:pt>
                      <c:pt idx="21">
                        <c:v>248.9</c:v>
                      </c:pt>
                      <c:pt idx="22">
                        <c:v>185.8</c:v>
                      </c:pt>
                      <c:pt idx="23">
                        <c:v>254.1</c:v>
                      </c:pt>
                      <c:pt idx="24">
                        <c:v>184.1</c:v>
                      </c:pt>
                      <c:pt idx="25">
                        <c:v>105.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6-C7C5-497E-A5DE-BB82FD55C882}"/>
                  </c:ext>
                </c:extLst>
              </c15:ser>
            </c15:filteredLineSeries>
            <c15:filteredLineSeries>
              <c15:ser>
                <c:idx val="23"/>
                <c:order val="2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Y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80000"/>
                      </a:schemeClr>
                    </a:solidFill>
                    <a:ln w="9525">
                      <a:solidFill>
                        <a:schemeClr val="accent6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Y$3:$Y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6" formatCode="0.0">
                        <c:v>58.4</c:v>
                      </c:pt>
                      <c:pt idx="7" formatCode="0.0">
                        <c:v>53.9</c:v>
                      </c:pt>
                      <c:pt idx="8" formatCode="0.0">
                        <c:v>54.8</c:v>
                      </c:pt>
                      <c:pt idx="9" formatCode="0.0">
                        <c:v>154.19999999999999</c:v>
                      </c:pt>
                      <c:pt idx="10" formatCode="0.0">
                        <c:v>124.3</c:v>
                      </c:pt>
                      <c:pt idx="11" formatCode="0.0">
                        <c:v>132.5</c:v>
                      </c:pt>
                      <c:pt idx="12" formatCode="0.0">
                        <c:v>243.4</c:v>
                      </c:pt>
                      <c:pt idx="13" formatCode="0.0">
                        <c:v>148.69999999999999</c:v>
                      </c:pt>
                      <c:pt idx="14" formatCode="0.0">
                        <c:v>133.30000000000001</c:v>
                      </c:pt>
                      <c:pt idx="15" formatCode="0.0">
                        <c:v>336.6</c:v>
                      </c:pt>
                      <c:pt idx="16" formatCode="0.0">
                        <c:v>181.3</c:v>
                      </c:pt>
                      <c:pt idx="17" formatCode="0.0">
                        <c:v>115.7</c:v>
                      </c:pt>
                      <c:pt idx="18" formatCode="0.0">
                        <c:v>314.10000000000002</c:v>
                      </c:pt>
                      <c:pt idx="19" formatCode="0.0">
                        <c:v>292.2</c:v>
                      </c:pt>
                      <c:pt idx="20" formatCode="0.0">
                        <c:v>298.7</c:v>
                      </c:pt>
                      <c:pt idx="21" formatCode="0.0">
                        <c:v>251.8</c:v>
                      </c:pt>
                      <c:pt idx="22" formatCode="0.0">
                        <c:v>212.5</c:v>
                      </c:pt>
                      <c:pt idx="23" formatCode="0.0">
                        <c:v>186.9</c:v>
                      </c:pt>
                      <c:pt idx="24" formatCode="0.0">
                        <c:v>182.6</c:v>
                      </c:pt>
                      <c:pt idx="25" formatCode="0.0">
                        <c:v>7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7-C7C5-497E-A5DE-BB82FD55C882}"/>
                  </c:ext>
                </c:extLst>
              </c15:ser>
            </c15:filteredLineSeries>
            <c15:filteredLineSeries>
              <c15:ser>
                <c:idx val="24"/>
                <c:order val="2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Z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1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Z$3:$Z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2" formatCode="0.0">
                        <c:v>25.7</c:v>
                      </c:pt>
                      <c:pt idx="13" formatCode="0.0">
                        <c:v>59.3</c:v>
                      </c:pt>
                      <c:pt idx="14" formatCode="0.0">
                        <c:v>61</c:v>
                      </c:pt>
                      <c:pt idx="15" formatCode="0.0">
                        <c:v>184.2</c:v>
                      </c:pt>
                      <c:pt idx="16" formatCode="0.0">
                        <c:v>174</c:v>
                      </c:pt>
                      <c:pt idx="17" formatCode="0.0">
                        <c:v>109.1</c:v>
                      </c:pt>
                      <c:pt idx="18" formatCode="0.0">
                        <c:v>112.9</c:v>
                      </c:pt>
                      <c:pt idx="19" formatCode="0.0">
                        <c:v>52.9</c:v>
                      </c:pt>
                      <c:pt idx="20" formatCode="0.0">
                        <c:v>88.7</c:v>
                      </c:pt>
                      <c:pt idx="21" formatCode="0.0">
                        <c:v>83.7</c:v>
                      </c:pt>
                      <c:pt idx="22" formatCode="0.0">
                        <c:v>80.599999999999994</c:v>
                      </c:pt>
                      <c:pt idx="23" formatCode="0.0">
                        <c:v>104.1</c:v>
                      </c:pt>
                      <c:pt idx="24" formatCode="0.0">
                        <c:v>68</c:v>
                      </c:pt>
                      <c:pt idx="25" formatCode="0.0">
                        <c:v>46.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8-C7C5-497E-A5DE-BB82FD55C882}"/>
                  </c:ext>
                </c:extLst>
              </c15:ser>
            </c15:filteredLineSeries>
            <c15:filteredLineSeries>
              <c15:ser>
                <c:idx val="25"/>
                <c:order val="2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A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2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A$3:$AA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854.9</c:v>
                      </c:pt>
                      <c:pt idx="1">
                        <c:v>317.7</c:v>
                      </c:pt>
                      <c:pt idx="2">
                        <c:v>251.4</c:v>
                      </c:pt>
                      <c:pt idx="3">
                        <c:v>1428.3</c:v>
                      </c:pt>
                      <c:pt idx="4">
                        <c:v>2376.6999999999998</c:v>
                      </c:pt>
                      <c:pt idx="5">
                        <c:v>2520.5</c:v>
                      </c:pt>
                      <c:pt idx="6">
                        <c:v>2168.3000000000002</c:v>
                      </c:pt>
                      <c:pt idx="7">
                        <c:v>2419.6999999999998</c:v>
                      </c:pt>
                      <c:pt idx="8">
                        <c:v>4066.8</c:v>
                      </c:pt>
                      <c:pt idx="9">
                        <c:v>4131.1000000000004</c:v>
                      </c:pt>
                      <c:pt idx="10">
                        <c:v>2119.6999999999998</c:v>
                      </c:pt>
                      <c:pt idx="11">
                        <c:v>1781.6</c:v>
                      </c:pt>
                      <c:pt idx="12">
                        <c:v>2119.9</c:v>
                      </c:pt>
                      <c:pt idx="13">
                        <c:v>684.3</c:v>
                      </c:pt>
                      <c:pt idx="14">
                        <c:v>656.5</c:v>
                      </c:pt>
                      <c:pt idx="15">
                        <c:v>1750.6</c:v>
                      </c:pt>
                      <c:pt idx="16">
                        <c:v>808.1</c:v>
                      </c:pt>
                      <c:pt idx="17">
                        <c:v>268.2</c:v>
                      </c:pt>
                      <c:pt idx="18">
                        <c:v>1300.3</c:v>
                      </c:pt>
                      <c:pt idx="19">
                        <c:v>466.4</c:v>
                      </c:pt>
                      <c:pt idx="20">
                        <c:v>1139.5999999999999</c:v>
                      </c:pt>
                      <c:pt idx="21">
                        <c:v>1022.2</c:v>
                      </c:pt>
                      <c:pt idx="22">
                        <c:v>660</c:v>
                      </c:pt>
                      <c:pt idx="23">
                        <c:v>904.4</c:v>
                      </c:pt>
                      <c:pt idx="24">
                        <c:v>666.4</c:v>
                      </c:pt>
                      <c:pt idx="25">
                        <c:v>359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9-C7C5-497E-A5DE-BB82FD55C882}"/>
                  </c:ext>
                </c:extLst>
              </c15:ser>
            </c15:filteredLineSeries>
            <c15:filteredLineSeries>
              <c15:ser>
                <c:idx val="26"/>
                <c:order val="2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B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3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B$3:$AB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540.9</c:v>
                      </c:pt>
                      <c:pt idx="1">
                        <c:v>766.9</c:v>
                      </c:pt>
                      <c:pt idx="2">
                        <c:v>957.1</c:v>
                      </c:pt>
                      <c:pt idx="3">
                        <c:v>1387.2</c:v>
                      </c:pt>
                      <c:pt idx="4">
                        <c:v>1913.8</c:v>
                      </c:pt>
                      <c:pt idx="5">
                        <c:v>1980.6</c:v>
                      </c:pt>
                      <c:pt idx="6">
                        <c:v>2647.7</c:v>
                      </c:pt>
                      <c:pt idx="7">
                        <c:v>2496.8000000000002</c:v>
                      </c:pt>
                      <c:pt idx="8">
                        <c:v>3683.4</c:v>
                      </c:pt>
                      <c:pt idx="9">
                        <c:v>6252.6</c:v>
                      </c:pt>
                      <c:pt idx="10">
                        <c:v>2803.8</c:v>
                      </c:pt>
                      <c:pt idx="11">
                        <c:v>2994.4</c:v>
                      </c:pt>
                      <c:pt idx="12">
                        <c:v>1273.4000000000001</c:v>
                      </c:pt>
                      <c:pt idx="13">
                        <c:v>1658.1</c:v>
                      </c:pt>
                      <c:pt idx="14">
                        <c:v>761.5</c:v>
                      </c:pt>
                      <c:pt idx="15">
                        <c:v>1165.3</c:v>
                      </c:pt>
                      <c:pt idx="16">
                        <c:v>571</c:v>
                      </c:pt>
                      <c:pt idx="17">
                        <c:v>595.20000000000005</c:v>
                      </c:pt>
                      <c:pt idx="18">
                        <c:v>1609.1</c:v>
                      </c:pt>
                      <c:pt idx="19">
                        <c:v>799.7</c:v>
                      </c:pt>
                      <c:pt idx="20">
                        <c:v>1039.7</c:v>
                      </c:pt>
                      <c:pt idx="21">
                        <c:v>1590.3</c:v>
                      </c:pt>
                      <c:pt idx="22">
                        <c:v>689.8</c:v>
                      </c:pt>
                      <c:pt idx="23">
                        <c:v>792.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A-C7C5-497E-A5DE-BB82FD55C882}"/>
                  </c:ext>
                </c:extLst>
              </c15:ser>
            </c15:filteredLineSeries>
            <c15:filteredLineSeries>
              <c15:ser>
                <c:idx val="27"/>
                <c:order val="2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C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4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C$3:$AC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36.5</c:v>
                      </c:pt>
                      <c:pt idx="1">
                        <c:v>23.5</c:v>
                      </c:pt>
                      <c:pt idx="2">
                        <c:v>38.299999999999997</c:v>
                      </c:pt>
                      <c:pt idx="3">
                        <c:v>168.7</c:v>
                      </c:pt>
                      <c:pt idx="4">
                        <c:v>334.9</c:v>
                      </c:pt>
                      <c:pt idx="5">
                        <c:v>452.6</c:v>
                      </c:pt>
                      <c:pt idx="6">
                        <c:v>832.9</c:v>
                      </c:pt>
                      <c:pt idx="7">
                        <c:v>2049.1</c:v>
                      </c:pt>
                      <c:pt idx="8">
                        <c:v>3608.8</c:v>
                      </c:pt>
                      <c:pt idx="9">
                        <c:v>7144</c:v>
                      </c:pt>
                      <c:pt idx="10">
                        <c:v>3036.2</c:v>
                      </c:pt>
                      <c:pt idx="11">
                        <c:v>2010.5</c:v>
                      </c:pt>
                      <c:pt idx="12">
                        <c:v>1887.3</c:v>
                      </c:pt>
                      <c:pt idx="13">
                        <c:v>1078</c:v>
                      </c:pt>
                      <c:pt idx="14">
                        <c:v>539.9</c:v>
                      </c:pt>
                      <c:pt idx="15">
                        <c:v>1582.1</c:v>
                      </c:pt>
                      <c:pt idx="16">
                        <c:v>814.7</c:v>
                      </c:pt>
                      <c:pt idx="17">
                        <c:v>302.5</c:v>
                      </c:pt>
                      <c:pt idx="18">
                        <c:v>632.70000000000005</c:v>
                      </c:pt>
                      <c:pt idx="19">
                        <c:v>656.9</c:v>
                      </c:pt>
                      <c:pt idx="20">
                        <c:v>747.1</c:v>
                      </c:pt>
                      <c:pt idx="21">
                        <c:v>912.7</c:v>
                      </c:pt>
                      <c:pt idx="22">
                        <c:v>623.29999999999995</c:v>
                      </c:pt>
                      <c:pt idx="23">
                        <c:v>722.8</c:v>
                      </c:pt>
                      <c:pt idx="24">
                        <c:v>529.29999999999995</c:v>
                      </c:pt>
                      <c:pt idx="25">
                        <c:v>273.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B-C7C5-497E-A5DE-BB82FD55C882}"/>
                  </c:ext>
                </c:extLst>
              </c15:ser>
            </c15:filteredLineSeries>
            <c15:filteredLineSeries>
              <c15:ser>
                <c:idx val="28"/>
                <c:order val="2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D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5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D$3:$AD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6" formatCode="0.0">
                        <c:v>69.400000000000006</c:v>
                      </c:pt>
                      <c:pt idx="7" formatCode="0.0">
                        <c:v>130.5</c:v>
                      </c:pt>
                      <c:pt idx="8" formatCode="0.0">
                        <c:v>181.2</c:v>
                      </c:pt>
                      <c:pt idx="9" formatCode="0.0">
                        <c:v>642.20000000000005</c:v>
                      </c:pt>
                      <c:pt idx="10" formatCode="0.0">
                        <c:v>555.79999999999995</c:v>
                      </c:pt>
                      <c:pt idx="11" formatCode="0.0">
                        <c:v>581</c:v>
                      </c:pt>
                      <c:pt idx="12" formatCode="0.0">
                        <c:v>1212.0999999999999</c:v>
                      </c:pt>
                      <c:pt idx="13" formatCode="0.0">
                        <c:v>803.4</c:v>
                      </c:pt>
                      <c:pt idx="14" formatCode="0.0">
                        <c:v>568.20000000000005</c:v>
                      </c:pt>
                      <c:pt idx="15" formatCode="0.0">
                        <c:v>1389.8</c:v>
                      </c:pt>
                      <c:pt idx="16" formatCode="0.0">
                        <c:v>827</c:v>
                      </c:pt>
                      <c:pt idx="17" formatCode="0.0">
                        <c:v>517.20000000000005</c:v>
                      </c:pt>
                      <c:pt idx="18" formatCode="0.0">
                        <c:v>1322.7</c:v>
                      </c:pt>
                      <c:pt idx="19" formatCode="0.0">
                        <c:v>870.2</c:v>
                      </c:pt>
                      <c:pt idx="20" formatCode="0.0">
                        <c:v>936.2</c:v>
                      </c:pt>
                      <c:pt idx="21" formatCode="0.0">
                        <c:v>958.2</c:v>
                      </c:pt>
                      <c:pt idx="22" formatCode="0.0">
                        <c:v>687.5</c:v>
                      </c:pt>
                      <c:pt idx="23" formatCode="0.0">
                        <c:v>755</c:v>
                      </c:pt>
                      <c:pt idx="24" formatCode="0.0">
                        <c:v>433.8</c:v>
                      </c:pt>
                      <c:pt idx="25" formatCode="0.0">
                        <c:v>315.39999999999998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C-C7C5-497E-A5DE-BB82FD55C882}"/>
                  </c:ext>
                </c:extLst>
              </c15:ser>
            </c15:filteredLineSeries>
            <c15:filteredLineSeries>
              <c15:ser>
                <c:idx val="29"/>
                <c:order val="2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E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6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E$3:$AE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2" formatCode="0.0">
                        <c:v>108.7</c:v>
                      </c:pt>
                      <c:pt idx="13" formatCode="0.0">
                        <c:v>80</c:v>
                      </c:pt>
                      <c:pt idx="14" formatCode="0.0">
                        <c:v>92.2</c:v>
                      </c:pt>
                      <c:pt idx="15" formatCode="0.0">
                        <c:v>358.4</c:v>
                      </c:pt>
                      <c:pt idx="16" formatCode="0.0">
                        <c:v>250.1</c:v>
                      </c:pt>
                      <c:pt idx="17" formatCode="0.0">
                        <c:v>167.7</c:v>
                      </c:pt>
                      <c:pt idx="18" formatCode="0.0">
                        <c:v>401.7</c:v>
                      </c:pt>
                      <c:pt idx="19" formatCode="0.0">
                        <c:v>252.4</c:v>
                      </c:pt>
                      <c:pt idx="20" formatCode="0.0">
                        <c:v>390.8</c:v>
                      </c:pt>
                      <c:pt idx="21" formatCode="0.0">
                        <c:v>441.2</c:v>
                      </c:pt>
                      <c:pt idx="22" formatCode="0.0">
                        <c:v>339.7</c:v>
                      </c:pt>
                      <c:pt idx="23" formatCode="0.0">
                        <c:v>470.9</c:v>
                      </c:pt>
                      <c:pt idx="24" formatCode="0.0">
                        <c:v>330.5</c:v>
                      </c:pt>
                      <c:pt idx="25" formatCode="0.0">
                        <c:v>1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D-C7C5-497E-A5DE-BB82FD55C882}"/>
                  </c:ext>
                </c:extLst>
              </c15:ser>
            </c15:filteredLineSeries>
            <c15:filteredLineSeries>
              <c15:ser>
                <c:idx val="30"/>
                <c:order val="3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F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50000"/>
                      </a:schemeClr>
                    </a:solidFill>
                    <a:ln w="9525">
                      <a:solidFill>
                        <a:schemeClr val="accent1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F$3:$AF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010.9</c:v>
                      </c:pt>
                      <c:pt idx="1">
                        <c:v>448.1</c:v>
                      </c:pt>
                      <c:pt idx="2">
                        <c:v>561</c:v>
                      </c:pt>
                      <c:pt idx="3">
                        <c:v>1833.2</c:v>
                      </c:pt>
                      <c:pt idx="4">
                        <c:v>3413.1</c:v>
                      </c:pt>
                      <c:pt idx="5">
                        <c:v>2977.4</c:v>
                      </c:pt>
                      <c:pt idx="6">
                        <c:v>3182.8</c:v>
                      </c:pt>
                      <c:pt idx="7">
                        <c:v>4426.1000000000004</c:v>
                      </c:pt>
                      <c:pt idx="8">
                        <c:v>6670.3</c:v>
                      </c:pt>
                      <c:pt idx="9">
                        <c:v>10560.8</c:v>
                      </c:pt>
                      <c:pt idx="10">
                        <c:v>4459.8</c:v>
                      </c:pt>
                      <c:pt idx="11">
                        <c:v>3875.9</c:v>
                      </c:pt>
                      <c:pt idx="12">
                        <c:v>4709.3</c:v>
                      </c:pt>
                      <c:pt idx="13">
                        <c:v>1877</c:v>
                      </c:pt>
                      <c:pt idx="14">
                        <c:v>1363.4</c:v>
                      </c:pt>
                      <c:pt idx="15">
                        <c:v>3313.3</c:v>
                      </c:pt>
                      <c:pt idx="16">
                        <c:v>2284.1</c:v>
                      </c:pt>
                      <c:pt idx="17">
                        <c:v>788.3</c:v>
                      </c:pt>
                      <c:pt idx="18">
                        <c:v>2483.4</c:v>
                      </c:pt>
                      <c:pt idx="19">
                        <c:v>1590.3</c:v>
                      </c:pt>
                      <c:pt idx="20">
                        <c:v>2333.1999999999998</c:v>
                      </c:pt>
                      <c:pt idx="21">
                        <c:v>2958.5</c:v>
                      </c:pt>
                      <c:pt idx="22">
                        <c:v>2078.5</c:v>
                      </c:pt>
                      <c:pt idx="23">
                        <c:v>2383.6999999999998</c:v>
                      </c:pt>
                      <c:pt idx="24">
                        <c:v>1646.8</c:v>
                      </c:pt>
                      <c:pt idx="25">
                        <c:v>13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E-C7C5-497E-A5DE-BB82FD55C882}"/>
                  </c:ext>
                </c:extLst>
              </c15:ser>
            </c15:filteredLineSeries>
            <c15:filteredLineSeries>
              <c15:ser>
                <c:idx val="31"/>
                <c:order val="3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G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50000"/>
                      </a:schemeClr>
                    </a:solidFill>
                    <a:ln w="9525">
                      <a:solidFill>
                        <a:schemeClr val="accent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G$3:$AG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855.4</c:v>
                      </c:pt>
                      <c:pt idx="1">
                        <c:v>946</c:v>
                      </c:pt>
                      <c:pt idx="2">
                        <c:v>1727.7</c:v>
                      </c:pt>
                      <c:pt idx="3">
                        <c:v>1231.4000000000001</c:v>
                      </c:pt>
                      <c:pt idx="4">
                        <c:v>2968.8</c:v>
                      </c:pt>
                      <c:pt idx="5">
                        <c:v>4051.3</c:v>
                      </c:pt>
                      <c:pt idx="6">
                        <c:v>4820.3999999999996</c:v>
                      </c:pt>
                      <c:pt idx="7">
                        <c:v>5266.6</c:v>
                      </c:pt>
                      <c:pt idx="8">
                        <c:v>3909.4</c:v>
                      </c:pt>
                      <c:pt idx="9">
                        <c:v>9794.6</c:v>
                      </c:pt>
                      <c:pt idx="10">
                        <c:v>8146.1</c:v>
                      </c:pt>
                      <c:pt idx="11">
                        <c:v>5928.5</c:v>
                      </c:pt>
                      <c:pt idx="12">
                        <c:v>7812</c:v>
                      </c:pt>
                      <c:pt idx="15">
                        <c:v>2059.4</c:v>
                      </c:pt>
                      <c:pt idx="16">
                        <c:v>3465.8</c:v>
                      </c:pt>
                      <c:pt idx="17">
                        <c:v>2875</c:v>
                      </c:pt>
                      <c:pt idx="20">
                        <c:v>2906.5</c:v>
                      </c:pt>
                      <c:pt idx="22">
                        <c:v>2445</c:v>
                      </c:pt>
                      <c:pt idx="23">
                        <c:v>2212.300000000000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F-C7C5-497E-A5DE-BB82FD55C882}"/>
                  </c:ext>
                </c:extLst>
              </c15:ser>
            </c15:filteredLineSeries>
            <c15:filteredLineSeries>
              <c15:ser>
                <c:idx val="32"/>
                <c:order val="3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H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50000"/>
                      </a:schemeClr>
                    </a:solidFill>
                    <a:ln w="9525">
                      <a:solidFill>
                        <a:schemeClr val="accent3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H$3:$AH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50.30000000000001</c:v>
                      </c:pt>
                      <c:pt idx="1">
                        <c:v>59.2</c:v>
                      </c:pt>
                      <c:pt idx="2">
                        <c:v>93.8</c:v>
                      </c:pt>
                      <c:pt idx="3">
                        <c:v>413.6</c:v>
                      </c:pt>
                      <c:pt idx="4">
                        <c:v>794</c:v>
                      </c:pt>
                      <c:pt idx="5">
                        <c:v>1080.9000000000001</c:v>
                      </c:pt>
                      <c:pt idx="6">
                        <c:v>1835.3</c:v>
                      </c:pt>
                      <c:pt idx="7">
                        <c:v>3419.5</c:v>
                      </c:pt>
                      <c:pt idx="8">
                        <c:v>4989.5</c:v>
                      </c:pt>
                      <c:pt idx="9">
                        <c:v>14368.3</c:v>
                      </c:pt>
                      <c:pt idx="10">
                        <c:v>6591.3</c:v>
                      </c:pt>
                      <c:pt idx="11">
                        <c:v>4687.8999999999996</c:v>
                      </c:pt>
                      <c:pt idx="12">
                        <c:v>5376.8</c:v>
                      </c:pt>
                      <c:pt idx="13">
                        <c:v>2564.6</c:v>
                      </c:pt>
                      <c:pt idx="14">
                        <c:v>1635</c:v>
                      </c:pt>
                      <c:pt idx="15">
                        <c:v>1886.8</c:v>
                      </c:pt>
                      <c:pt idx="16">
                        <c:v>2809.1</c:v>
                      </c:pt>
                      <c:pt idx="17">
                        <c:v>1046.3</c:v>
                      </c:pt>
                      <c:pt idx="18">
                        <c:v>3174.7</c:v>
                      </c:pt>
                      <c:pt idx="19">
                        <c:v>825.2</c:v>
                      </c:pt>
                      <c:pt idx="20">
                        <c:v>3109.8</c:v>
                      </c:pt>
                      <c:pt idx="21">
                        <c:v>1982.5</c:v>
                      </c:pt>
                      <c:pt idx="22">
                        <c:v>1155.9000000000001</c:v>
                      </c:pt>
                      <c:pt idx="23">
                        <c:v>1627.8</c:v>
                      </c:pt>
                      <c:pt idx="24">
                        <c:v>960.2</c:v>
                      </c:pt>
                      <c:pt idx="25">
                        <c:v>348.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0-C7C5-497E-A5DE-BB82FD55C882}"/>
                  </c:ext>
                </c:extLst>
              </c15:ser>
            </c15:filteredLineSeries>
            <c15:filteredLineSeries>
              <c15:ser>
                <c:idx val="33"/>
                <c:order val="3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I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50000"/>
                      </a:schemeClr>
                    </a:solidFill>
                    <a:ln w="9525">
                      <a:solidFill>
                        <a:schemeClr val="accent4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I$3:$AI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6" formatCode="0.0">
                        <c:v>239.3</c:v>
                      </c:pt>
                      <c:pt idx="7" formatCode="0.0">
                        <c:v>219.6</c:v>
                      </c:pt>
                      <c:pt idx="8" formatCode="0.0">
                        <c:v>462.6</c:v>
                      </c:pt>
                      <c:pt idx="9" formatCode="0.0">
                        <c:v>2029.2</c:v>
                      </c:pt>
                      <c:pt idx="10" formatCode="0.0">
                        <c:v>1792.5</c:v>
                      </c:pt>
                      <c:pt idx="11" formatCode="0.0">
                        <c:v>2086.9</c:v>
                      </c:pt>
                      <c:pt idx="12" formatCode="0.0">
                        <c:v>3608.5</c:v>
                      </c:pt>
                      <c:pt idx="13" formatCode="0.0">
                        <c:v>2214.6</c:v>
                      </c:pt>
                      <c:pt idx="14" formatCode="0.0">
                        <c:v>1128.0999999999999</c:v>
                      </c:pt>
                      <c:pt idx="15" formatCode="0.0">
                        <c:v>3276.3</c:v>
                      </c:pt>
                      <c:pt idx="16" formatCode="0.0">
                        <c:v>1963.8</c:v>
                      </c:pt>
                      <c:pt idx="17" formatCode="0.0">
                        <c:v>1091.8</c:v>
                      </c:pt>
                      <c:pt idx="18" formatCode="0.0">
                        <c:v>2917.2</c:v>
                      </c:pt>
                      <c:pt idx="19" formatCode="0.0">
                        <c:v>2124.1</c:v>
                      </c:pt>
                      <c:pt idx="20" formatCode="0.0">
                        <c:v>2398.5</c:v>
                      </c:pt>
                      <c:pt idx="21" formatCode="0.0">
                        <c:v>2122.6</c:v>
                      </c:pt>
                      <c:pt idx="22" formatCode="0.0">
                        <c:v>1431.6</c:v>
                      </c:pt>
                      <c:pt idx="23" formatCode="0.0">
                        <c:v>2045.2</c:v>
                      </c:pt>
                      <c:pt idx="24" formatCode="0.0">
                        <c:v>1396.2</c:v>
                      </c:pt>
                      <c:pt idx="25" formatCode="0.0">
                        <c:v>558.799999999999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1-C7C5-497E-A5DE-BB82FD55C882}"/>
                  </c:ext>
                </c:extLst>
              </c15:ser>
            </c15:filteredLineSeries>
            <c15:filteredLineSeries>
              <c15:ser>
                <c:idx val="34"/>
                <c:order val="3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J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50000"/>
                      </a:schemeClr>
                    </a:solidFill>
                    <a:ln w="9525">
                      <a:solidFill>
                        <a:schemeClr val="accent5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J$3:$AJ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2" formatCode="0.0">
                        <c:v>366.1</c:v>
                      </c:pt>
                      <c:pt idx="13" formatCode="0.0">
                        <c:v>238.5</c:v>
                      </c:pt>
                      <c:pt idx="14" formatCode="0.0">
                        <c:v>435.3</c:v>
                      </c:pt>
                      <c:pt idx="15" formatCode="0.0">
                        <c:v>1147.8</c:v>
                      </c:pt>
                      <c:pt idx="16" formatCode="0.0">
                        <c:v>967.2</c:v>
                      </c:pt>
                      <c:pt idx="17" formatCode="0.0">
                        <c:v>551.79999999999995</c:v>
                      </c:pt>
                      <c:pt idx="18" formatCode="0.0">
                        <c:v>1423.5</c:v>
                      </c:pt>
                      <c:pt idx="19" formatCode="0.0">
                        <c:v>686.7</c:v>
                      </c:pt>
                      <c:pt idx="20" formatCode="0.0">
                        <c:v>1407.2</c:v>
                      </c:pt>
                      <c:pt idx="21" formatCode="0.0">
                        <c:v>1524.7</c:v>
                      </c:pt>
                      <c:pt idx="22" formatCode="0.0">
                        <c:v>1096.3</c:v>
                      </c:pt>
                      <c:pt idx="23" formatCode="0.0">
                        <c:v>1467</c:v>
                      </c:pt>
                      <c:pt idx="24" formatCode="0.0">
                        <c:v>1003.5</c:v>
                      </c:pt>
                      <c:pt idx="25" formatCode="0.0">
                        <c:v>566.299999999999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2-C7C5-497E-A5DE-BB82FD55C882}"/>
                  </c:ext>
                </c:extLst>
              </c15:ser>
            </c15:filteredLineSeries>
            <c15:filteredLineSeries>
              <c15:ser>
                <c:idx val="35"/>
                <c:order val="3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K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K$3:$AK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3-C7C5-497E-A5DE-BB82FD55C882}"/>
                  </c:ext>
                </c:extLst>
              </c15:ser>
            </c15:filteredLineSeries>
            <c15:filteredLineSeries>
              <c15:ser>
                <c:idx val="36"/>
                <c:order val="3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L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L$3:$AL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4-C7C5-497E-A5DE-BB82FD55C882}"/>
                  </c:ext>
                </c:extLst>
              </c15:ser>
            </c15:filteredLineSeries>
            <c15:filteredLineSeries>
              <c15:ser>
                <c:idx val="37"/>
                <c:order val="3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M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70000"/>
                        <a:lumOff val="3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70000"/>
                        <a:lumOff val="30000"/>
                      </a:schemeClr>
                    </a:solidFill>
                    <a:ln w="9525">
                      <a:solidFill>
                        <a:schemeClr val="accent2">
                          <a:lumMod val="70000"/>
                          <a:lumOff val="3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M$3:$AM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5-C7C5-497E-A5DE-BB82FD55C882}"/>
                  </c:ext>
                </c:extLst>
              </c15:ser>
            </c15:filteredLineSeries>
          </c:ext>
        </c:extLst>
      </c:lineChart>
      <c:dateAx>
        <c:axId val="1211816832"/>
        <c:scaling>
          <c:orientation val="minMax"/>
        </c:scaling>
        <c:delete val="0"/>
        <c:axPos val="b"/>
        <c:numFmt formatCode="yyyy\-mm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1211812512"/>
        <c:crosses val="autoZero"/>
        <c:auto val="1"/>
        <c:lblOffset val="100"/>
        <c:baseTimeUnit val="months"/>
      </c:dateAx>
      <c:valAx>
        <c:axId val="1211812512"/>
        <c:scaling>
          <c:orientation val="minMax"/>
          <c:max val="30"/>
          <c:min val="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121181683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e-DE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de-DE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de-DE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de-DE"/>
              <a:t>40 - 49 year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e-DE"/>
        </a:p>
      </c:txPr>
    </c:title>
    <c:autoTitleDeleted val="0"/>
    <c:plotArea>
      <c:layout/>
      <c:lineChart>
        <c:grouping val="standard"/>
        <c:varyColors val="0"/>
        <c:ser>
          <c:idx val="6"/>
          <c:order val="5"/>
          <c:tx>
            <c:strRef>
              <c:f>'&gt; 21 d'!$H$2</c:f>
              <c:strCache>
                <c:ptCount val="1"/>
                <c:pt idx="0">
                  <c:v>Dose 1</c:v>
                </c:pt>
              </c:strCache>
            </c:strRef>
          </c:tx>
          <c:spPr>
            <a:ln w="28575" cap="rnd">
              <a:solidFill>
                <a:schemeClr val="bg1">
                  <a:lumMod val="85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accent1">
                    <a:lumMod val="60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</c:numRef>
          </c:cat>
          <c:val>
            <c:numRef>
              <c:f>'&gt; 21 d'!$H$3:$H$28</c:f>
              <c:numCache>
                <c:formatCode>General</c:formatCode>
                <c:ptCount val="26"/>
                <c:pt idx="0" formatCode="0.0">
                  <c:v>2.8</c:v>
                </c:pt>
                <c:pt idx="3" formatCode="0.0">
                  <c:v>12.1</c:v>
                </c:pt>
                <c:pt idx="4" formatCode="0.0">
                  <c:v>30.1</c:v>
                </c:pt>
                <c:pt idx="5" formatCode="0.0">
                  <c:v>37.9</c:v>
                </c:pt>
                <c:pt idx="6" formatCode="0.0">
                  <c:v>28.1</c:v>
                </c:pt>
                <c:pt idx="7" formatCode="0.0">
                  <c:v>26.2</c:v>
                </c:pt>
                <c:pt idx="8" formatCode="0.0">
                  <c:v>26.6</c:v>
                </c:pt>
                <c:pt idx="9" formatCode="0.0">
                  <c:v>72.3</c:v>
                </c:pt>
                <c:pt idx="10" formatCode="0.0">
                  <c:v>29.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E8AD-43DE-AF6A-960F91144CC8}"/>
            </c:ext>
          </c:extLst>
        </c:ser>
        <c:ser>
          <c:idx val="7"/>
          <c:order val="6"/>
          <c:tx>
            <c:strRef>
              <c:f>'&gt; 21 d'!$I$2</c:f>
              <c:strCache>
                <c:ptCount val="1"/>
                <c:pt idx="0">
                  <c:v>Dose 2</c:v>
                </c:pt>
              </c:strCache>
            </c:strRef>
          </c:tx>
          <c:spPr>
            <a:ln w="28575" cap="rnd">
              <a:solidFill>
                <a:schemeClr val="bg1">
                  <a:lumMod val="65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bg1">
                    <a:lumMod val="65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</c:numRef>
          </c:cat>
          <c:val>
            <c:numRef>
              <c:f>'&gt; 21 d'!$I$3:$I$28</c:f>
              <c:numCache>
                <c:formatCode>General</c:formatCode>
                <c:ptCount val="26"/>
                <c:pt idx="3" formatCode="0.0">
                  <c:v>7.8</c:v>
                </c:pt>
                <c:pt idx="4" formatCode="0.0">
                  <c:v>6.9</c:v>
                </c:pt>
                <c:pt idx="5" formatCode="0.0">
                  <c:v>6</c:v>
                </c:pt>
                <c:pt idx="6" formatCode="0.0">
                  <c:v>6.8</c:v>
                </c:pt>
                <c:pt idx="7" formatCode="0.0">
                  <c:v>11.1</c:v>
                </c:pt>
                <c:pt idx="8" formatCode="0.0">
                  <c:v>14.3</c:v>
                </c:pt>
                <c:pt idx="9" formatCode="0.0">
                  <c:v>20.100000000000001</c:v>
                </c:pt>
                <c:pt idx="10" formatCode="0.0">
                  <c:v>13.6</c:v>
                </c:pt>
                <c:pt idx="11" formatCode="0.0">
                  <c:v>7</c:v>
                </c:pt>
                <c:pt idx="12" formatCode="0.0">
                  <c:v>6.5</c:v>
                </c:pt>
                <c:pt idx="13" formatCode="0.0">
                  <c:v>6.2</c:v>
                </c:pt>
                <c:pt idx="14" formatCode="0.0">
                  <c:v>3.3</c:v>
                </c:pt>
                <c:pt idx="15" formatCode="0.0">
                  <c:v>9.4</c:v>
                </c:pt>
                <c:pt idx="18" formatCode="0.0">
                  <c:v>4.9000000000000004</c:v>
                </c:pt>
                <c:pt idx="20" formatCode="0.0">
                  <c:v>6.2</c:v>
                </c:pt>
                <c:pt idx="24" formatCode="0.0">
                  <c:v>3.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E8AD-43DE-AF6A-960F91144CC8}"/>
            </c:ext>
          </c:extLst>
        </c:ser>
        <c:ser>
          <c:idx val="8"/>
          <c:order val="7"/>
          <c:tx>
            <c:strRef>
              <c:f>'&gt; 21 d'!$J$2</c:f>
              <c:strCache>
                <c:ptCount val="1"/>
                <c:pt idx="0">
                  <c:v>Dose 3</c:v>
                </c:pt>
              </c:strCache>
            </c:strRef>
          </c:tx>
          <c:spPr>
            <a:ln w="28575" cap="rnd">
              <a:solidFill>
                <a:schemeClr val="bg2">
                  <a:lumMod val="5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bg1">
                  <a:lumMod val="85000"/>
                </a:schemeClr>
              </a:solidFill>
              <a:ln w="9525">
                <a:solidFill>
                  <a:schemeClr val="bg2">
                    <a:lumMod val="50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</c:numRef>
          </c:cat>
          <c:val>
            <c:numRef>
              <c:f>'&gt; 21 d'!$J$3:$J$28</c:f>
              <c:numCache>
                <c:formatCode>General</c:formatCode>
                <c:ptCount val="26"/>
                <c:pt idx="7" formatCode="0.0">
                  <c:v>15.1</c:v>
                </c:pt>
                <c:pt idx="8" formatCode="0.0">
                  <c:v>6.8</c:v>
                </c:pt>
                <c:pt idx="9" formatCode="0.0">
                  <c:v>5.5</c:v>
                </c:pt>
                <c:pt idx="10" formatCode="0.0">
                  <c:v>3.2</c:v>
                </c:pt>
                <c:pt idx="11" formatCode="0.0">
                  <c:v>4.4000000000000004</c:v>
                </c:pt>
                <c:pt idx="12" formatCode="0.0">
                  <c:v>4</c:v>
                </c:pt>
                <c:pt idx="13" formatCode="0.0">
                  <c:v>2.2999999999999998</c:v>
                </c:pt>
                <c:pt idx="14" formatCode="0.0">
                  <c:v>2.4</c:v>
                </c:pt>
                <c:pt idx="15" formatCode="0.0">
                  <c:v>3.3</c:v>
                </c:pt>
                <c:pt idx="16" formatCode="0.0">
                  <c:v>3</c:v>
                </c:pt>
                <c:pt idx="17" formatCode="0.0">
                  <c:v>2.6</c:v>
                </c:pt>
                <c:pt idx="18" formatCode="0.0">
                  <c:v>2.5</c:v>
                </c:pt>
                <c:pt idx="19" formatCode="0.0">
                  <c:v>3.4</c:v>
                </c:pt>
                <c:pt idx="21" formatCode="0.0">
                  <c:v>3.1</c:v>
                </c:pt>
                <c:pt idx="22" formatCode="0.0">
                  <c:v>2.5</c:v>
                </c:pt>
                <c:pt idx="23" formatCode="0.0">
                  <c:v>1.9</c:v>
                </c:pt>
                <c:pt idx="24" formatCode="0.0">
                  <c:v>1.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E8AD-43DE-AF6A-960F91144CC8}"/>
            </c:ext>
          </c:extLst>
        </c:ser>
        <c:ser>
          <c:idx val="9"/>
          <c:order val="8"/>
          <c:tx>
            <c:strRef>
              <c:f>'&gt; 21 d'!$K$2</c:f>
              <c:strCache>
                <c:ptCount val="1"/>
                <c:pt idx="0">
                  <c:v>Dose 4</c:v>
                </c:pt>
              </c:strCache>
            </c:strRef>
          </c:tx>
          <c:spPr>
            <a:ln w="28575" cap="rnd">
              <a:solidFill>
                <a:schemeClr val="tx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bg1">
                  <a:lumMod val="85000"/>
                </a:schemeClr>
              </a:solidFill>
              <a:ln w="9525">
                <a:solidFill>
                  <a:schemeClr val="tx1"/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</c:numRef>
          </c:cat>
          <c:val>
            <c:numRef>
              <c:f>'&gt; 21 d'!$K$3:$K$28</c:f>
              <c:numCache>
                <c:formatCode>General</c:formatCode>
                <c:ptCount val="26"/>
                <c:pt idx="20" formatCode="0.0">
                  <c:v>8.3000000000000007</c:v>
                </c:pt>
                <c:pt idx="21" formatCode="0.0">
                  <c:v>12.1</c:v>
                </c:pt>
                <c:pt idx="23" formatCode="0.0">
                  <c:v>8</c:v>
                </c:pt>
                <c:pt idx="24" formatCode="0.0">
                  <c:v>4.099999999999999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3-E8AD-43DE-AF6A-960F91144CC8}"/>
            </c:ext>
          </c:extLst>
        </c:ser>
        <c:ser>
          <c:idx val="5"/>
          <c:order val="9"/>
          <c:tx>
            <c:strRef>
              <c:f>'&gt; 21 d'!$G$2</c:f>
              <c:strCache>
                <c:ptCount val="1"/>
                <c:pt idx="0">
                  <c:v>Benchmark</c:v>
                </c:pt>
              </c:strCache>
            </c:strRef>
          </c:tx>
          <c:spPr>
            <a:ln w="28575" cap="rnd">
              <a:solidFill>
                <a:srgbClr val="00B05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6"/>
              </a:solidFill>
              <a:ln w="9525">
                <a:solidFill>
                  <a:schemeClr val="accent6"/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</c:numRef>
          </c:cat>
          <c:val>
            <c:numRef>
              <c:f>'&gt; 21 d'!$G$3:$G$28</c:f>
              <c:numCache>
                <c:formatCode>0.0</c:formatCode>
                <c:ptCount val="26"/>
                <c:pt idx="0">
                  <c:v>5.0999999999999996</c:v>
                </c:pt>
                <c:pt idx="1">
                  <c:v>8.1999999999999993</c:v>
                </c:pt>
                <c:pt idx="2">
                  <c:v>20.5</c:v>
                </c:pt>
                <c:pt idx="3">
                  <c:v>63.6</c:v>
                </c:pt>
                <c:pt idx="4">
                  <c:v>81.2</c:v>
                </c:pt>
                <c:pt idx="5">
                  <c:v>82.8</c:v>
                </c:pt>
                <c:pt idx="6">
                  <c:v>75.099999999999994</c:v>
                </c:pt>
                <c:pt idx="7">
                  <c:v>108.9</c:v>
                </c:pt>
                <c:pt idx="8">
                  <c:v>134.1</c:v>
                </c:pt>
                <c:pt idx="9">
                  <c:v>57</c:v>
                </c:pt>
                <c:pt idx="10">
                  <c:v>15</c:v>
                </c:pt>
                <c:pt idx="11">
                  <c:v>12.1</c:v>
                </c:pt>
                <c:pt idx="12">
                  <c:v>19.8</c:v>
                </c:pt>
                <c:pt idx="13">
                  <c:v>5.5</c:v>
                </c:pt>
                <c:pt idx="14">
                  <c:v>5.7</c:v>
                </c:pt>
                <c:pt idx="15">
                  <c:v>6</c:v>
                </c:pt>
                <c:pt idx="16">
                  <c:v>7.5</c:v>
                </c:pt>
                <c:pt idx="18">
                  <c:v>5</c:v>
                </c:pt>
                <c:pt idx="19">
                  <c:v>9.6999999999999993</c:v>
                </c:pt>
                <c:pt idx="20">
                  <c:v>6.9</c:v>
                </c:pt>
                <c:pt idx="21">
                  <c:v>7.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4-E8AD-43DE-AF6A-960F91144CC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205097360"/>
        <c:axId val="1205097840"/>
        <c:extLst>
          <c:ext xmlns:c15="http://schemas.microsoft.com/office/drawing/2012/chart" uri="{02D57815-91ED-43cb-92C2-25804820EDAC}">
            <c15:filteredLineSeries>
              <c15:ser>
                <c:idx val="0"/>
                <c:order val="0"/>
                <c:tx>
                  <c:strRef>
                    <c:extLst>
                      <c:ext uri="{02D57815-91ED-43cb-92C2-25804820EDAC}">
                        <c15:formulaRef>
                          <c15:sqref>'&gt; 21 d'!$B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1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rgbClr val="00B050"/>
                    </a:solidFill>
                    <a:ln w="9525">
                      <a:solidFill>
                        <a:srgbClr val="00B050"/>
                      </a:solidFill>
                    </a:ln>
                    <a:effectLst/>
                  </c:spPr>
                </c:marker>
                <c:cat>
                  <c:numRef>
                    <c:extLst>
                      <c:ext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>
                      <c:ext uri="{02D57815-91ED-43cb-92C2-25804820EDAC}">
                        <c15:formulaRef>
                          <c15:sqref>'&gt; 21 d'!$B$3:$B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.5</c:v>
                      </c:pt>
                      <c:pt idx="1">
                        <c:v>0.6</c:v>
                      </c:pt>
                      <c:pt idx="2">
                        <c:v>2.6</c:v>
                      </c:pt>
                      <c:pt idx="3">
                        <c:v>11.1</c:v>
                      </c:pt>
                      <c:pt idx="4">
                        <c:v>16.100000000000001</c:v>
                      </c:pt>
                      <c:pt idx="5">
                        <c:v>17.100000000000001</c:v>
                      </c:pt>
                      <c:pt idx="6">
                        <c:v>10.1</c:v>
                      </c:pt>
                      <c:pt idx="7">
                        <c:v>12.9</c:v>
                      </c:pt>
                      <c:pt idx="8">
                        <c:v>27.6</c:v>
                      </c:pt>
                      <c:pt idx="9">
                        <c:v>14.3</c:v>
                      </c:pt>
                      <c:pt idx="10">
                        <c:v>5.3</c:v>
                      </c:pt>
                      <c:pt idx="11">
                        <c:v>3.9</c:v>
                      </c:pt>
                      <c:pt idx="13">
                        <c:v>1.5</c:v>
                      </c:pt>
                      <c:pt idx="15">
                        <c:v>1.6</c:v>
                      </c:pt>
                      <c:pt idx="20">
                        <c:v>1.4</c:v>
                      </c:pt>
                    </c:numCache>
                  </c:numRef>
                </c:val>
                <c:smooth val="0"/>
                <c:extLst>
                  <c:ext xmlns:c16="http://schemas.microsoft.com/office/drawing/2014/chart" uri="{C3380CC4-5D6E-409C-BE32-E72D297353CC}">
                    <c16:uniqueId val="{00000005-E8AD-43DE-AF6A-960F91144CC8}"/>
                  </c:ext>
                </c:extLst>
              </c15:ser>
            </c15:filteredLineSeries>
            <c15:filteredLineSeries>
              <c15:ser>
                <c:idx val="1"/>
                <c:order val="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C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2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8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C$3:$C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4" formatCode="0.0">
                        <c:v>3.7</c:v>
                      </c:pt>
                      <c:pt idx="9" formatCode="0.0">
                        <c:v>7.9</c:v>
                      </c:pt>
                      <c:pt idx="10" formatCode="0.0">
                        <c:v>8.6999999999999993</c:v>
                      </c:pt>
                      <c:pt idx="11" formatCode="0.0">
                        <c:v>8.8000000000000007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6-E8AD-43DE-AF6A-960F91144CC8}"/>
                  </c:ext>
                </c:extLst>
              </c15:ser>
            </c15:filteredLineSeries>
            <c15:filteredLineSeries>
              <c15:ser>
                <c:idx val="2"/>
                <c:order val="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D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3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6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D$3:$D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" formatCode="0.0">
                        <c:v>1.9</c:v>
                      </c:pt>
                      <c:pt idx="3" formatCode="0.0">
                        <c:v>2.6</c:v>
                      </c:pt>
                      <c:pt idx="4" formatCode="0.0">
                        <c:v>2.8</c:v>
                      </c:pt>
                      <c:pt idx="5" formatCode="0.0">
                        <c:v>2.2999999999999998</c:v>
                      </c:pt>
                      <c:pt idx="6" formatCode="0.0">
                        <c:v>1.2</c:v>
                      </c:pt>
                      <c:pt idx="7" formatCode="0.0">
                        <c:v>0.9</c:v>
                      </c:pt>
                      <c:pt idx="8" formatCode="0.0">
                        <c:v>1.9</c:v>
                      </c:pt>
                      <c:pt idx="9" formatCode="0.0">
                        <c:v>3.3</c:v>
                      </c:pt>
                      <c:pt idx="10" formatCode="0.0">
                        <c:v>1.2</c:v>
                      </c:pt>
                      <c:pt idx="11" formatCode="0.0">
                        <c:v>2.2999999999999998</c:v>
                      </c:pt>
                      <c:pt idx="12" formatCode="0.0">
                        <c:v>1.7</c:v>
                      </c:pt>
                      <c:pt idx="13" formatCode="0.0">
                        <c:v>1.5</c:v>
                      </c:pt>
                      <c:pt idx="15" formatCode="0.0">
                        <c:v>1.4</c:v>
                      </c:pt>
                      <c:pt idx="16" formatCode="0.0">
                        <c:v>1.1000000000000001</c:v>
                      </c:pt>
                      <c:pt idx="18" formatCode="0.0">
                        <c:v>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7-E8AD-43DE-AF6A-960F91144CC8}"/>
                  </c:ext>
                </c:extLst>
              </c15:ser>
            </c15:filteredLineSeries>
            <c15:filteredLineSeries>
              <c15:ser>
                <c:idx val="3"/>
                <c:order val="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E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4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bg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E$3:$E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9" formatCode="0.0">
                        <c:v>2.8</c:v>
                      </c:pt>
                      <c:pt idx="11" formatCode="0.0">
                        <c:v>1.5</c:v>
                      </c:pt>
                      <c:pt idx="12" formatCode="0.0">
                        <c:v>1.3</c:v>
                      </c:pt>
                      <c:pt idx="13" formatCode="0.0">
                        <c:v>0.8</c:v>
                      </c:pt>
                      <c:pt idx="14" formatCode="0.0">
                        <c:v>0.9</c:v>
                      </c:pt>
                      <c:pt idx="15" formatCode="0.0">
                        <c:v>1.1000000000000001</c:v>
                      </c:pt>
                      <c:pt idx="16" formatCode="0.0">
                        <c:v>0.9</c:v>
                      </c:pt>
                      <c:pt idx="17" formatCode="0.0">
                        <c:v>1</c:v>
                      </c:pt>
                      <c:pt idx="18" formatCode="0.0">
                        <c:v>1.5</c:v>
                      </c:pt>
                      <c:pt idx="20" formatCode="0.0">
                        <c:v>0.7</c:v>
                      </c:pt>
                      <c:pt idx="21" formatCode="0.0">
                        <c:v>0.7</c:v>
                      </c:pt>
                      <c:pt idx="24" formatCode="0.0">
                        <c:v>0.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8-E8AD-43DE-AF6A-960F91144CC8}"/>
                  </c:ext>
                </c:extLst>
              </c15:ser>
            </c15:filteredLineSeries>
            <c15:filteredLineSeries>
              <c15:ser>
                <c:idx val="4"/>
                <c:order val="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F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5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tx1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F$3:$F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0" formatCode="0.0">
                        <c:v>0.6</c:v>
                      </c:pt>
                      <c:pt idx="23" formatCode="0.0">
                        <c:v>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9-E8AD-43DE-AF6A-960F91144CC8}"/>
                  </c:ext>
                </c:extLst>
              </c15:ser>
            </c15:filteredLineSeries>
            <c15:filteredLineSeries>
              <c15:ser>
                <c:idx val="10"/>
                <c:order val="1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L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60000"/>
                      </a:schemeClr>
                    </a:solidFill>
                    <a:ln w="9525">
                      <a:solidFill>
                        <a:schemeClr val="accent5">
                          <a:lumMod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L$3:$L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67.7</c:v>
                      </c:pt>
                      <c:pt idx="1">
                        <c:v>28.7</c:v>
                      </c:pt>
                      <c:pt idx="2">
                        <c:v>33.9</c:v>
                      </c:pt>
                      <c:pt idx="3">
                        <c:v>147.30000000000001</c:v>
                      </c:pt>
                      <c:pt idx="4">
                        <c:v>327.9</c:v>
                      </c:pt>
                      <c:pt idx="5">
                        <c:v>300.3</c:v>
                      </c:pt>
                      <c:pt idx="6">
                        <c:v>207</c:v>
                      </c:pt>
                      <c:pt idx="7">
                        <c:v>302.7</c:v>
                      </c:pt>
                      <c:pt idx="8">
                        <c:v>298.3</c:v>
                      </c:pt>
                      <c:pt idx="9">
                        <c:v>222.1</c:v>
                      </c:pt>
                      <c:pt idx="10">
                        <c:v>89.3</c:v>
                      </c:pt>
                      <c:pt idx="11">
                        <c:v>46.1</c:v>
                      </c:pt>
                      <c:pt idx="12">
                        <c:v>31.2</c:v>
                      </c:pt>
                      <c:pt idx="13">
                        <c:v>12.7</c:v>
                      </c:pt>
                      <c:pt idx="15">
                        <c:v>18.899999999999999</c:v>
                      </c:pt>
                      <c:pt idx="16">
                        <c:v>15.8</c:v>
                      </c:pt>
                      <c:pt idx="17">
                        <c:v>13.7</c:v>
                      </c:pt>
                      <c:pt idx="18">
                        <c:v>27</c:v>
                      </c:pt>
                      <c:pt idx="19">
                        <c:v>19</c:v>
                      </c:pt>
                      <c:pt idx="20">
                        <c:v>18</c:v>
                      </c:pt>
                      <c:pt idx="21">
                        <c:v>16.399999999999999</c:v>
                      </c:pt>
                      <c:pt idx="23">
                        <c:v>15.4</c:v>
                      </c:pt>
                      <c:pt idx="24">
                        <c:v>11.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A-E8AD-43DE-AF6A-960F91144CC8}"/>
                  </c:ext>
                </c:extLst>
              </c15:ser>
            </c15:filteredLineSeries>
            <c15:filteredLineSeries>
              <c15:ser>
                <c:idx val="11"/>
                <c:order val="1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M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60000"/>
                      </a:schemeClr>
                    </a:solidFill>
                    <a:ln w="9525">
                      <a:solidFill>
                        <a:schemeClr val="accent6">
                          <a:lumMod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M$3:$M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4.5</c:v>
                      </c:pt>
                      <c:pt idx="1">
                        <c:v>2.7</c:v>
                      </c:pt>
                      <c:pt idx="2">
                        <c:v>5.4</c:v>
                      </c:pt>
                      <c:pt idx="3">
                        <c:v>79.3</c:v>
                      </c:pt>
                      <c:pt idx="4">
                        <c:v>92.5</c:v>
                      </c:pt>
                      <c:pt idx="5">
                        <c:v>96.7</c:v>
                      </c:pt>
                      <c:pt idx="6">
                        <c:v>44.3</c:v>
                      </c:pt>
                      <c:pt idx="7">
                        <c:v>79.900000000000006</c:v>
                      </c:pt>
                      <c:pt idx="8">
                        <c:v>145.80000000000001</c:v>
                      </c:pt>
                      <c:pt idx="9">
                        <c:v>214</c:v>
                      </c:pt>
                      <c:pt idx="10">
                        <c:v>145.9</c:v>
                      </c:pt>
                      <c:pt idx="11">
                        <c:v>59.9</c:v>
                      </c:pt>
                      <c:pt idx="12">
                        <c:v>89.5</c:v>
                      </c:pt>
                      <c:pt idx="13">
                        <c:v>51.5</c:v>
                      </c:pt>
                      <c:pt idx="14">
                        <c:v>69.400000000000006</c:v>
                      </c:pt>
                      <c:pt idx="23">
                        <c:v>54.7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B-E8AD-43DE-AF6A-960F91144CC8}"/>
                  </c:ext>
                </c:extLst>
              </c15:ser>
            </c15:filteredLineSeries>
            <c15:filteredLineSeries>
              <c15:ser>
                <c:idx val="12"/>
                <c:order val="1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N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80000"/>
                        <a:lumOff val="20000"/>
                      </a:schemeClr>
                    </a:solidFill>
                    <a:ln w="9525">
                      <a:solidFill>
                        <a:schemeClr val="accent1">
                          <a:lumMod val="80000"/>
                          <a:lumOff val="2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N$3:$N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" formatCode="0.0">
                        <c:v>2.5</c:v>
                      </c:pt>
                      <c:pt idx="3" formatCode="0.0">
                        <c:v>8.1</c:v>
                      </c:pt>
                      <c:pt idx="4" formatCode="0.0">
                        <c:v>15.2</c:v>
                      </c:pt>
                      <c:pt idx="5" formatCode="0.0">
                        <c:v>19.899999999999999</c:v>
                      </c:pt>
                      <c:pt idx="6" formatCode="0.0">
                        <c:v>20.9</c:v>
                      </c:pt>
                      <c:pt idx="7" formatCode="0.0">
                        <c:v>30.1</c:v>
                      </c:pt>
                      <c:pt idx="8" formatCode="0.0">
                        <c:v>56.5</c:v>
                      </c:pt>
                      <c:pt idx="9" formatCode="0.0">
                        <c:v>101.1</c:v>
                      </c:pt>
                      <c:pt idx="10" formatCode="0.0">
                        <c:v>38.1</c:v>
                      </c:pt>
                      <c:pt idx="11" formatCode="0.0">
                        <c:v>26.5</c:v>
                      </c:pt>
                      <c:pt idx="12" formatCode="0.0">
                        <c:v>25.8</c:v>
                      </c:pt>
                      <c:pt idx="13" formatCode="0.0">
                        <c:v>9.1999999999999993</c:v>
                      </c:pt>
                      <c:pt idx="14" formatCode="0.0">
                        <c:v>9.6999999999999993</c:v>
                      </c:pt>
                      <c:pt idx="15" formatCode="0.0">
                        <c:v>23.7</c:v>
                      </c:pt>
                      <c:pt idx="16" formatCode="0.0">
                        <c:v>13.7</c:v>
                      </c:pt>
                      <c:pt idx="17" formatCode="0.0">
                        <c:v>8.1</c:v>
                      </c:pt>
                      <c:pt idx="18" formatCode="0.0">
                        <c:v>5.2</c:v>
                      </c:pt>
                      <c:pt idx="19" formatCode="0.0">
                        <c:v>14.7</c:v>
                      </c:pt>
                      <c:pt idx="20" formatCode="0.0">
                        <c:v>19</c:v>
                      </c:pt>
                      <c:pt idx="21" formatCode="0.0">
                        <c:v>14.4</c:v>
                      </c:pt>
                      <c:pt idx="22" formatCode="0.0">
                        <c:v>8.1</c:v>
                      </c:pt>
                      <c:pt idx="23" formatCode="0.0">
                        <c:v>17.5</c:v>
                      </c:pt>
                      <c:pt idx="24" formatCode="0.0">
                        <c:v>8.8000000000000007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C-E8AD-43DE-AF6A-960F91144CC8}"/>
                  </c:ext>
                </c:extLst>
              </c15:ser>
            </c15:filteredLineSeries>
            <c15:filteredLineSeries>
              <c15:ser>
                <c:idx val="13"/>
                <c:order val="1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O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80000"/>
                        <a:lumOff val="20000"/>
                      </a:schemeClr>
                    </a:solidFill>
                    <a:ln w="9525">
                      <a:solidFill>
                        <a:schemeClr val="accent2">
                          <a:lumMod val="80000"/>
                          <a:lumOff val="2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O$3:$O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7" formatCode="0.0">
                        <c:v>18.8</c:v>
                      </c:pt>
                      <c:pt idx="8" formatCode="0.0">
                        <c:v>11.6</c:v>
                      </c:pt>
                      <c:pt idx="9" formatCode="0.0">
                        <c:v>12.3</c:v>
                      </c:pt>
                      <c:pt idx="10" formatCode="0.0">
                        <c:v>12.6</c:v>
                      </c:pt>
                      <c:pt idx="11" formatCode="0.0">
                        <c:v>9.1999999999999993</c:v>
                      </c:pt>
                      <c:pt idx="12" formatCode="0.0">
                        <c:v>13</c:v>
                      </c:pt>
                      <c:pt idx="13" formatCode="0.0">
                        <c:v>7.8</c:v>
                      </c:pt>
                      <c:pt idx="14" formatCode="0.0">
                        <c:v>6.7</c:v>
                      </c:pt>
                      <c:pt idx="15" formatCode="0.0">
                        <c:v>14</c:v>
                      </c:pt>
                      <c:pt idx="16" formatCode="0.0">
                        <c:v>6.7</c:v>
                      </c:pt>
                      <c:pt idx="17" formatCode="0.0">
                        <c:v>3.7</c:v>
                      </c:pt>
                      <c:pt idx="18" formatCode="0.0">
                        <c:v>11.4</c:v>
                      </c:pt>
                      <c:pt idx="19" formatCode="0.0">
                        <c:v>5</c:v>
                      </c:pt>
                      <c:pt idx="20" formatCode="0.0">
                        <c:v>10.7</c:v>
                      </c:pt>
                      <c:pt idx="21" formatCode="0.0">
                        <c:v>12.2</c:v>
                      </c:pt>
                      <c:pt idx="22" formatCode="0.0">
                        <c:v>8.5</c:v>
                      </c:pt>
                      <c:pt idx="23" formatCode="0.0">
                        <c:v>8</c:v>
                      </c:pt>
                      <c:pt idx="24" formatCode="0.0">
                        <c:v>5.0999999999999996</c:v>
                      </c:pt>
                      <c:pt idx="25" formatCode="0.0">
                        <c:v>2.200000000000000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D-E8AD-43DE-AF6A-960F91144CC8}"/>
                  </c:ext>
                </c:extLst>
              </c15:ser>
            </c15:filteredLineSeries>
            <c15:filteredLineSeries>
              <c15:ser>
                <c:idx val="14"/>
                <c:order val="1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P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80000"/>
                        <a:lumOff val="20000"/>
                      </a:schemeClr>
                    </a:solidFill>
                    <a:ln w="9525">
                      <a:solidFill>
                        <a:schemeClr val="accent3">
                          <a:lumMod val="80000"/>
                          <a:lumOff val="2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P$3:$P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4" formatCode="0.0">
                        <c:v>50.5</c:v>
                      </c:pt>
                      <c:pt idx="15" formatCode="0.0">
                        <c:v>80.099999999999994</c:v>
                      </c:pt>
                      <c:pt idx="17" formatCode="0.0">
                        <c:v>37.1</c:v>
                      </c:pt>
                      <c:pt idx="18" formatCode="0.0">
                        <c:v>37.700000000000003</c:v>
                      </c:pt>
                      <c:pt idx="19" formatCode="0.0">
                        <c:v>4.4000000000000004</c:v>
                      </c:pt>
                      <c:pt idx="20" formatCode="0.0">
                        <c:v>6.2</c:v>
                      </c:pt>
                      <c:pt idx="21" formatCode="0.0">
                        <c:v>7.3</c:v>
                      </c:pt>
                      <c:pt idx="22" formatCode="0.0">
                        <c:v>6.7</c:v>
                      </c:pt>
                      <c:pt idx="23" formatCode="0.0">
                        <c:v>5.2</c:v>
                      </c:pt>
                      <c:pt idx="24" formatCode="0.0">
                        <c:v>7.1</c:v>
                      </c:pt>
                      <c:pt idx="25" formatCode="0.0">
                        <c:v>3.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E-E8AD-43DE-AF6A-960F91144CC8}"/>
                  </c:ext>
                </c:extLst>
              </c15:ser>
            </c15:filteredLineSeries>
            <c15:filteredLineSeries>
              <c15:ser>
                <c:idx val="15"/>
                <c:order val="1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Q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80000"/>
                        <a:lumOff val="20000"/>
                      </a:schemeClr>
                    </a:solidFill>
                    <a:ln w="9525">
                      <a:solidFill>
                        <a:schemeClr val="accent4">
                          <a:lumMod val="80000"/>
                          <a:lumOff val="2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Q$3:$Q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274.7</c:v>
                      </c:pt>
                      <c:pt idx="1">
                        <c:v>100.2</c:v>
                      </c:pt>
                      <c:pt idx="2">
                        <c:v>107.2</c:v>
                      </c:pt>
                      <c:pt idx="3">
                        <c:v>361</c:v>
                      </c:pt>
                      <c:pt idx="4">
                        <c:v>706.8</c:v>
                      </c:pt>
                      <c:pt idx="5">
                        <c:v>599.6</c:v>
                      </c:pt>
                      <c:pt idx="6">
                        <c:v>617.29999999999995</c:v>
                      </c:pt>
                      <c:pt idx="7">
                        <c:v>737.2</c:v>
                      </c:pt>
                      <c:pt idx="8">
                        <c:v>787.7</c:v>
                      </c:pt>
                      <c:pt idx="9">
                        <c:v>785.9</c:v>
                      </c:pt>
                      <c:pt idx="10">
                        <c:v>241.9</c:v>
                      </c:pt>
                      <c:pt idx="11">
                        <c:v>145.69999999999999</c:v>
                      </c:pt>
                      <c:pt idx="12">
                        <c:v>131.9</c:v>
                      </c:pt>
                      <c:pt idx="13">
                        <c:v>46.3</c:v>
                      </c:pt>
                      <c:pt idx="14">
                        <c:v>44.9</c:v>
                      </c:pt>
                      <c:pt idx="15">
                        <c:v>109.6</c:v>
                      </c:pt>
                      <c:pt idx="16">
                        <c:v>79.3</c:v>
                      </c:pt>
                      <c:pt idx="17">
                        <c:v>42.7</c:v>
                      </c:pt>
                      <c:pt idx="18">
                        <c:v>52.5</c:v>
                      </c:pt>
                      <c:pt idx="19">
                        <c:v>52.4</c:v>
                      </c:pt>
                      <c:pt idx="20">
                        <c:v>75.7</c:v>
                      </c:pt>
                      <c:pt idx="21">
                        <c:v>81</c:v>
                      </c:pt>
                      <c:pt idx="22">
                        <c:v>38.4</c:v>
                      </c:pt>
                      <c:pt idx="23">
                        <c:v>71.5</c:v>
                      </c:pt>
                      <c:pt idx="24">
                        <c:v>59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F-E8AD-43DE-AF6A-960F91144CC8}"/>
                  </c:ext>
                </c:extLst>
              </c15:ser>
            </c15:filteredLineSeries>
            <c15:filteredLineSeries>
              <c15:ser>
                <c:idx val="16"/>
                <c:order val="1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R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80000"/>
                        <a:lumOff val="20000"/>
                      </a:schemeClr>
                    </a:solidFill>
                    <a:ln w="9525">
                      <a:solidFill>
                        <a:schemeClr val="accent5">
                          <a:lumMod val="80000"/>
                          <a:lumOff val="2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R$3:$R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2</c:v>
                      </c:pt>
                      <c:pt idx="1">
                        <c:v>30.6</c:v>
                      </c:pt>
                      <c:pt idx="2">
                        <c:v>39.700000000000003</c:v>
                      </c:pt>
                      <c:pt idx="3">
                        <c:v>356.7</c:v>
                      </c:pt>
                      <c:pt idx="4">
                        <c:v>366</c:v>
                      </c:pt>
                      <c:pt idx="5">
                        <c:v>416.2</c:v>
                      </c:pt>
                      <c:pt idx="6">
                        <c:v>343.8</c:v>
                      </c:pt>
                      <c:pt idx="7">
                        <c:v>469.7</c:v>
                      </c:pt>
                      <c:pt idx="8">
                        <c:v>637.79999999999995</c:v>
                      </c:pt>
                      <c:pt idx="9">
                        <c:v>512.29999999999995</c:v>
                      </c:pt>
                      <c:pt idx="10">
                        <c:v>217.3</c:v>
                      </c:pt>
                      <c:pt idx="11">
                        <c:v>143.5</c:v>
                      </c:pt>
                      <c:pt idx="12">
                        <c:v>336.7</c:v>
                      </c:pt>
                      <c:pt idx="13">
                        <c:v>210.1</c:v>
                      </c:pt>
                      <c:pt idx="16">
                        <c:v>135.9</c:v>
                      </c:pt>
                      <c:pt idx="18">
                        <c:v>165</c:v>
                      </c:pt>
                      <c:pt idx="19">
                        <c:v>138.9</c:v>
                      </c:pt>
                      <c:pt idx="21">
                        <c:v>222.6</c:v>
                      </c:pt>
                      <c:pt idx="24">
                        <c:v>120.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0-E8AD-43DE-AF6A-960F91144CC8}"/>
                  </c:ext>
                </c:extLst>
              </c15:ser>
            </c15:filteredLineSeries>
            <c15:filteredLineSeries>
              <c15:ser>
                <c:idx val="17"/>
                <c:order val="1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S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80000"/>
                        <a:lumOff val="20000"/>
                      </a:schemeClr>
                    </a:solidFill>
                    <a:ln w="9525">
                      <a:solidFill>
                        <a:schemeClr val="accent6">
                          <a:lumMod val="80000"/>
                          <a:lumOff val="2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S$3:$S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" formatCode="0.0">
                        <c:v>4.4000000000000004</c:v>
                      </c:pt>
                      <c:pt idx="3" formatCode="0.0">
                        <c:v>21.9</c:v>
                      </c:pt>
                      <c:pt idx="4" formatCode="0.0">
                        <c:v>43.1</c:v>
                      </c:pt>
                      <c:pt idx="5" formatCode="0.0">
                        <c:v>61.5</c:v>
                      </c:pt>
                      <c:pt idx="6" formatCode="0.0">
                        <c:v>69</c:v>
                      </c:pt>
                      <c:pt idx="7" formatCode="0.0">
                        <c:v>128.30000000000001</c:v>
                      </c:pt>
                      <c:pt idx="8" formatCode="0.0">
                        <c:v>302.3</c:v>
                      </c:pt>
                      <c:pt idx="9" formatCode="0.0">
                        <c:v>613.20000000000005</c:v>
                      </c:pt>
                      <c:pt idx="10" formatCode="0.0">
                        <c:v>186</c:v>
                      </c:pt>
                      <c:pt idx="11" formatCode="0.0">
                        <c:v>137.6</c:v>
                      </c:pt>
                      <c:pt idx="12" formatCode="0.0">
                        <c:v>147.30000000000001</c:v>
                      </c:pt>
                      <c:pt idx="13" formatCode="0.0">
                        <c:v>84.8</c:v>
                      </c:pt>
                      <c:pt idx="14" formatCode="0.0">
                        <c:v>39</c:v>
                      </c:pt>
                      <c:pt idx="15" formatCode="0.0">
                        <c:v>123</c:v>
                      </c:pt>
                      <c:pt idx="16" formatCode="0.0">
                        <c:v>73.400000000000006</c:v>
                      </c:pt>
                      <c:pt idx="17" formatCode="0.0">
                        <c:v>27.5</c:v>
                      </c:pt>
                      <c:pt idx="18" formatCode="0.0">
                        <c:v>97.6</c:v>
                      </c:pt>
                      <c:pt idx="19" formatCode="0.0">
                        <c:v>28.5</c:v>
                      </c:pt>
                      <c:pt idx="20" formatCode="0.0">
                        <c:v>79.5</c:v>
                      </c:pt>
                      <c:pt idx="21" formatCode="0.0">
                        <c:v>58</c:v>
                      </c:pt>
                      <c:pt idx="22" formatCode="0.0">
                        <c:v>35.200000000000003</c:v>
                      </c:pt>
                      <c:pt idx="23" formatCode="0.0">
                        <c:v>46.5</c:v>
                      </c:pt>
                      <c:pt idx="24" formatCode="0.0">
                        <c:v>36.9</c:v>
                      </c:pt>
                      <c:pt idx="25" formatCode="0.0">
                        <c:v>20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1-E8AD-43DE-AF6A-960F91144CC8}"/>
                  </c:ext>
                </c:extLst>
              </c15:ser>
            </c15:filteredLineSeries>
            <c15:filteredLineSeries>
              <c15:ser>
                <c:idx val="18"/>
                <c:order val="1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T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80000"/>
                      </a:schemeClr>
                    </a:solidFill>
                    <a:ln w="9525">
                      <a:solidFill>
                        <a:schemeClr val="accent1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T$3:$T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7" formatCode="0.0">
                        <c:v>45.5</c:v>
                      </c:pt>
                      <c:pt idx="8" formatCode="0.0">
                        <c:v>30</c:v>
                      </c:pt>
                      <c:pt idx="9" formatCode="0.0">
                        <c:v>46.1</c:v>
                      </c:pt>
                      <c:pt idx="10" formatCode="0.0">
                        <c:v>32.5</c:v>
                      </c:pt>
                      <c:pt idx="11" formatCode="0.0">
                        <c:v>30.9</c:v>
                      </c:pt>
                      <c:pt idx="12" formatCode="0.0">
                        <c:v>47.9</c:v>
                      </c:pt>
                      <c:pt idx="13" formatCode="0.0">
                        <c:v>21.9</c:v>
                      </c:pt>
                      <c:pt idx="14" formatCode="0.0">
                        <c:v>15.8</c:v>
                      </c:pt>
                      <c:pt idx="15" formatCode="0.0">
                        <c:v>39.1</c:v>
                      </c:pt>
                      <c:pt idx="16" formatCode="0.0">
                        <c:v>23.2</c:v>
                      </c:pt>
                      <c:pt idx="17" formatCode="0.0">
                        <c:v>13.2</c:v>
                      </c:pt>
                      <c:pt idx="18" formatCode="0.0">
                        <c:v>43.7</c:v>
                      </c:pt>
                      <c:pt idx="19" formatCode="0.0">
                        <c:v>51.4</c:v>
                      </c:pt>
                      <c:pt idx="20" formatCode="0.0">
                        <c:v>44.8</c:v>
                      </c:pt>
                      <c:pt idx="21" formatCode="0.0">
                        <c:v>65.3</c:v>
                      </c:pt>
                      <c:pt idx="22" formatCode="0.0">
                        <c:v>33.6</c:v>
                      </c:pt>
                      <c:pt idx="23" formatCode="0.0">
                        <c:v>48.3</c:v>
                      </c:pt>
                      <c:pt idx="24" formatCode="0.0">
                        <c:v>24.6</c:v>
                      </c:pt>
                      <c:pt idx="25" formatCode="0.0">
                        <c:v>18.10000000000000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2-E8AD-43DE-AF6A-960F91144CC8}"/>
                  </c:ext>
                </c:extLst>
              </c15:ser>
            </c15:filteredLineSeries>
            <c15:filteredLineSeries>
              <c15:ser>
                <c:idx val="19"/>
                <c:order val="1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U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80000"/>
                      </a:schemeClr>
                    </a:solidFill>
                    <a:ln w="9525">
                      <a:solidFill>
                        <a:schemeClr val="accent2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U$3:$U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4" formatCode="0.0">
                        <c:v>84.7</c:v>
                      </c:pt>
                      <c:pt idx="15" formatCode="0.0">
                        <c:v>182.7</c:v>
                      </c:pt>
                      <c:pt idx="16" formatCode="0.0">
                        <c:v>101.9</c:v>
                      </c:pt>
                      <c:pt idx="17" formatCode="0.0">
                        <c:v>32.4</c:v>
                      </c:pt>
                      <c:pt idx="18" formatCode="0.0">
                        <c:v>68.400000000000006</c:v>
                      </c:pt>
                      <c:pt idx="19" formatCode="0.0">
                        <c:v>13</c:v>
                      </c:pt>
                      <c:pt idx="20" formatCode="0.0">
                        <c:v>19</c:v>
                      </c:pt>
                      <c:pt idx="21" formatCode="0.0">
                        <c:v>22.9</c:v>
                      </c:pt>
                      <c:pt idx="22" formatCode="0.0">
                        <c:v>23</c:v>
                      </c:pt>
                      <c:pt idx="23" formatCode="0.0">
                        <c:v>26.4</c:v>
                      </c:pt>
                      <c:pt idx="24" formatCode="0.0">
                        <c:v>21.3</c:v>
                      </c:pt>
                      <c:pt idx="25" formatCode="0.0">
                        <c:v>10.8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3-E8AD-43DE-AF6A-960F91144CC8}"/>
                  </c:ext>
                </c:extLst>
              </c15:ser>
            </c15:filteredLineSeries>
            <c15:filteredLineSeries>
              <c15:ser>
                <c:idx val="20"/>
                <c:order val="2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V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80000"/>
                      </a:schemeClr>
                    </a:solidFill>
                    <a:ln w="9525">
                      <a:solidFill>
                        <a:schemeClr val="accent3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V$3:$V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353.5</c:v>
                      </c:pt>
                      <c:pt idx="1">
                        <c:v>114.1</c:v>
                      </c:pt>
                      <c:pt idx="2">
                        <c:v>144.69999999999999</c:v>
                      </c:pt>
                      <c:pt idx="3">
                        <c:v>733.2</c:v>
                      </c:pt>
                      <c:pt idx="4">
                        <c:v>1298.5999999999999</c:v>
                      </c:pt>
                      <c:pt idx="5">
                        <c:v>1138.9000000000001</c:v>
                      </c:pt>
                      <c:pt idx="6">
                        <c:v>1161.7</c:v>
                      </c:pt>
                      <c:pt idx="7">
                        <c:v>1473.8</c:v>
                      </c:pt>
                      <c:pt idx="8">
                        <c:v>1683.8</c:v>
                      </c:pt>
                      <c:pt idx="9">
                        <c:v>1972.8</c:v>
                      </c:pt>
                      <c:pt idx="10">
                        <c:v>756.1</c:v>
                      </c:pt>
                      <c:pt idx="11">
                        <c:v>588.9</c:v>
                      </c:pt>
                      <c:pt idx="12">
                        <c:v>444.7</c:v>
                      </c:pt>
                      <c:pt idx="13">
                        <c:v>276.89999999999998</c:v>
                      </c:pt>
                      <c:pt idx="14">
                        <c:v>108.9</c:v>
                      </c:pt>
                      <c:pt idx="15">
                        <c:v>336.3</c:v>
                      </c:pt>
                      <c:pt idx="16">
                        <c:v>215.1</c:v>
                      </c:pt>
                      <c:pt idx="17">
                        <c:v>168.4</c:v>
                      </c:pt>
                      <c:pt idx="18">
                        <c:v>258.39999999999998</c:v>
                      </c:pt>
                      <c:pt idx="19">
                        <c:v>148.1</c:v>
                      </c:pt>
                      <c:pt idx="20">
                        <c:v>230.8</c:v>
                      </c:pt>
                      <c:pt idx="21">
                        <c:v>288.5</c:v>
                      </c:pt>
                      <c:pt idx="22">
                        <c:v>233.7</c:v>
                      </c:pt>
                      <c:pt idx="23">
                        <c:v>170.5</c:v>
                      </c:pt>
                      <c:pt idx="24">
                        <c:v>247.5</c:v>
                      </c:pt>
                      <c:pt idx="25">
                        <c:v>129.8000000000000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4-E8AD-43DE-AF6A-960F91144CC8}"/>
                  </c:ext>
                </c:extLst>
              </c15:ser>
            </c15:filteredLineSeries>
            <c15:filteredLineSeries>
              <c15:ser>
                <c:idx val="21"/>
                <c:order val="2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W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80000"/>
                      </a:schemeClr>
                    </a:solidFill>
                    <a:ln w="9525">
                      <a:solidFill>
                        <a:schemeClr val="accent4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W$3:$W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61.3</c:v>
                      </c:pt>
                      <c:pt idx="1">
                        <c:v>170.2</c:v>
                      </c:pt>
                      <c:pt idx="2">
                        <c:v>217.7</c:v>
                      </c:pt>
                      <c:pt idx="3">
                        <c:v>536.4</c:v>
                      </c:pt>
                      <c:pt idx="4">
                        <c:v>1080.5999999999999</c:v>
                      </c:pt>
                      <c:pt idx="5">
                        <c:v>900.4</c:v>
                      </c:pt>
                      <c:pt idx="6">
                        <c:v>725.3</c:v>
                      </c:pt>
                      <c:pt idx="7">
                        <c:v>750.7</c:v>
                      </c:pt>
                      <c:pt idx="8">
                        <c:v>1693.8</c:v>
                      </c:pt>
                      <c:pt idx="9">
                        <c:v>2063.1</c:v>
                      </c:pt>
                      <c:pt idx="10">
                        <c:v>1155</c:v>
                      </c:pt>
                      <c:pt idx="11">
                        <c:v>677.8</c:v>
                      </c:pt>
                      <c:pt idx="12">
                        <c:v>1050.3</c:v>
                      </c:pt>
                      <c:pt idx="15">
                        <c:v>688.9</c:v>
                      </c:pt>
                      <c:pt idx="17">
                        <c:v>355.7</c:v>
                      </c:pt>
                      <c:pt idx="18">
                        <c:v>690.5</c:v>
                      </c:pt>
                      <c:pt idx="19">
                        <c:v>357.3</c:v>
                      </c:pt>
                      <c:pt idx="24">
                        <c:v>27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5-E8AD-43DE-AF6A-960F91144CC8}"/>
                  </c:ext>
                </c:extLst>
              </c15:ser>
            </c15:filteredLineSeries>
            <c15:filteredLineSeries>
              <c15:ser>
                <c:idx val="22"/>
                <c:order val="2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X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80000"/>
                      </a:schemeClr>
                    </a:solidFill>
                    <a:ln w="9525">
                      <a:solidFill>
                        <a:schemeClr val="accent5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X$3:$X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5.7</c:v>
                      </c:pt>
                      <c:pt idx="1">
                        <c:v>2.4</c:v>
                      </c:pt>
                      <c:pt idx="2">
                        <c:v>12.5</c:v>
                      </c:pt>
                      <c:pt idx="3">
                        <c:v>50.7</c:v>
                      </c:pt>
                      <c:pt idx="4">
                        <c:v>111</c:v>
                      </c:pt>
                      <c:pt idx="5">
                        <c:v>169.8</c:v>
                      </c:pt>
                      <c:pt idx="6">
                        <c:v>217.8</c:v>
                      </c:pt>
                      <c:pt idx="7">
                        <c:v>719.9</c:v>
                      </c:pt>
                      <c:pt idx="8">
                        <c:v>1254</c:v>
                      </c:pt>
                      <c:pt idx="9">
                        <c:v>2224.6</c:v>
                      </c:pt>
                      <c:pt idx="10">
                        <c:v>1056.7</c:v>
                      </c:pt>
                      <c:pt idx="11">
                        <c:v>750.4</c:v>
                      </c:pt>
                      <c:pt idx="12">
                        <c:v>622.1</c:v>
                      </c:pt>
                      <c:pt idx="13">
                        <c:v>277.2</c:v>
                      </c:pt>
                      <c:pt idx="14">
                        <c:v>124.4</c:v>
                      </c:pt>
                      <c:pt idx="15">
                        <c:v>360.3</c:v>
                      </c:pt>
                      <c:pt idx="16">
                        <c:v>243.3</c:v>
                      </c:pt>
                      <c:pt idx="17">
                        <c:v>159.1</c:v>
                      </c:pt>
                      <c:pt idx="18">
                        <c:v>341.1</c:v>
                      </c:pt>
                      <c:pt idx="19">
                        <c:v>198.8</c:v>
                      </c:pt>
                      <c:pt idx="20">
                        <c:v>219.9</c:v>
                      </c:pt>
                      <c:pt idx="21">
                        <c:v>248.9</c:v>
                      </c:pt>
                      <c:pt idx="22">
                        <c:v>185.8</c:v>
                      </c:pt>
                      <c:pt idx="23">
                        <c:v>254.1</c:v>
                      </c:pt>
                      <c:pt idx="24">
                        <c:v>184.1</c:v>
                      </c:pt>
                      <c:pt idx="25">
                        <c:v>105.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6-E8AD-43DE-AF6A-960F91144CC8}"/>
                  </c:ext>
                </c:extLst>
              </c15:ser>
            </c15:filteredLineSeries>
            <c15:filteredLineSeries>
              <c15:ser>
                <c:idx val="23"/>
                <c:order val="2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Y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80000"/>
                      </a:schemeClr>
                    </a:solidFill>
                    <a:ln w="9525">
                      <a:solidFill>
                        <a:schemeClr val="accent6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Y$3:$Y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6" formatCode="0.0">
                        <c:v>58.4</c:v>
                      </c:pt>
                      <c:pt idx="7" formatCode="0.0">
                        <c:v>53.9</c:v>
                      </c:pt>
                      <c:pt idx="8" formatCode="0.0">
                        <c:v>54.8</c:v>
                      </c:pt>
                      <c:pt idx="9" formatCode="0.0">
                        <c:v>154.19999999999999</c:v>
                      </c:pt>
                      <c:pt idx="10" formatCode="0.0">
                        <c:v>124.3</c:v>
                      </c:pt>
                      <c:pt idx="11" formatCode="0.0">
                        <c:v>132.5</c:v>
                      </c:pt>
                      <c:pt idx="12" formatCode="0.0">
                        <c:v>243.4</c:v>
                      </c:pt>
                      <c:pt idx="13" formatCode="0.0">
                        <c:v>148.69999999999999</c:v>
                      </c:pt>
                      <c:pt idx="14" formatCode="0.0">
                        <c:v>133.30000000000001</c:v>
                      </c:pt>
                      <c:pt idx="15" formatCode="0.0">
                        <c:v>336.6</c:v>
                      </c:pt>
                      <c:pt idx="16" formatCode="0.0">
                        <c:v>181.3</c:v>
                      </c:pt>
                      <c:pt idx="17" formatCode="0.0">
                        <c:v>115.7</c:v>
                      </c:pt>
                      <c:pt idx="18" formatCode="0.0">
                        <c:v>314.10000000000002</c:v>
                      </c:pt>
                      <c:pt idx="19" formatCode="0.0">
                        <c:v>292.2</c:v>
                      </c:pt>
                      <c:pt idx="20" formatCode="0.0">
                        <c:v>298.7</c:v>
                      </c:pt>
                      <c:pt idx="21" formatCode="0.0">
                        <c:v>251.8</c:v>
                      </c:pt>
                      <c:pt idx="22" formatCode="0.0">
                        <c:v>212.5</c:v>
                      </c:pt>
                      <c:pt idx="23" formatCode="0.0">
                        <c:v>186.9</c:v>
                      </c:pt>
                      <c:pt idx="24" formatCode="0.0">
                        <c:v>182.6</c:v>
                      </c:pt>
                      <c:pt idx="25" formatCode="0.0">
                        <c:v>7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7-E8AD-43DE-AF6A-960F91144CC8}"/>
                  </c:ext>
                </c:extLst>
              </c15:ser>
            </c15:filteredLineSeries>
            <c15:filteredLineSeries>
              <c15:ser>
                <c:idx val="24"/>
                <c:order val="2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Z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1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Z$3:$Z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2" formatCode="0.0">
                        <c:v>25.7</c:v>
                      </c:pt>
                      <c:pt idx="13" formatCode="0.0">
                        <c:v>59.3</c:v>
                      </c:pt>
                      <c:pt idx="14" formatCode="0.0">
                        <c:v>61</c:v>
                      </c:pt>
                      <c:pt idx="15" formatCode="0.0">
                        <c:v>184.2</c:v>
                      </c:pt>
                      <c:pt idx="16" formatCode="0.0">
                        <c:v>174</c:v>
                      </c:pt>
                      <c:pt idx="17" formatCode="0.0">
                        <c:v>109.1</c:v>
                      </c:pt>
                      <c:pt idx="18" formatCode="0.0">
                        <c:v>112.9</c:v>
                      </c:pt>
                      <c:pt idx="19" formatCode="0.0">
                        <c:v>52.9</c:v>
                      </c:pt>
                      <c:pt idx="20" formatCode="0.0">
                        <c:v>88.7</c:v>
                      </c:pt>
                      <c:pt idx="21" formatCode="0.0">
                        <c:v>83.7</c:v>
                      </c:pt>
                      <c:pt idx="22" formatCode="0.0">
                        <c:v>80.599999999999994</c:v>
                      </c:pt>
                      <c:pt idx="23" formatCode="0.0">
                        <c:v>104.1</c:v>
                      </c:pt>
                      <c:pt idx="24" formatCode="0.0">
                        <c:v>68</c:v>
                      </c:pt>
                      <c:pt idx="25" formatCode="0.0">
                        <c:v>46.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8-E8AD-43DE-AF6A-960F91144CC8}"/>
                  </c:ext>
                </c:extLst>
              </c15:ser>
            </c15:filteredLineSeries>
            <c15:filteredLineSeries>
              <c15:ser>
                <c:idx val="25"/>
                <c:order val="2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A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2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A$3:$AA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854.9</c:v>
                      </c:pt>
                      <c:pt idx="1">
                        <c:v>317.7</c:v>
                      </c:pt>
                      <c:pt idx="2">
                        <c:v>251.4</c:v>
                      </c:pt>
                      <c:pt idx="3">
                        <c:v>1428.3</c:v>
                      </c:pt>
                      <c:pt idx="4">
                        <c:v>2376.6999999999998</c:v>
                      </c:pt>
                      <c:pt idx="5">
                        <c:v>2520.5</c:v>
                      </c:pt>
                      <c:pt idx="6">
                        <c:v>2168.3000000000002</c:v>
                      </c:pt>
                      <c:pt idx="7">
                        <c:v>2419.6999999999998</c:v>
                      </c:pt>
                      <c:pt idx="8">
                        <c:v>4066.8</c:v>
                      </c:pt>
                      <c:pt idx="9">
                        <c:v>4131.1000000000004</c:v>
                      </c:pt>
                      <c:pt idx="10">
                        <c:v>2119.6999999999998</c:v>
                      </c:pt>
                      <c:pt idx="11">
                        <c:v>1781.6</c:v>
                      </c:pt>
                      <c:pt idx="12">
                        <c:v>2119.9</c:v>
                      </c:pt>
                      <c:pt idx="13">
                        <c:v>684.3</c:v>
                      </c:pt>
                      <c:pt idx="14">
                        <c:v>656.5</c:v>
                      </c:pt>
                      <c:pt idx="15">
                        <c:v>1750.6</c:v>
                      </c:pt>
                      <c:pt idx="16">
                        <c:v>808.1</c:v>
                      </c:pt>
                      <c:pt idx="17">
                        <c:v>268.2</c:v>
                      </c:pt>
                      <c:pt idx="18">
                        <c:v>1300.3</c:v>
                      </c:pt>
                      <c:pt idx="19">
                        <c:v>466.4</c:v>
                      </c:pt>
                      <c:pt idx="20">
                        <c:v>1139.5999999999999</c:v>
                      </c:pt>
                      <c:pt idx="21">
                        <c:v>1022.2</c:v>
                      </c:pt>
                      <c:pt idx="22">
                        <c:v>660</c:v>
                      </c:pt>
                      <c:pt idx="23">
                        <c:v>904.4</c:v>
                      </c:pt>
                      <c:pt idx="24">
                        <c:v>666.4</c:v>
                      </c:pt>
                      <c:pt idx="25">
                        <c:v>359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9-E8AD-43DE-AF6A-960F91144CC8}"/>
                  </c:ext>
                </c:extLst>
              </c15:ser>
            </c15:filteredLineSeries>
            <c15:filteredLineSeries>
              <c15:ser>
                <c:idx val="26"/>
                <c:order val="2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B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3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B$3:$AB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540.9</c:v>
                      </c:pt>
                      <c:pt idx="1">
                        <c:v>766.9</c:v>
                      </c:pt>
                      <c:pt idx="2">
                        <c:v>957.1</c:v>
                      </c:pt>
                      <c:pt idx="3">
                        <c:v>1387.2</c:v>
                      </c:pt>
                      <c:pt idx="4">
                        <c:v>1913.8</c:v>
                      </c:pt>
                      <c:pt idx="5">
                        <c:v>1980.6</c:v>
                      </c:pt>
                      <c:pt idx="6">
                        <c:v>2647.7</c:v>
                      </c:pt>
                      <c:pt idx="7">
                        <c:v>2496.8000000000002</c:v>
                      </c:pt>
                      <c:pt idx="8">
                        <c:v>3683.4</c:v>
                      </c:pt>
                      <c:pt idx="9">
                        <c:v>6252.6</c:v>
                      </c:pt>
                      <c:pt idx="10">
                        <c:v>2803.8</c:v>
                      </c:pt>
                      <c:pt idx="11">
                        <c:v>2994.4</c:v>
                      </c:pt>
                      <c:pt idx="12">
                        <c:v>1273.4000000000001</c:v>
                      </c:pt>
                      <c:pt idx="13">
                        <c:v>1658.1</c:v>
                      </c:pt>
                      <c:pt idx="14">
                        <c:v>761.5</c:v>
                      </c:pt>
                      <c:pt idx="15">
                        <c:v>1165.3</c:v>
                      </c:pt>
                      <c:pt idx="16">
                        <c:v>571</c:v>
                      </c:pt>
                      <c:pt idx="17">
                        <c:v>595.20000000000005</c:v>
                      </c:pt>
                      <c:pt idx="18">
                        <c:v>1609.1</c:v>
                      </c:pt>
                      <c:pt idx="19">
                        <c:v>799.7</c:v>
                      </c:pt>
                      <c:pt idx="20">
                        <c:v>1039.7</c:v>
                      </c:pt>
                      <c:pt idx="21">
                        <c:v>1590.3</c:v>
                      </c:pt>
                      <c:pt idx="22">
                        <c:v>689.8</c:v>
                      </c:pt>
                      <c:pt idx="23">
                        <c:v>792.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A-E8AD-43DE-AF6A-960F91144CC8}"/>
                  </c:ext>
                </c:extLst>
              </c15:ser>
            </c15:filteredLineSeries>
            <c15:filteredLineSeries>
              <c15:ser>
                <c:idx val="27"/>
                <c:order val="2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C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4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C$3:$AC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36.5</c:v>
                      </c:pt>
                      <c:pt idx="1">
                        <c:v>23.5</c:v>
                      </c:pt>
                      <c:pt idx="2">
                        <c:v>38.299999999999997</c:v>
                      </c:pt>
                      <c:pt idx="3">
                        <c:v>168.7</c:v>
                      </c:pt>
                      <c:pt idx="4">
                        <c:v>334.9</c:v>
                      </c:pt>
                      <c:pt idx="5">
                        <c:v>452.6</c:v>
                      </c:pt>
                      <c:pt idx="6">
                        <c:v>832.9</c:v>
                      </c:pt>
                      <c:pt idx="7">
                        <c:v>2049.1</c:v>
                      </c:pt>
                      <c:pt idx="8">
                        <c:v>3608.8</c:v>
                      </c:pt>
                      <c:pt idx="9">
                        <c:v>7144</c:v>
                      </c:pt>
                      <c:pt idx="10">
                        <c:v>3036.2</c:v>
                      </c:pt>
                      <c:pt idx="11">
                        <c:v>2010.5</c:v>
                      </c:pt>
                      <c:pt idx="12">
                        <c:v>1887.3</c:v>
                      </c:pt>
                      <c:pt idx="13">
                        <c:v>1078</c:v>
                      </c:pt>
                      <c:pt idx="14">
                        <c:v>539.9</c:v>
                      </c:pt>
                      <c:pt idx="15">
                        <c:v>1582.1</c:v>
                      </c:pt>
                      <c:pt idx="16">
                        <c:v>814.7</c:v>
                      </c:pt>
                      <c:pt idx="17">
                        <c:v>302.5</c:v>
                      </c:pt>
                      <c:pt idx="18">
                        <c:v>632.70000000000005</c:v>
                      </c:pt>
                      <c:pt idx="19">
                        <c:v>656.9</c:v>
                      </c:pt>
                      <c:pt idx="20">
                        <c:v>747.1</c:v>
                      </c:pt>
                      <c:pt idx="21">
                        <c:v>912.7</c:v>
                      </c:pt>
                      <c:pt idx="22">
                        <c:v>623.29999999999995</c:v>
                      </c:pt>
                      <c:pt idx="23">
                        <c:v>722.8</c:v>
                      </c:pt>
                      <c:pt idx="24">
                        <c:v>529.29999999999995</c:v>
                      </c:pt>
                      <c:pt idx="25">
                        <c:v>273.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B-E8AD-43DE-AF6A-960F91144CC8}"/>
                  </c:ext>
                </c:extLst>
              </c15:ser>
            </c15:filteredLineSeries>
            <c15:filteredLineSeries>
              <c15:ser>
                <c:idx val="28"/>
                <c:order val="2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D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5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D$3:$AD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6" formatCode="0.0">
                        <c:v>69.400000000000006</c:v>
                      </c:pt>
                      <c:pt idx="7" formatCode="0.0">
                        <c:v>130.5</c:v>
                      </c:pt>
                      <c:pt idx="8" formatCode="0.0">
                        <c:v>181.2</c:v>
                      </c:pt>
                      <c:pt idx="9" formatCode="0.0">
                        <c:v>642.20000000000005</c:v>
                      </c:pt>
                      <c:pt idx="10" formatCode="0.0">
                        <c:v>555.79999999999995</c:v>
                      </c:pt>
                      <c:pt idx="11" formatCode="0.0">
                        <c:v>581</c:v>
                      </c:pt>
                      <c:pt idx="12" formatCode="0.0">
                        <c:v>1212.0999999999999</c:v>
                      </c:pt>
                      <c:pt idx="13" formatCode="0.0">
                        <c:v>803.4</c:v>
                      </c:pt>
                      <c:pt idx="14" formatCode="0.0">
                        <c:v>568.20000000000005</c:v>
                      </c:pt>
                      <c:pt idx="15" formatCode="0.0">
                        <c:v>1389.8</c:v>
                      </c:pt>
                      <c:pt idx="16" formatCode="0.0">
                        <c:v>827</c:v>
                      </c:pt>
                      <c:pt idx="17" formatCode="0.0">
                        <c:v>517.20000000000005</c:v>
                      </c:pt>
                      <c:pt idx="18" formatCode="0.0">
                        <c:v>1322.7</c:v>
                      </c:pt>
                      <c:pt idx="19" formatCode="0.0">
                        <c:v>870.2</c:v>
                      </c:pt>
                      <c:pt idx="20" formatCode="0.0">
                        <c:v>936.2</c:v>
                      </c:pt>
                      <c:pt idx="21" formatCode="0.0">
                        <c:v>958.2</c:v>
                      </c:pt>
                      <c:pt idx="22" formatCode="0.0">
                        <c:v>687.5</c:v>
                      </c:pt>
                      <c:pt idx="23" formatCode="0.0">
                        <c:v>755</c:v>
                      </c:pt>
                      <c:pt idx="24" formatCode="0.0">
                        <c:v>433.8</c:v>
                      </c:pt>
                      <c:pt idx="25" formatCode="0.0">
                        <c:v>315.39999999999998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C-E8AD-43DE-AF6A-960F91144CC8}"/>
                  </c:ext>
                </c:extLst>
              </c15:ser>
            </c15:filteredLineSeries>
            <c15:filteredLineSeries>
              <c15:ser>
                <c:idx val="29"/>
                <c:order val="2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E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6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E$3:$AE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2" formatCode="0.0">
                        <c:v>108.7</c:v>
                      </c:pt>
                      <c:pt idx="13" formatCode="0.0">
                        <c:v>80</c:v>
                      </c:pt>
                      <c:pt idx="14" formatCode="0.0">
                        <c:v>92.2</c:v>
                      </c:pt>
                      <c:pt idx="15" formatCode="0.0">
                        <c:v>358.4</c:v>
                      </c:pt>
                      <c:pt idx="16" formatCode="0.0">
                        <c:v>250.1</c:v>
                      </c:pt>
                      <c:pt idx="17" formatCode="0.0">
                        <c:v>167.7</c:v>
                      </c:pt>
                      <c:pt idx="18" formatCode="0.0">
                        <c:v>401.7</c:v>
                      </c:pt>
                      <c:pt idx="19" formatCode="0.0">
                        <c:v>252.4</c:v>
                      </c:pt>
                      <c:pt idx="20" formatCode="0.0">
                        <c:v>390.8</c:v>
                      </c:pt>
                      <c:pt idx="21" formatCode="0.0">
                        <c:v>441.2</c:v>
                      </c:pt>
                      <c:pt idx="22" formatCode="0.0">
                        <c:v>339.7</c:v>
                      </c:pt>
                      <c:pt idx="23" formatCode="0.0">
                        <c:v>470.9</c:v>
                      </c:pt>
                      <c:pt idx="24" formatCode="0.0">
                        <c:v>330.5</c:v>
                      </c:pt>
                      <c:pt idx="25" formatCode="0.0">
                        <c:v>1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D-E8AD-43DE-AF6A-960F91144CC8}"/>
                  </c:ext>
                </c:extLst>
              </c15:ser>
            </c15:filteredLineSeries>
            <c15:filteredLineSeries>
              <c15:ser>
                <c:idx val="30"/>
                <c:order val="3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F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50000"/>
                      </a:schemeClr>
                    </a:solidFill>
                    <a:ln w="9525">
                      <a:solidFill>
                        <a:schemeClr val="accent1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F$3:$AF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010.9</c:v>
                      </c:pt>
                      <c:pt idx="1">
                        <c:v>448.1</c:v>
                      </c:pt>
                      <c:pt idx="2">
                        <c:v>561</c:v>
                      </c:pt>
                      <c:pt idx="3">
                        <c:v>1833.2</c:v>
                      </c:pt>
                      <c:pt idx="4">
                        <c:v>3413.1</c:v>
                      </c:pt>
                      <c:pt idx="5">
                        <c:v>2977.4</c:v>
                      </c:pt>
                      <c:pt idx="6">
                        <c:v>3182.8</c:v>
                      </c:pt>
                      <c:pt idx="7">
                        <c:v>4426.1000000000004</c:v>
                      </c:pt>
                      <c:pt idx="8">
                        <c:v>6670.3</c:v>
                      </c:pt>
                      <c:pt idx="9">
                        <c:v>10560.8</c:v>
                      </c:pt>
                      <c:pt idx="10">
                        <c:v>4459.8</c:v>
                      </c:pt>
                      <c:pt idx="11">
                        <c:v>3875.9</c:v>
                      </c:pt>
                      <c:pt idx="12">
                        <c:v>4709.3</c:v>
                      </c:pt>
                      <c:pt idx="13">
                        <c:v>1877</c:v>
                      </c:pt>
                      <c:pt idx="14">
                        <c:v>1363.4</c:v>
                      </c:pt>
                      <c:pt idx="15">
                        <c:v>3313.3</c:v>
                      </c:pt>
                      <c:pt idx="16">
                        <c:v>2284.1</c:v>
                      </c:pt>
                      <c:pt idx="17">
                        <c:v>788.3</c:v>
                      </c:pt>
                      <c:pt idx="18">
                        <c:v>2483.4</c:v>
                      </c:pt>
                      <c:pt idx="19">
                        <c:v>1590.3</c:v>
                      </c:pt>
                      <c:pt idx="20">
                        <c:v>2333.1999999999998</c:v>
                      </c:pt>
                      <c:pt idx="21">
                        <c:v>2958.5</c:v>
                      </c:pt>
                      <c:pt idx="22">
                        <c:v>2078.5</c:v>
                      </c:pt>
                      <c:pt idx="23">
                        <c:v>2383.6999999999998</c:v>
                      </c:pt>
                      <c:pt idx="24">
                        <c:v>1646.8</c:v>
                      </c:pt>
                      <c:pt idx="25">
                        <c:v>13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E-E8AD-43DE-AF6A-960F91144CC8}"/>
                  </c:ext>
                </c:extLst>
              </c15:ser>
            </c15:filteredLineSeries>
            <c15:filteredLineSeries>
              <c15:ser>
                <c:idx val="31"/>
                <c:order val="3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G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50000"/>
                      </a:schemeClr>
                    </a:solidFill>
                    <a:ln w="9525">
                      <a:solidFill>
                        <a:schemeClr val="accent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G$3:$AG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855.4</c:v>
                      </c:pt>
                      <c:pt idx="1">
                        <c:v>946</c:v>
                      </c:pt>
                      <c:pt idx="2">
                        <c:v>1727.7</c:v>
                      </c:pt>
                      <c:pt idx="3">
                        <c:v>1231.4000000000001</c:v>
                      </c:pt>
                      <c:pt idx="4">
                        <c:v>2968.8</c:v>
                      </c:pt>
                      <c:pt idx="5">
                        <c:v>4051.3</c:v>
                      </c:pt>
                      <c:pt idx="6">
                        <c:v>4820.3999999999996</c:v>
                      </c:pt>
                      <c:pt idx="7">
                        <c:v>5266.6</c:v>
                      </c:pt>
                      <c:pt idx="8">
                        <c:v>3909.4</c:v>
                      </c:pt>
                      <c:pt idx="9">
                        <c:v>9794.6</c:v>
                      </c:pt>
                      <c:pt idx="10">
                        <c:v>8146.1</c:v>
                      </c:pt>
                      <c:pt idx="11">
                        <c:v>5928.5</c:v>
                      </c:pt>
                      <c:pt idx="12">
                        <c:v>7812</c:v>
                      </c:pt>
                      <c:pt idx="15">
                        <c:v>2059.4</c:v>
                      </c:pt>
                      <c:pt idx="16">
                        <c:v>3465.8</c:v>
                      </c:pt>
                      <c:pt idx="17">
                        <c:v>2875</c:v>
                      </c:pt>
                      <c:pt idx="20">
                        <c:v>2906.5</c:v>
                      </c:pt>
                      <c:pt idx="22">
                        <c:v>2445</c:v>
                      </c:pt>
                      <c:pt idx="23">
                        <c:v>2212.300000000000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F-E8AD-43DE-AF6A-960F91144CC8}"/>
                  </c:ext>
                </c:extLst>
              </c15:ser>
            </c15:filteredLineSeries>
            <c15:filteredLineSeries>
              <c15:ser>
                <c:idx val="32"/>
                <c:order val="3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H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50000"/>
                      </a:schemeClr>
                    </a:solidFill>
                    <a:ln w="9525">
                      <a:solidFill>
                        <a:schemeClr val="accent3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H$3:$AH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50.30000000000001</c:v>
                      </c:pt>
                      <c:pt idx="1">
                        <c:v>59.2</c:v>
                      </c:pt>
                      <c:pt idx="2">
                        <c:v>93.8</c:v>
                      </c:pt>
                      <c:pt idx="3">
                        <c:v>413.6</c:v>
                      </c:pt>
                      <c:pt idx="4">
                        <c:v>794</c:v>
                      </c:pt>
                      <c:pt idx="5">
                        <c:v>1080.9000000000001</c:v>
                      </c:pt>
                      <c:pt idx="6">
                        <c:v>1835.3</c:v>
                      </c:pt>
                      <c:pt idx="7">
                        <c:v>3419.5</c:v>
                      </c:pt>
                      <c:pt idx="8">
                        <c:v>4989.5</c:v>
                      </c:pt>
                      <c:pt idx="9">
                        <c:v>14368.3</c:v>
                      </c:pt>
                      <c:pt idx="10">
                        <c:v>6591.3</c:v>
                      </c:pt>
                      <c:pt idx="11">
                        <c:v>4687.8999999999996</c:v>
                      </c:pt>
                      <c:pt idx="12">
                        <c:v>5376.8</c:v>
                      </c:pt>
                      <c:pt idx="13">
                        <c:v>2564.6</c:v>
                      </c:pt>
                      <c:pt idx="14">
                        <c:v>1635</c:v>
                      </c:pt>
                      <c:pt idx="15">
                        <c:v>1886.8</c:v>
                      </c:pt>
                      <c:pt idx="16">
                        <c:v>2809.1</c:v>
                      </c:pt>
                      <c:pt idx="17">
                        <c:v>1046.3</c:v>
                      </c:pt>
                      <c:pt idx="18">
                        <c:v>3174.7</c:v>
                      </c:pt>
                      <c:pt idx="19">
                        <c:v>825.2</c:v>
                      </c:pt>
                      <c:pt idx="20">
                        <c:v>3109.8</c:v>
                      </c:pt>
                      <c:pt idx="21">
                        <c:v>1982.5</c:v>
                      </c:pt>
                      <c:pt idx="22">
                        <c:v>1155.9000000000001</c:v>
                      </c:pt>
                      <c:pt idx="23">
                        <c:v>1627.8</c:v>
                      </c:pt>
                      <c:pt idx="24">
                        <c:v>960.2</c:v>
                      </c:pt>
                      <c:pt idx="25">
                        <c:v>348.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0-E8AD-43DE-AF6A-960F91144CC8}"/>
                  </c:ext>
                </c:extLst>
              </c15:ser>
            </c15:filteredLineSeries>
            <c15:filteredLineSeries>
              <c15:ser>
                <c:idx val="33"/>
                <c:order val="3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I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50000"/>
                      </a:schemeClr>
                    </a:solidFill>
                    <a:ln w="9525">
                      <a:solidFill>
                        <a:schemeClr val="accent4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I$3:$AI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6" formatCode="0.0">
                        <c:v>239.3</c:v>
                      </c:pt>
                      <c:pt idx="7" formatCode="0.0">
                        <c:v>219.6</c:v>
                      </c:pt>
                      <c:pt idx="8" formatCode="0.0">
                        <c:v>462.6</c:v>
                      </c:pt>
                      <c:pt idx="9" formatCode="0.0">
                        <c:v>2029.2</c:v>
                      </c:pt>
                      <c:pt idx="10" formatCode="0.0">
                        <c:v>1792.5</c:v>
                      </c:pt>
                      <c:pt idx="11" formatCode="0.0">
                        <c:v>2086.9</c:v>
                      </c:pt>
                      <c:pt idx="12" formatCode="0.0">
                        <c:v>3608.5</c:v>
                      </c:pt>
                      <c:pt idx="13" formatCode="0.0">
                        <c:v>2214.6</c:v>
                      </c:pt>
                      <c:pt idx="14" formatCode="0.0">
                        <c:v>1128.0999999999999</c:v>
                      </c:pt>
                      <c:pt idx="15" formatCode="0.0">
                        <c:v>3276.3</c:v>
                      </c:pt>
                      <c:pt idx="16" formatCode="0.0">
                        <c:v>1963.8</c:v>
                      </c:pt>
                      <c:pt idx="17" formatCode="0.0">
                        <c:v>1091.8</c:v>
                      </c:pt>
                      <c:pt idx="18" formatCode="0.0">
                        <c:v>2917.2</c:v>
                      </c:pt>
                      <c:pt idx="19" formatCode="0.0">
                        <c:v>2124.1</c:v>
                      </c:pt>
                      <c:pt idx="20" formatCode="0.0">
                        <c:v>2398.5</c:v>
                      </c:pt>
                      <c:pt idx="21" formatCode="0.0">
                        <c:v>2122.6</c:v>
                      </c:pt>
                      <c:pt idx="22" formatCode="0.0">
                        <c:v>1431.6</c:v>
                      </c:pt>
                      <c:pt idx="23" formatCode="0.0">
                        <c:v>2045.2</c:v>
                      </c:pt>
                      <c:pt idx="24" formatCode="0.0">
                        <c:v>1396.2</c:v>
                      </c:pt>
                      <c:pt idx="25" formatCode="0.0">
                        <c:v>558.799999999999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1-E8AD-43DE-AF6A-960F91144CC8}"/>
                  </c:ext>
                </c:extLst>
              </c15:ser>
            </c15:filteredLineSeries>
            <c15:filteredLineSeries>
              <c15:ser>
                <c:idx val="34"/>
                <c:order val="3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J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50000"/>
                      </a:schemeClr>
                    </a:solidFill>
                    <a:ln w="9525">
                      <a:solidFill>
                        <a:schemeClr val="accent5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J$3:$AJ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2" formatCode="0.0">
                        <c:v>366.1</c:v>
                      </c:pt>
                      <c:pt idx="13" formatCode="0.0">
                        <c:v>238.5</c:v>
                      </c:pt>
                      <c:pt idx="14" formatCode="0.0">
                        <c:v>435.3</c:v>
                      </c:pt>
                      <c:pt idx="15" formatCode="0.0">
                        <c:v>1147.8</c:v>
                      </c:pt>
                      <c:pt idx="16" formatCode="0.0">
                        <c:v>967.2</c:v>
                      </c:pt>
                      <c:pt idx="17" formatCode="0.0">
                        <c:v>551.79999999999995</c:v>
                      </c:pt>
                      <c:pt idx="18" formatCode="0.0">
                        <c:v>1423.5</c:v>
                      </c:pt>
                      <c:pt idx="19" formatCode="0.0">
                        <c:v>686.7</c:v>
                      </c:pt>
                      <c:pt idx="20" formatCode="0.0">
                        <c:v>1407.2</c:v>
                      </c:pt>
                      <c:pt idx="21" formatCode="0.0">
                        <c:v>1524.7</c:v>
                      </c:pt>
                      <c:pt idx="22" formatCode="0.0">
                        <c:v>1096.3</c:v>
                      </c:pt>
                      <c:pt idx="23" formatCode="0.0">
                        <c:v>1467</c:v>
                      </c:pt>
                      <c:pt idx="24" formatCode="0.0">
                        <c:v>1003.5</c:v>
                      </c:pt>
                      <c:pt idx="25" formatCode="0.0">
                        <c:v>566.299999999999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2-E8AD-43DE-AF6A-960F91144CC8}"/>
                  </c:ext>
                </c:extLst>
              </c15:ser>
            </c15:filteredLineSeries>
            <c15:filteredLineSeries>
              <c15:ser>
                <c:idx val="35"/>
                <c:order val="3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K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50000"/>
                      </a:schemeClr>
                    </a:solidFill>
                    <a:ln w="9525">
                      <a:solidFill>
                        <a:schemeClr val="accent6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K$3:$AK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3-E8AD-43DE-AF6A-960F91144CC8}"/>
                  </c:ext>
                </c:extLst>
              </c15:ser>
            </c15:filteredLineSeries>
            <c15:filteredLineSeries>
              <c15:ser>
                <c:idx val="36"/>
                <c:order val="3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L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70000"/>
                        <a:lumOff val="3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70000"/>
                        <a:lumOff val="30000"/>
                      </a:schemeClr>
                    </a:solidFill>
                    <a:ln w="9525">
                      <a:solidFill>
                        <a:schemeClr val="accent1">
                          <a:lumMod val="70000"/>
                          <a:lumOff val="3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L$3:$AL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4-E8AD-43DE-AF6A-960F91144CC8}"/>
                  </c:ext>
                </c:extLst>
              </c15:ser>
            </c15:filteredLineSeries>
            <c15:filteredLineSeries>
              <c15:ser>
                <c:idx val="37"/>
                <c:order val="3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M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M$3:$AM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5-E8AD-43DE-AF6A-960F91144CC8}"/>
                  </c:ext>
                </c:extLst>
              </c15:ser>
            </c15:filteredLineSeries>
            <c15:filteredLineSeries>
              <c15:ser>
                <c:idx val="38"/>
                <c:order val="3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N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N$3:$AN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6-E8AD-43DE-AF6A-960F91144CC8}"/>
                  </c:ext>
                </c:extLst>
              </c15:ser>
            </c15:filteredLineSeries>
          </c:ext>
        </c:extLst>
      </c:lineChart>
      <c:dateAx>
        <c:axId val="1205097360"/>
        <c:scaling>
          <c:orientation val="minMax"/>
        </c:scaling>
        <c:delete val="0"/>
        <c:axPos val="b"/>
        <c:numFmt formatCode="yyyy\-mm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1205097840"/>
        <c:crosses val="autoZero"/>
        <c:auto val="1"/>
        <c:lblOffset val="100"/>
        <c:baseTimeUnit val="months"/>
      </c:dateAx>
      <c:valAx>
        <c:axId val="1205097840"/>
        <c:scaling>
          <c:orientation val="minMax"/>
          <c:max val="140"/>
          <c:min val="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1205097360"/>
        <c:crosses val="autoZero"/>
        <c:crossBetween val="between"/>
        <c:minorUnit val="1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e-DE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de-DE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de-DE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de-DE"/>
              <a:t>50 - 59 year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e-DE"/>
        </a:p>
      </c:txPr>
    </c:title>
    <c:autoTitleDeleted val="0"/>
    <c:plotArea>
      <c:layout/>
      <c:lineChart>
        <c:grouping val="standard"/>
        <c:varyColors val="0"/>
        <c:ser>
          <c:idx val="11"/>
          <c:order val="10"/>
          <c:tx>
            <c:strRef>
              <c:f>'&gt; 21 d'!$M$2</c:f>
              <c:strCache>
                <c:ptCount val="1"/>
                <c:pt idx="0">
                  <c:v>Dose 1</c:v>
                </c:pt>
              </c:strCache>
            </c:strRef>
          </c:tx>
          <c:spPr>
            <a:ln w="28575" cap="rnd">
              <a:solidFill>
                <a:schemeClr val="bg1">
                  <a:lumMod val="85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bg1">
                    <a:lumMod val="85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</c:numRef>
          </c:cat>
          <c:val>
            <c:numRef>
              <c:f>'&gt; 21 d'!$M$3:$M$28</c:f>
              <c:numCache>
                <c:formatCode>0.0</c:formatCode>
                <c:ptCount val="26"/>
                <c:pt idx="0">
                  <c:v>4.5</c:v>
                </c:pt>
                <c:pt idx="1">
                  <c:v>2.7</c:v>
                </c:pt>
                <c:pt idx="2">
                  <c:v>5.4</c:v>
                </c:pt>
                <c:pt idx="3">
                  <c:v>79.3</c:v>
                </c:pt>
                <c:pt idx="4">
                  <c:v>92.5</c:v>
                </c:pt>
                <c:pt idx="5">
                  <c:v>96.7</c:v>
                </c:pt>
                <c:pt idx="6">
                  <c:v>44.3</c:v>
                </c:pt>
                <c:pt idx="7">
                  <c:v>79.900000000000006</c:v>
                </c:pt>
                <c:pt idx="8">
                  <c:v>145.80000000000001</c:v>
                </c:pt>
                <c:pt idx="9">
                  <c:v>214</c:v>
                </c:pt>
                <c:pt idx="10">
                  <c:v>145.9</c:v>
                </c:pt>
                <c:pt idx="11">
                  <c:v>59.9</c:v>
                </c:pt>
                <c:pt idx="12">
                  <c:v>89.5</c:v>
                </c:pt>
                <c:pt idx="13">
                  <c:v>51.5</c:v>
                </c:pt>
                <c:pt idx="14">
                  <c:v>69.400000000000006</c:v>
                </c:pt>
                <c:pt idx="23">
                  <c:v>54.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ABF8-493D-85D4-7EA1035D3F45}"/>
            </c:ext>
          </c:extLst>
        </c:ser>
        <c:ser>
          <c:idx val="12"/>
          <c:order val="11"/>
          <c:tx>
            <c:strRef>
              <c:f>'&gt; 21 d'!$N$2</c:f>
              <c:strCache>
                <c:ptCount val="1"/>
                <c:pt idx="0">
                  <c:v>Dose 2</c:v>
                </c:pt>
              </c:strCache>
            </c:strRef>
          </c:tx>
          <c:spPr>
            <a:ln w="28575" cap="rnd">
              <a:solidFill>
                <a:schemeClr val="bg1">
                  <a:lumMod val="65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bg1">
                    <a:lumMod val="65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</c:numRef>
          </c:cat>
          <c:val>
            <c:numRef>
              <c:f>'&gt; 21 d'!$N$3:$N$28</c:f>
              <c:numCache>
                <c:formatCode>General</c:formatCode>
                <c:ptCount val="26"/>
                <c:pt idx="2" formatCode="0.0">
                  <c:v>2.5</c:v>
                </c:pt>
                <c:pt idx="3" formatCode="0.0">
                  <c:v>8.1</c:v>
                </c:pt>
                <c:pt idx="4" formatCode="0.0">
                  <c:v>15.2</c:v>
                </c:pt>
                <c:pt idx="5" formatCode="0.0">
                  <c:v>19.899999999999999</c:v>
                </c:pt>
                <c:pt idx="6" formatCode="0.0">
                  <c:v>20.9</c:v>
                </c:pt>
                <c:pt idx="7" formatCode="0.0">
                  <c:v>30.1</c:v>
                </c:pt>
                <c:pt idx="8" formatCode="0.0">
                  <c:v>56.5</c:v>
                </c:pt>
                <c:pt idx="9" formatCode="0.0">
                  <c:v>101.1</c:v>
                </c:pt>
                <c:pt idx="10" formatCode="0.0">
                  <c:v>38.1</c:v>
                </c:pt>
                <c:pt idx="11" formatCode="0.0">
                  <c:v>26.5</c:v>
                </c:pt>
                <c:pt idx="12" formatCode="0.0">
                  <c:v>25.8</c:v>
                </c:pt>
                <c:pt idx="13" formatCode="0.0">
                  <c:v>9.1999999999999993</c:v>
                </c:pt>
                <c:pt idx="14" formatCode="0.0">
                  <c:v>9.6999999999999993</c:v>
                </c:pt>
                <c:pt idx="15" formatCode="0.0">
                  <c:v>23.7</c:v>
                </c:pt>
                <c:pt idx="16" formatCode="0.0">
                  <c:v>13.7</c:v>
                </c:pt>
                <c:pt idx="17" formatCode="0.0">
                  <c:v>8.1</c:v>
                </c:pt>
                <c:pt idx="18" formatCode="0.0">
                  <c:v>5.2</c:v>
                </c:pt>
                <c:pt idx="19" formatCode="0.0">
                  <c:v>14.7</c:v>
                </c:pt>
                <c:pt idx="20" formatCode="0.0">
                  <c:v>19</c:v>
                </c:pt>
                <c:pt idx="21" formatCode="0.0">
                  <c:v>14.4</c:v>
                </c:pt>
                <c:pt idx="22" formatCode="0.0">
                  <c:v>8.1</c:v>
                </c:pt>
                <c:pt idx="23" formatCode="0.0">
                  <c:v>17.5</c:v>
                </c:pt>
                <c:pt idx="24" formatCode="0.0">
                  <c:v>8.800000000000000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ABF8-493D-85D4-7EA1035D3F45}"/>
            </c:ext>
          </c:extLst>
        </c:ser>
        <c:ser>
          <c:idx val="13"/>
          <c:order val="12"/>
          <c:tx>
            <c:strRef>
              <c:f>'&gt; 21 d'!$O$2</c:f>
              <c:strCache>
                <c:ptCount val="1"/>
                <c:pt idx="0">
                  <c:v>Dose 3</c:v>
                </c:pt>
              </c:strCache>
            </c:strRef>
          </c:tx>
          <c:spPr>
            <a:ln w="28575" cap="rnd">
              <a:solidFill>
                <a:schemeClr val="bg2">
                  <a:lumMod val="5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bg1">
                  <a:lumMod val="85000"/>
                </a:schemeClr>
              </a:solidFill>
              <a:ln w="9525">
                <a:solidFill>
                  <a:schemeClr val="bg2">
                    <a:lumMod val="50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</c:numRef>
          </c:cat>
          <c:val>
            <c:numRef>
              <c:f>'&gt; 21 d'!$O$3:$O$28</c:f>
              <c:numCache>
                <c:formatCode>General</c:formatCode>
                <c:ptCount val="26"/>
                <c:pt idx="7" formatCode="0.0">
                  <c:v>18.8</c:v>
                </c:pt>
                <c:pt idx="8" formatCode="0.0">
                  <c:v>11.6</c:v>
                </c:pt>
                <c:pt idx="9" formatCode="0.0">
                  <c:v>12.3</c:v>
                </c:pt>
                <c:pt idx="10" formatCode="0.0">
                  <c:v>12.6</c:v>
                </c:pt>
                <c:pt idx="11" formatCode="0.0">
                  <c:v>9.1999999999999993</c:v>
                </c:pt>
                <c:pt idx="12" formatCode="0.0">
                  <c:v>13</c:v>
                </c:pt>
                <c:pt idx="13" formatCode="0.0">
                  <c:v>7.8</c:v>
                </c:pt>
                <c:pt idx="14" formatCode="0.0">
                  <c:v>6.7</c:v>
                </c:pt>
                <c:pt idx="15" formatCode="0.0">
                  <c:v>14</c:v>
                </c:pt>
                <c:pt idx="16" formatCode="0.0">
                  <c:v>6.7</c:v>
                </c:pt>
                <c:pt idx="17" formatCode="0.0">
                  <c:v>3.7</c:v>
                </c:pt>
                <c:pt idx="18" formatCode="0.0">
                  <c:v>11.4</c:v>
                </c:pt>
                <c:pt idx="19" formatCode="0.0">
                  <c:v>5</c:v>
                </c:pt>
                <c:pt idx="20" formatCode="0.0">
                  <c:v>10.7</c:v>
                </c:pt>
                <c:pt idx="21" formatCode="0.0">
                  <c:v>12.2</c:v>
                </c:pt>
                <c:pt idx="22" formatCode="0.0">
                  <c:v>8.5</c:v>
                </c:pt>
                <c:pt idx="23" formatCode="0.0">
                  <c:v>8</c:v>
                </c:pt>
                <c:pt idx="24" formatCode="0.0">
                  <c:v>5.0999999999999996</c:v>
                </c:pt>
                <c:pt idx="25" formatCode="0.0">
                  <c:v>2.20000000000000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ABF8-493D-85D4-7EA1035D3F45}"/>
            </c:ext>
          </c:extLst>
        </c:ser>
        <c:ser>
          <c:idx val="14"/>
          <c:order val="13"/>
          <c:tx>
            <c:strRef>
              <c:f>'&gt; 21 d'!$P$2</c:f>
              <c:strCache>
                <c:ptCount val="1"/>
                <c:pt idx="0">
                  <c:v>Dose 4</c:v>
                </c:pt>
              </c:strCache>
            </c:strRef>
          </c:tx>
          <c:spPr>
            <a:ln w="28575" cap="rnd">
              <a:solidFill>
                <a:schemeClr val="tx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bg1">
                  <a:lumMod val="85000"/>
                </a:schemeClr>
              </a:solidFill>
              <a:ln w="9525">
                <a:solidFill>
                  <a:schemeClr val="tx1"/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</c:numRef>
          </c:cat>
          <c:val>
            <c:numRef>
              <c:f>'&gt; 21 d'!$P$3:$P$28</c:f>
              <c:numCache>
                <c:formatCode>General</c:formatCode>
                <c:ptCount val="26"/>
                <c:pt idx="14" formatCode="0.0">
                  <c:v>50.5</c:v>
                </c:pt>
                <c:pt idx="15" formatCode="0.0">
                  <c:v>80.099999999999994</c:v>
                </c:pt>
                <c:pt idx="17" formatCode="0.0">
                  <c:v>37.1</c:v>
                </c:pt>
                <c:pt idx="18" formatCode="0.0">
                  <c:v>37.700000000000003</c:v>
                </c:pt>
                <c:pt idx="19" formatCode="0.0">
                  <c:v>4.4000000000000004</c:v>
                </c:pt>
                <c:pt idx="20" formatCode="0.0">
                  <c:v>6.2</c:v>
                </c:pt>
                <c:pt idx="21" formatCode="0.0">
                  <c:v>7.3</c:v>
                </c:pt>
                <c:pt idx="22" formatCode="0.0">
                  <c:v>6.7</c:v>
                </c:pt>
                <c:pt idx="23" formatCode="0.0">
                  <c:v>5.2</c:v>
                </c:pt>
                <c:pt idx="24" formatCode="0.0">
                  <c:v>7.1</c:v>
                </c:pt>
                <c:pt idx="25" formatCode="0.0">
                  <c:v>3.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3-ABF8-493D-85D4-7EA1035D3F45}"/>
            </c:ext>
          </c:extLst>
        </c:ser>
        <c:ser>
          <c:idx val="10"/>
          <c:order val="14"/>
          <c:tx>
            <c:strRef>
              <c:f>'&gt; 21 d'!$L$2</c:f>
              <c:strCache>
                <c:ptCount val="1"/>
                <c:pt idx="0">
                  <c:v>Benchmark</c:v>
                </c:pt>
              </c:strCache>
            </c:strRef>
          </c:tx>
          <c:spPr>
            <a:ln w="28575" cap="rnd">
              <a:solidFill>
                <a:srgbClr val="00B05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00B050"/>
              </a:solidFill>
              <a:ln w="9525">
                <a:solidFill>
                  <a:srgbClr val="00B050"/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</c:numRef>
          </c:cat>
          <c:val>
            <c:numRef>
              <c:f>'&gt; 21 d'!$L$3:$L$28</c:f>
              <c:numCache>
                <c:formatCode>0.0</c:formatCode>
                <c:ptCount val="26"/>
                <c:pt idx="0">
                  <c:v>67.7</c:v>
                </c:pt>
                <c:pt idx="1">
                  <c:v>28.7</c:v>
                </c:pt>
                <c:pt idx="2">
                  <c:v>33.9</c:v>
                </c:pt>
                <c:pt idx="3">
                  <c:v>147.30000000000001</c:v>
                </c:pt>
                <c:pt idx="4">
                  <c:v>327.9</c:v>
                </c:pt>
                <c:pt idx="5">
                  <c:v>300.3</c:v>
                </c:pt>
                <c:pt idx="6">
                  <c:v>207</c:v>
                </c:pt>
                <c:pt idx="7">
                  <c:v>302.7</c:v>
                </c:pt>
                <c:pt idx="8">
                  <c:v>298.3</c:v>
                </c:pt>
                <c:pt idx="9">
                  <c:v>222.1</c:v>
                </c:pt>
                <c:pt idx="10">
                  <c:v>89.3</c:v>
                </c:pt>
                <c:pt idx="11">
                  <c:v>46.1</c:v>
                </c:pt>
                <c:pt idx="12">
                  <c:v>31.2</c:v>
                </c:pt>
                <c:pt idx="13">
                  <c:v>12.7</c:v>
                </c:pt>
                <c:pt idx="15">
                  <c:v>18.899999999999999</c:v>
                </c:pt>
                <c:pt idx="16">
                  <c:v>15.8</c:v>
                </c:pt>
                <c:pt idx="17">
                  <c:v>13.7</c:v>
                </c:pt>
                <c:pt idx="18">
                  <c:v>27</c:v>
                </c:pt>
                <c:pt idx="19">
                  <c:v>19</c:v>
                </c:pt>
                <c:pt idx="20">
                  <c:v>18</c:v>
                </c:pt>
                <c:pt idx="21">
                  <c:v>16.399999999999999</c:v>
                </c:pt>
                <c:pt idx="23">
                  <c:v>15.4</c:v>
                </c:pt>
                <c:pt idx="24">
                  <c:v>11.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4-ABF8-493D-85D4-7EA1035D3F4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205097360"/>
        <c:axId val="1205097840"/>
        <c:extLst>
          <c:ext xmlns:c15="http://schemas.microsoft.com/office/drawing/2012/chart" uri="{02D57815-91ED-43cb-92C2-25804820EDAC}">
            <c15:filteredLineSeries>
              <c15:ser>
                <c:idx val="0"/>
                <c:order val="0"/>
                <c:tx>
                  <c:strRef>
                    <c:extLst>
                      <c:ext uri="{02D57815-91ED-43cb-92C2-25804820EDAC}">
                        <c15:formulaRef>
                          <c15:sqref>'&gt; 21 d'!$B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1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rgbClr val="00B050"/>
                    </a:solidFill>
                    <a:ln w="9525">
                      <a:solidFill>
                        <a:srgbClr val="00B050"/>
                      </a:solidFill>
                    </a:ln>
                    <a:effectLst/>
                  </c:spPr>
                </c:marker>
                <c:cat>
                  <c:numRef>
                    <c:extLst>
                      <c:ext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>
                      <c:ext uri="{02D57815-91ED-43cb-92C2-25804820EDAC}">
                        <c15:formulaRef>
                          <c15:sqref>'&gt; 21 d'!$B$3:$B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.5</c:v>
                      </c:pt>
                      <c:pt idx="1">
                        <c:v>0.6</c:v>
                      </c:pt>
                      <c:pt idx="2">
                        <c:v>2.6</c:v>
                      </c:pt>
                      <c:pt idx="3">
                        <c:v>11.1</c:v>
                      </c:pt>
                      <c:pt idx="4">
                        <c:v>16.100000000000001</c:v>
                      </c:pt>
                      <c:pt idx="5">
                        <c:v>17.100000000000001</c:v>
                      </c:pt>
                      <c:pt idx="6">
                        <c:v>10.1</c:v>
                      </c:pt>
                      <c:pt idx="7">
                        <c:v>12.9</c:v>
                      </c:pt>
                      <c:pt idx="8">
                        <c:v>27.6</c:v>
                      </c:pt>
                      <c:pt idx="9">
                        <c:v>14.3</c:v>
                      </c:pt>
                      <c:pt idx="10">
                        <c:v>5.3</c:v>
                      </c:pt>
                      <c:pt idx="11">
                        <c:v>3.9</c:v>
                      </c:pt>
                      <c:pt idx="13">
                        <c:v>1.5</c:v>
                      </c:pt>
                      <c:pt idx="15">
                        <c:v>1.6</c:v>
                      </c:pt>
                      <c:pt idx="20">
                        <c:v>1.4</c:v>
                      </c:pt>
                    </c:numCache>
                  </c:numRef>
                </c:val>
                <c:smooth val="0"/>
                <c:extLst>
                  <c:ext xmlns:c16="http://schemas.microsoft.com/office/drawing/2014/chart" uri="{C3380CC4-5D6E-409C-BE32-E72D297353CC}">
                    <c16:uniqueId val="{00000005-ABF8-493D-85D4-7EA1035D3F45}"/>
                  </c:ext>
                </c:extLst>
              </c15:ser>
            </c15:filteredLineSeries>
            <c15:filteredLineSeries>
              <c15:ser>
                <c:idx val="1"/>
                <c:order val="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C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2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8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C$3:$C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4" formatCode="0.0">
                        <c:v>3.7</c:v>
                      </c:pt>
                      <c:pt idx="9" formatCode="0.0">
                        <c:v>7.9</c:v>
                      </c:pt>
                      <c:pt idx="10" formatCode="0.0">
                        <c:v>8.6999999999999993</c:v>
                      </c:pt>
                      <c:pt idx="11" formatCode="0.0">
                        <c:v>8.8000000000000007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6-ABF8-493D-85D4-7EA1035D3F45}"/>
                  </c:ext>
                </c:extLst>
              </c15:ser>
            </c15:filteredLineSeries>
            <c15:filteredLineSeries>
              <c15:ser>
                <c:idx val="2"/>
                <c:order val="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D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3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6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D$3:$D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" formatCode="0.0">
                        <c:v>1.9</c:v>
                      </c:pt>
                      <c:pt idx="3" formatCode="0.0">
                        <c:v>2.6</c:v>
                      </c:pt>
                      <c:pt idx="4" formatCode="0.0">
                        <c:v>2.8</c:v>
                      </c:pt>
                      <c:pt idx="5" formatCode="0.0">
                        <c:v>2.2999999999999998</c:v>
                      </c:pt>
                      <c:pt idx="6" formatCode="0.0">
                        <c:v>1.2</c:v>
                      </c:pt>
                      <c:pt idx="7" formatCode="0.0">
                        <c:v>0.9</c:v>
                      </c:pt>
                      <c:pt idx="8" formatCode="0.0">
                        <c:v>1.9</c:v>
                      </c:pt>
                      <c:pt idx="9" formatCode="0.0">
                        <c:v>3.3</c:v>
                      </c:pt>
                      <c:pt idx="10" formatCode="0.0">
                        <c:v>1.2</c:v>
                      </c:pt>
                      <c:pt idx="11" formatCode="0.0">
                        <c:v>2.2999999999999998</c:v>
                      </c:pt>
                      <c:pt idx="12" formatCode="0.0">
                        <c:v>1.7</c:v>
                      </c:pt>
                      <c:pt idx="13" formatCode="0.0">
                        <c:v>1.5</c:v>
                      </c:pt>
                      <c:pt idx="15" formatCode="0.0">
                        <c:v>1.4</c:v>
                      </c:pt>
                      <c:pt idx="16" formatCode="0.0">
                        <c:v>1.1000000000000001</c:v>
                      </c:pt>
                      <c:pt idx="18" formatCode="0.0">
                        <c:v>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7-ABF8-493D-85D4-7EA1035D3F45}"/>
                  </c:ext>
                </c:extLst>
              </c15:ser>
            </c15:filteredLineSeries>
            <c15:filteredLineSeries>
              <c15:ser>
                <c:idx val="3"/>
                <c:order val="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E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4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bg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E$3:$E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9" formatCode="0.0">
                        <c:v>2.8</c:v>
                      </c:pt>
                      <c:pt idx="11" formatCode="0.0">
                        <c:v>1.5</c:v>
                      </c:pt>
                      <c:pt idx="12" formatCode="0.0">
                        <c:v>1.3</c:v>
                      </c:pt>
                      <c:pt idx="13" formatCode="0.0">
                        <c:v>0.8</c:v>
                      </c:pt>
                      <c:pt idx="14" formatCode="0.0">
                        <c:v>0.9</c:v>
                      </c:pt>
                      <c:pt idx="15" formatCode="0.0">
                        <c:v>1.1000000000000001</c:v>
                      </c:pt>
                      <c:pt idx="16" formatCode="0.0">
                        <c:v>0.9</c:v>
                      </c:pt>
                      <c:pt idx="17" formatCode="0.0">
                        <c:v>1</c:v>
                      </c:pt>
                      <c:pt idx="18" formatCode="0.0">
                        <c:v>1.5</c:v>
                      </c:pt>
                      <c:pt idx="20" formatCode="0.0">
                        <c:v>0.7</c:v>
                      </c:pt>
                      <c:pt idx="21" formatCode="0.0">
                        <c:v>0.7</c:v>
                      </c:pt>
                      <c:pt idx="24" formatCode="0.0">
                        <c:v>0.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8-ABF8-493D-85D4-7EA1035D3F45}"/>
                  </c:ext>
                </c:extLst>
              </c15:ser>
            </c15:filteredLineSeries>
            <c15:filteredLineSeries>
              <c15:ser>
                <c:idx val="4"/>
                <c:order val="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F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5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tx1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F$3:$F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0" formatCode="0.0">
                        <c:v>0.6</c:v>
                      </c:pt>
                      <c:pt idx="23" formatCode="0.0">
                        <c:v>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9-ABF8-493D-85D4-7EA1035D3F45}"/>
                  </c:ext>
                </c:extLst>
              </c15:ser>
            </c15:filteredLineSeries>
            <c15:filteredLineSeries>
              <c15:ser>
                <c:idx val="5"/>
                <c:order val="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G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rgbClr val="00B050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/>
                    </a:solidFill>
                    <a:ln w="9525">
                      <a:solidFill>
                        <a:schemeClr val="accent6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G$3:$G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5.0999999999999996</c:v>
                      </c:pt>
                      <c:pt idx="1">
                        <c:v>8.1999999999999993</c:v>
                      </c:pt>
                      <c:pt idx="2">
                        <c:v>20.5</c:v>
                      </c:pt>
                      <c:pt idx="3">
                        <c:v>63.6</c:v>
                      </c:pt>
                      <c:pt idx="4">
                        <c:v>81.2</c:v>
                      </c:pt>
                      <c:pt idx="5">
                        <c:v>82.8</c:v>
                      </c:pt>
                      <c:pt idx="6">
                        <c:v>75.099999999999994</c:v>
                      </c:pt>
                      <c:pt idx="7">
                        <c:v>108.9</c:v>
                      </c:pt>
                      <c:pt idx="8">
                        <c:v>134.1</c:v>
                      </c:pt>
                      <c:pt idx="9">
                        <c:v>57</c:v>
                      </c:pt>
                      <c:pt idx="10">
                        <c:v>15</c:v>
                      </c:pt>
                      <c:pt idx="11">
                        <c:v>12.1</c:v>
                      </c:pt>
                      <c:pt idx="12">
                        <c:v>19.8</c:v>
                      </c:pt>
                      <c:pt idx="13">
                        <c:v>5.5</c:v>
                      </c:pt>
                      <c:pt idx="14">
                        <c:v>5.7</c:v>
                      </c:pt>
                      <c:pt idx="15">
                        <c:v>6</c:v>
                      </c:pt>
                      <c:pt idx="16">
                        <c:v>7.5</c:v>
                      </c:pt>
                      <c:pt idx="18">
                        <c:v>5</c:v>
                      </c:pt>
                      <c:pt idx="19">
                        <c:v>9.6999999999999993</c:v>
                      </c:pt>
                      <c:pt idx="20">
                        <c:v>6.9</c:v>
                      </c:pt>
                      <c:pt idx="21">
                        <c:v>7.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A-ABF8-493D-85D4-7EA1035D3F45}"/>
                  </c:ext>
                </c:extLst>
              </c15:ser>
            </c15:filteredLineSeries>
            <c15:filteredLineSeries>
              <c15:ser>
                <c:idx val="6"/>
                <c:order val="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H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8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accent1">
                          <a:lumMod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H$3:$H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0" formatCode="0.0">
                        <c:v>2.8</c:v>
                      </c:pt>
                      <c:pt idx="3" formatCode="0.0">
                        <c:v>12.1</c:v>
                      </c:pt>
                      <c:pt idx="4" formatCode="0.0">
                        <c:v>30.1</c:v>
                      </c:pt>
                      <c:pt idx="5" formatCode="0.0">
                        <c:v>37.9</c:v>
                      </c:pt>
                      <c:pt idx="6" formatCode="0.0">
                        <c:v>28.1</c:v>
                      </c:pt>
                      <c:pt idx="7" formatCode="0.0">
                        <c:v>26.2</c:v>
                      </c:pt>
                      <c:pt idx="8" formatCode="0.0">
                        <c:v>26.6</c:v>
                      </c:pt>
                      <c:pt idx="9" formatCode="0.0">
                        <c:v>72.3</c:v>
                      </c:pt>
                      <c:pt idx="10" formatCode="0.0">
                        <c:v>29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B-ABF8-493D-85D4-7EA1035D3F45}"/>
                  </c:ext>
                </c:extLst>
              </c15:ser>
            </c15:filteredLineSeries>
            <c15:filteredLineSeries>
              <c15:ser>
                <c:idx val="7"/>
                <c:order val="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I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6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6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I$3:$I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3" formatCode="0.0">
                        <c:v>7.8</c:v>
                      </c:pt>
                      <c:pt idx="4" formatCode="0.0">
                        <c:v>6.9</c:v>
                      </c:pt>
                      <c:pt idx="5" formatCode="0.0">
                        <c:v>6</c:v>
                      </c:pt>
                      <c:pt idx="6" formatCode="0.0">
                        <c:v>6.8</c:v>
                      </c:pt>
                      <c:pt idx="7" formatCode="0.0">
                        <c:v>11.1</c:v>
                      </c:pt>
                      <c:pt idx="8" formatCode="0.0">
                        <c:v>14.3</c:v>
                      </c:pt>
                      <c:pt idx="9" formatCode="0.0">
                        <c:v>20.100000000000001</c:v>
                      </c:pt>
                      <c:pt idx="10" formatCode="0.0">
                        <c:v>13.6</c:v>
                      </c:pt>
                      <c:pt idx="11" formatCode="0.0">
                        <c:v>7</c:v>
                      </c:pt>
                      <c:pt idx="12" formatCode="0.0">
                        <c:v>6.5</c:v>
                      </c:pt>
                      <c:pt idx="13" formatCode="0.0">
                        <c:v>6.2</c:v>
                      </c:pt>
                      <c:pt idx="14" formatCode="0.0">
                        <c:v>3.3</c:v>
                      </c:pt>
                      <c:pt idx="15" formatCode="0.0">
                        <c:v>9.4</c:v>
                      </c:pt>
                      <c:pt idx="18" formatCode="0.0">
                        <c:v>4.9000000000000004</c:v>
                      </c:pt>
                      <c:pt idx="20" formatCode="0.0">
                        <c:v>6.2</c:v>
                      </c:pt>
                      <c:pt idx="24" formatCode="0.0">
                        <c:v>3.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C-ABF8-493D-85D4-7EA1035D3F45}"/>
                  </c:ext>
                </c:extLst>
              </c15:ser>
            </c15:filteredLineSeries>
            <c15:filteredLineSeries>
              <c15:ser>
                <c:idx val="8"/>
                <c:order val="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J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bg2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bg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J$3:$J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7" formatCode="0.0">
                        <c:v>15.1</c:v>
                      </c:pt>
                      <c:pt idx="8" formatCode="0.0">
                        <c:v>6.8</c:v>
                      </c:pt>
                      <c:pt idx="9" formatCode="0.0">
                        <c:v>5.5</c:v>
                      </c:pt>
                      <c:pt idx="10" formatCode="0.0">
                        <c:v>3.2</c:v>
                      </c:pt>
                      <c:pt idx="11" formatCode="0.0">
                        <c:v>4.4000000000000004</c:v>
                      </c:pt>
                      <c:pt idx="12" formatCode="0.0">
                        <c:v>4</c:v>
                      </c:pt>
                      <c:pt idx="13" formatCode="0.0">
                        <c:v>2.2999999999999998</c:v>
                      </c:pt>
                      <c:pt idx="14" formatCode="0.0">
                        <c:v>2.4</c:v>
                      </c:pt>
                      <c:pt idx="15" formatCode="0.0">
                        <c:v>3.3</c:v>
                      </c:pt>
                      <c:pt idx="16" formatCode="0.0">
                        <c:v>3</c:v>
                      </c:pt>
                      <c:pt idx="17" formatCode="0.0">
                        <c:v>2.6</c:v>
                      </c:pt>
                      <c:pt idx="18" formatCode="0.0">
                        <c:v>2.5</c:v>
                      </c:pt>
                      <c:pt idx="19" formatCode="0.0">
                        <c:v>3.4</c:v>
                      </c:pt>
                      <c:pt idx="21" formatCode="0.0">
                        <c:v>3.1</c:v>
                      </c:pt>
                      <c:pt idx="22" formatCode="0.0">
                        <c:v>2.5</c:v>
                      </c:pt>
                      <c:pt idx="23" formatCode="0.0">
                        <c:v>1.9</c:v>
                      </c:pt>
                      <c:pt idx="24" formatCode="0.0">
                        <c:v>1.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D-ABF8-493D-85D4-7EA1035D3F45}"/>
                  </c:ext>
                </c:extLst>
              </c15:ser>
            </c15:filteredLineSeries>
            <c15:filteredLineSeries>
              <c15:ser>
                <c:idx val="9"/>
                <c:order val="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K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tx1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K$3:$K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0" formatCode="0.0">
                        <c:v>8.3000000000000007</c:v>
                      </c:pt>
                      <c:pt idx="21" formatCode="0.0">
                        <c:v>12.1</c:v>
                      </c:pt>
                      <c:pt idx="23" formatCode="0.0">
                        <c:v>8</c:v>
                      </c:pt>
                      <c:pt idx="24" formatCode="0.0">
                        <c:v>4.099999999999999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E-ABF8-493D-85D4-7EA1035D3F45}"/>
                  </c:ext>
                </c:extLst>
              </c15:ser>
            </c15:filteredLineSeries>
            <c15:filteredLineSeries>
              <c15:ser>
                <c:idx val="39"/>
                <c:order val="1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O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O$3:$AO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F-ABF8-493D-85D4-7EA1035D3F45}"/>
                  </c:ext>
                </c:extLst>
              </c15:ser>
            </c15:filteredLineSeries>
            <c15:filteredLineSeries>
              <c15:ser>
                <c:idx val="40"/>
                <c:order val="1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P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P$3:$AP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0-ABF8-493D-85D4-7EA1035D3F45}"/>
                  </c:ext>
                </c:extLst>
              </c15:ser>
            </c15:filteredLineSeries>
            <c15:filteredLineSeries>
              <c15:ser>
                <c:idx val="15"/>
                <c:order val="1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Q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80000"/>
                        <a:lumOff val="20000"/>
                      </a:schemeClr>
                    </a:solidFill>
                    <a:ln w="9525">
                      <a:solidFill>
                        <a:schemeClr val="accent4">
                          <a:lumMod val="80000"/>
                          <a:lumOff val="2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Q$3:$Q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274.7</c:v>
                      </c:pt>
                      <c:pt idx="1">
                        <c:v>100.2</c:v>
                      </c:pt>
                      <c:pt idx="2">
                        <c:v>107.2</c:v>
                      </c:pt>
                      <c:pt idx="3">
                        <c:v>361</c:v>
                      </c:pt>
                      <c:pt idx="4">
                        <c:v>706.8</c:v>
                      </c:pt>
                      <c:pt idx="5">
                        <c:v>599.6</c:v>
                      </c:pt>
                      <c:pt idx="6">
                        <c:v>617.29999999999995</c:v>
                      </c:pt>
                      <c:pt idx="7">
                        <c:v>737.2</c:v>
                      </c:pt>
                      <c:pt idx="8">
                        <c:v>787.7</c:v>
                      </c:pt>
                      <c:pt idx="9">
                        <c:v>785.9</c:v>
                      </c:pt>
                      <c:pt idx="10">
                        <c:v>241.9</c:v>
                      </c:pt>
                      <c:pt idx="11">
                        <c:v>145.69999999999999</c:v>
                      </c:pt>
                      <c:pt idx="12">
                        <c:v>131.9</c:v>
                      </c:pt>
                      <c:pt idx="13">
                        <c:v>46.3</c:v>
                      </c:pt>
                      <c:pt idx="14">
                        <c:v>44.9</c:v>
                      </c:pt>
                      <c:pt idx="15">
                        <c:v>109.6</c:v>
                      </c:pt>
                      <c:pt idx="16">
                        <c:v>79.3</c:v>
                      </c:pt>
                      <c:pt idx="17">
                        <c:v>42.7</c:v>
                      </c:pt>
                      <c:pt idx="18">
                        <c:v>52.5</c:v>
                      </c:pt>
                      <c:pt idx="19">
                        <c:v>52.4</c:v>
                      </c:pt>
                      <c:pt idx="20">
                        <c:v>75.7</c:v>
                      </c:pt>
                      <c:pt idx="21">
                        <c:v>81</c:v>
                      </c:pt>
                      <c:pt idx="22">
                        <c:v>38.4</c:v>
                      </c:pt>
                      <c:pt idx="23">
                        <c:v>71.5</c:v>
                      </c:pt>
                      <c:pt idx="24">
                        <c:v>59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1-ABF8-493D-85D4-7EA1035D3F45}"/>
                  </c:ext>
                </c:extLst>
              </c15:ser>
            </c15:filteredLineSeries>
            <c15:filteredLineSeries>
              <c15:ser>
                <c:idx val="16"/>
                <c:order val="1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R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80000"/>
                        <a:lumOff val="20000"/>
                      </a:schemeClr>
                    </a:solidFill>
                    <a:ln w="9525">
                      <a:solidFill>
                        <a:schemeClr val="accent5">
                          <a:lumMod val="80000"/>
                          <a:lumOff val="2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R$3:$R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2</c:v>
                      </c:pt>
                      <c:pt idx="1">
                        <c:v>30.6</c:v>
                      </c:pt>
                      <c:pt idx="2">
                        <c:v>39.700000000000003</c:v>
                      </c:pt>
                      <c:pt idx="3">
                        <c:v>356.7</c:v>
                      </c:pt>
                      <c:pt idx="4">
                        <c:v>366</c:v>
                      </c:pt>
                      <c:pt idx="5">
                        <c:v>416.2</c:v>
                      </c:pt>
                      <c:pt idx="6">
                        <c:v>343.8</c:v>
                      </c:pt>
                      <c:pt idx="7">
                        <c:v>469.7</c:v>
                      </c:pt>
                      <c:pt idx="8">
                        <c:v>637.79999999999995</c:v>
                      </c:pt>
                      <c:pt idx="9">
                        <c:v>512.29999999999995</c:v>
                      </c:pt>
                      <c:pt idx="10">
                        <c:v>217.3</c:v>
                      </c:pt>
                      <c:pt idx="11">
                        <c:v>143.5</c:v>
                      </c:pt>
                      <c:pt idx="12">
                        <c:v>336.7</c:v>
                      </c:pt>
                      <c:pt idx="13">
                        <c:v>210.1</c:v>
                      </c:pt>
                      <c:pt idx="16">
                        <c:v>135.9</c:v>
                      </c:pt>
                      <c:pt idx="18">
                        <c:v>165</c:v>
                      </c:pt>
                      <c:pt idx="19">
                        <c:v>138.9</c:v>
                      </c:pt>
                      <c:pt idx="21">
                        <c:v>222.6</c:v>
                      </c:pt>
                      <c:pt idx="24">
                        <c:v>120.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2-ABF8-493D-85D4-7EA1035D3F45}"/>
                  </c:ext>
                </c:extLst>
              </c15:ser>
            </c15:filteredLineSeries>
            <c15:filteredLineSeries>
              <c15:ser>
                <c:idx val="17"/>
                <c:order val="1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S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80000"/>
                        <a:lumOff val="20000"/>
                      </a:schemeClr>
                    </a:solidFill>
                    <a:ln w="9525">
                      <a:solidFill>
                        <a:schemeClr val="accent6">
                          <a:lumMod val="80000"/>
                          <a:lumOff val="2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S$3:$S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" formatCode="0.0">
                        <c:v>4.4000000000000004</c:v>
                      </c:pt>
                      <c:pt idx="3" formatCode="0.0">
                        <c:v>21.9</c:v>
                      </c:pt>
                      <c:pt idx="4" formatCode="0.0">
                        <c:v>43.1</c:v>
                      </c:pt>
                      <c:pt idx="5" formatCode="0.0">
                        <c:v>61.5</c:v>
                      </c:pt>
                      <c:pt idx="6" formatCode="0.0">
                        <c:v>69</c:v>
                      </c:pt>
                      <c:pt idx="7" formatCode="0.0">
                        <c:v>128.30000000000001</c:v>
                      </c:pt>
                      <c:pt idx="8" formatCode="0.0">
                        <c:v>302.3</c:v>
                      </c:pt>
                      <c:pt idx="9" formatCode="0.0">
                        <c:v>613.20000000000005</c:v>
                      </c:pt>
                      <c:pt idx="10" formatCode="0.0">
                        <c:v>186</c:v>
                      </c:pt>
                      <c:pt idx="11" formatCode="0.0">
                        <c:v>137.6</c:v>
                      </c:pt>
                      <c:pt idx="12" formatCode="0.0">
                        <c:v>147.30000000000001</c:v>
                      </c:pt>
                      <c:pt idx="13" formatCode="0.0">
                        <c:v>84.8</c:v>
                      </c:pt>
                      <c:pt idx="14" formatCode="0.0">
                        <c:v>39</c:v>
                      </c:pt>
                      <c:pt idx="15" formatCode="0.0">
                        <c:v>123</c:v>
                      </c:pt>
                      <c:pt idx="16" formatCode="0.0">
                        <c:v>73.400000000000006</c:v>
                      </c:pt>
                      <c:pt idx="17" formatCode="0.0">
                        <c:v>27.5</c:v>
                      </c:pt>
                      <c:pt idx="18" formatCode="0.0">
                        <c:v>97.6</c:v>
                      </c:pt>
                      <c:pt idx="19" formatCode="0.0">
                        <c:v>28.5</c:v>
                      </c:pt>
                      <c:pt idx="20" formatCode="0.0">
                        <c:v>79.5</c:v>
                      </c:pt>
                      <c:pt idx="21" formatCode="0.0">
                        <c:v>58</c:v>
                      </c:pt>
                      <c:pt idx="22" formatCode="0.0">
                        <c:v>35.200000000000003</c:v>
                      </c:pt>
                      <c:pt idx="23" formatCode="0.0">
                        <c:v>46.5</c:v>
                      </c:pt>
                      <c:pt idx="24" formatCode="0.0">
                        <c:v>36.9</c:v>
                      </c:pt>
                      <c:pt idx="25" formatCode="0.0">
                        <c:v>20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3-ABF8-493D-85D4-7EA1035D3F45}"/>
                  </c:ext>
                </c:extLst>
              </c15:ser>
            </c15:filteredLineSeries>
            <c15:filteredLineSeries>
              <c15:ser>
                <c:idx val="18"/>
                <c:order val="2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T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80000"/>
                      </a:schemeClr>
                    </a:solidFill>
                    <a:ln w="9525">
                      <a:solidFill>
                        <a:schemeClr val="accent1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T$3:$T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7" formatCode="0.0">
                        <c:v>45.5</c:v>
                      </c:pt>
                      <c:pt idx="8" formatCode="0.0">
                        <c:v>30</c:v>
                      </c:pt>
                      <c:pt idx="9" formatCode="0.0">
                        <c:v>46.1</c:v>
                      </c:pt>
                      <c:pt idx="10" formatCode="0.0">
                        <c:v>32.5</c:v>
                      </c:pt>
                      <c:pt idx="11" formatCode="0.0">
                        <c:v>30.9</c:v>
                      </c:pt>
                      <c:pt idx="12" formatCode="0.0">
                        <c:v>47.9</c:v>
                      </c:pt>
                      <c:pt idx="13" formatCode="0.0">
                        <c:v>21.9</c:v>
                      </c:pt>
                      <c:pt idx="14" formatCode="0.0">
                        <c:v>15.8</c:v>
                      </c:pt>
                      <c:pt idx="15" formatCode="0.0">
                        <c:v>39.1</c:v>
                      </c:pt>
                      <c:pt idx="16" formatCode="0.0">
                        <c:v>23.2</c:v>
                      </c:pt>
                      <c:pt idx="17" formatCode="0.0">
                        <c:v>13.2</c:v>
                      </c:pt>
                      <c:pt idx="18" formatCode="0.0">
                        <c:v>43.7</c:v>
                      </c:pt>
                      <c:pt idx="19" formatCode="0.0">
                        <c:v>51.4</c:v>
                      </c:pt>
                      <c:pt idx="20" formatCode="0.0">
                        <c:v>44.8</c:v>
                      </c:pt>
                      <c:pt idx="21" formatCode="0.0">
                        <c:v>65.3</c:v>
                      </c:pt>
                      <c:pt idx="22" formatCode="0.0">
                        <c:v>33.6</c:v>
                      </c:pt>
                      <c:pt idx="23" formatCode="0.0">
                        <c:v>48.3</c:v>
                      </c:pt>
                      <c:pt idx="24" formatCode="0.0">
                        <c:v>24.6</c:v>
                      </c:pt>
                      <c:pt idx="25" formatCode="0.0">
                        <c:v>18.10000000000000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4-ABF8-493D-85D4-7EA1035D3F45}"/>
                  </c:ext>
                </c:extLst>
              </c15:ser>
            </c15:filteredLineSeries>
            <c15:filteredLineSeries>
              <c15:ser>
                <c:idx val="19"/>
                <c:order val="2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U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80000"/>
                      </a:schemeClr>
                    </a:solidFill>
                    <a:ln w="9525">
                      <a:solidFill>
                        <a:schemeClr val="accent2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U$3:$U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4" formatCode="0.0">
                        <c:v>84.7</c:v>
                      </c:pt>
                      <c:pt idx="15" formatCode="0.0">
                        <c:v>182.7</c:v>
                      </c:pt>
                      <c:pt idx="16" formatCode="0.0">
                        <c:v>101.9</c:v>
                      </c:pt>
                      <c:pt idx="17" formatCode="0.0">
                        <c:v>32.4</c:v>
                      </c:pt>
                      <c:pt idx="18" formatCode="0.0">
                        <c:v>68.400000000000006</c:v>
                      </c:pt>
                      <c:pt idx="19" formatCode="0.0">
                        <c:v>13</c:v>
                      </c:pt>
                      <c:pt idx="20" formatCode="0.0">
                        <c:v>19</c:v>
                      </c:pt>
                      <c:pt idx="21" formatCode="0.0">
                        <c:v>22.9</c:v>
                      </c:pt>
                      <c:pt idx="22" formatCode="0.0">
                        <c:v>23</c:v>
                      </c:pt>
                      <c:pt idx="23" formatCode="0.0">
                        <c:v>26.4</c:v>
                      </c:pt>
                      <c:pt idx="24" formatCode="0.0">
                        <c:v>21.3</c:v>
                      </c:pt>
                      <c:pt idx="25" formatCode="0.0">
                        <c:v>10.8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5-ABF8-493D-85D4-7EA1035D3F45}"/>
                  </c:ext>
                </c:extLst>
              </c15:ser>
            </c15:filteredLineSeries>
            <c15:filteredLineSeries>
              <c15:ser>
                <c:idx val="20"/>
                <c:order val="2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V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80000"/>
                      </a:schemeClr>
                    </a:solidFill>
                    <a:ln w="9525">
                      <a:solidFill>
                        <a:schemeClr val="accent3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V$3:$V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353.5</c:v>
                      </c:pt>
                      <c:pt idx="1">
                        <c:v>114.1</c:v>
                      </c:pt>
                      <c:pt idx="2">
                        <c:v>144.69999999999999</c:v>
                      </c:pt>
                      <c:pt idx="3">
                        <c:v>733.2</c:v>
                      </c:pt>
                      <c:pt idx="4">
                        <c:v>1298.5999999999999</c:v>
                      </c:pt>
                      <c:pt idx="5">
                        <c:v>1138.9000000000001</c:v>
                      </c:pt>
                      <c:pt idx="6">
                        <c:v>1161.7</c:v>
                      </c:pt>
                      <c:pt idx="7">
                        <c:v>1473.8</c:v>
                      </c:pt>
                      <c:pt idx="8">
                        <c:v>1683.8</c:v>
                      </c:pt>
                      <c:pt idx="9">
                        <c:v>1972.8</c:v>
                      </c:pt>
                      <c:pt idx="10">
                        <c:v>756.1</c:v>
                      </c:pt>
                      <c:pt idx="11">
                        <c:v>588.9</c:v>
                      </c:pt>
                      <c:pt idx="12">
                        <c:v>444.7</c:v>
                      </c:pt>
                      <c:pt idx="13">
                        <c:v>276.89999999999998</c:v>
                      </c:pt>
                      <c:pt idx="14">
                        <c:v>108.9</c:v>
                      </c:pt>
                      <c:pt idx="15">
                        <c:v>336.3</c:v>
                      </c:pt>
                      <c:pt idx="16">
                        <c:v>215.1</c:v>
                      </c:pt>
                      <c:pt idx="17">
                        <c:v>168.4</c:v>
                      </c:pt>
                      <c:pt idx="18">
                        <c:v>258.39999999999998</c:v>
                      </c:pt>
                      <c:pt idx="19">
                        <c:v>148.1</c:v>
                      </c:pt>
                      <c:pt idx="20">
                        <c:v>230.8</c:v>
                      </c:pt>
                      <c:pt idx="21">
                        <c:v>288.5</c:v>
                      </c:pt>
                      <c:pt idx="22">
                        <c:v>233.7</c:v>
                      </c:pt>
                      <c:pt idx="23">
                        <c:v>170.5</c:v>
                      </c:pt>
                      <c:pt idx="24">
                        <c:v>247.5</c:v>
                      </c:pt>
                      <c:pt idx="25">
                        <c:v>129.8000000000000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6-ABF8-493D-85D4-7EA1035D3F45}"/>
                  </c:ext>
                </c:extLst>
              </c15:ser>
            </c15:filteredLineSeries>
            <c15:filteredLineSeries>
              <c15:ser>
                <c:idx val="21"/>
                <c:order val="2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W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80000"/>
                      </a:schemeClr>
                    </a:solidFill>
                    <a:ln w="9525">
                      <a:solidFill>
                        <a:schemeClr val="accent4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W$3:$W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61.3</c:v>
                      </c:pt>
                      <c:pt idx="1">
                        <c:v>170.2</c:v>
                      </c:pt>
                      <c:pt idx="2">
                        <c:v>217.7</c:v>
                      </c:pt>
                      <c:pt idx="3">
                        <c:v>536.4</c:v>
                      </c:pt>
                      <c:pt idx="4">
                        <c:v>1080.5999999999999</c:v>
                      </c:pt>
                      <c:pt idx="5">
                        <c:v>900.4</c:v>
                      </c:pt>
                      <c:pt idx="6">
                        <c:v>725.3</c:v>
                      </c:pt>
                      <c:pt idx="7">
                        <c:v>750.7</c:v>
                      </c:pt>
                      <c:pt idx="8">
                        <c:v>1693.8</c:v>
                      </c:pt>
                      <c:pt idx="9">
                        <c:v>2063.1</c:v>
                      </c:pt>
                      <c:pt idx="10">
                        <c:v>1155</c:v>
                      </c:pt>
                      <c:pt idx="11">
                        <c:v>677.8</c:v>
                      </c:pt>
                      <c:pt idx="12">
                        <c:v>1050.3</c:v>
                      </c:pt>
                      <c:pt idx="15">
                        <c:v>688.9</c:v>
                      </c:pt>
                      <c:pt idx="17">
                        <c:v>355.7</c:v>
                      </c:pt>
                      <c:pt idx="18">
                        <c:v>690.5</c:v>
                      </c:pt>
                      <c:pt idx="19">
                        <c:v>357.3</c:v>
                      </c:pt>
                      <c:pt idx="24">
                        <c:v>27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7-ABF8-493D-85D4-7EA1035D3F45}"/>
                  </c:ext>
                </c:extLst>
              </c15:ser>
            </c15:filteredLineSeries>
            <c15:filteredLineSeries>
              <c15:ser>
                <c:idx val="22"/>
                <c:order val="2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X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80000"/>
                      </a:schemeClr>
                    </a:solidFill>
                    <a:ln w="9525">
                      <a:solidFill>
                        <a:schemeClr val="accent5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X$3:$X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5.7</c:v>
                      </c:pt>
                      <c:pt idx="1">
                        <c:v>2.4</c:v>
                      </c:pt>
                      <c:pt idx="2">
                        <c:v>12.5</c:v>
                      </c:pt>
                      <c:pt idx="3">
                        <c:v>50.7</c:v>
                      </c:pt>
                      <c:pt idx="4">
                        <c:v>111</c:v>
                      </c:pt>
                      <c:pt idx="5">
                        <c:v>169.8</c:v>
                      </c:pt>
                      <c:pt idx="6">
                        <c:v>217.8</c:v>
                      </c:pt>
                      <c:pt idx="7">
                        <c:v>719.9</c:v>
                      </c:pt>
                      <c:pt idx="8">
                        <c:v>1254</c:v>
                      </c:pt>
                      <c:pt idx="9">
                        <c:v>2224.6</c:v>
                      </c:pt>
                      <c:pt idx="10">
                        <c:v>1056.7</c:v>
                      </c:pt>
                      <c:pt idx="11">
                        <c:v>750.4</c:v>
                      </c:pt>
                      <c:pt idx="12">
                        <c:v>622.1</c:v>
                      </c:pt>
                      <c:pt idx="13">
                        <c:v>277.2</c:v>
                      </c:pt>
                      <c:pt idx="14">
                        <c:v>124.4</c:v>
                      </c:pt>
                      <c:pt idx="15">
                        <c:v>360.3</c:v>
                      </c:pt>
                      <c:pt idx="16">
                        <c:v>243.3</c:v>
                      </c:pt>
                      <c:pt idx="17">
                        <c:v>159.1</c:v>
                      </c:pt>
                      <c:pt idx="18">
                        <c:v>341.1</c:v>
                      </c:pt>
                      <c:pt idx="19">
                        <c:v>198.8</c:v>
                      </c:pt>
                      <c:pt idx="20">
                        <c:v>219.9</c:v>
                      </c:pt>
                      <c:pt idx="21">
                        <c:v>248.9</c:v>
                      </c:pt>
                      <c:pt idx="22">
                        <c:v>185.8</c:v>
                      </c:pt>
                      <c:pt idx="23">
                        <c:v>254.1</c:v>
                      </c:pt>
                      <c:pt idx="24">
                        <c:v>184.1</c:v>
                      </c:pt>
                      <c:pt idx="25">
                        <c:v>105.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8-ABF8-493D-85D4-7EA1035D3F45}"/>
                  </c:ext>
                </c:extLst>
              </c15:ser>
            </c15:filteredLineSeries>
            <c15:filteredLineSeries>
              <c15:ser>
                <c:idx val="23"/>
                <c:order val="2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Y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80000"/>
                      </a:schemeClr>
                    </a:solidFill>
                    <a:ln w="9525">
                      <a:solidFill>
                        <a:schemeClr val="accent6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Y$3:$Y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6" formatCode="0.0">
                        <c:v>58.4</c:v>
                      </c:pt>
                      <c:pt idx="7" formatCode="0.0">
                        <c:v>53.9</c:v>
                      </c:pt>
                      <c:pt idx="8" formatCode="0.0">
                        <c:v>54.8</c:v>
                      </c:pt>
                      <c:pt idx="9" formatCode="0.0">
                        <c:v>154.19999999999999</c:v>
                      </c:pt>
                      <c:pt idx="10" formatCode="0.0">
                        <c:v>124.3</c:v>
                      </c:pt>
                      <c:pt idx="11" formatCode="0.0">
                        <c:v>132.5</c:v>
                      </c:pt>
                      <c:pt idx="12" formatCode="0.0">
                        <c:v>243.4</c:v>
                      </c:pt>
                      <c:pt idx="13" formatCode="0.0">
                        <c:v>148.69999999999999</c:v>
                      </c:pt>
                      <c:pt idx="14" formatCode="0.0">
                        <c:v>133.30000000000001</c:v>
                      </c:pt>
                      <c:pt idx="15" formatCode="0.0">
                        <c:v>336.6</c:v>
                      </c:pt>
                      <c:pt idx="16" formatCode="0.0">
                        <c:v>181.3</c:v>
                      </c:pt>
                      <c:pt idx="17" formatCode="0.0">
                        <c:v>115.7</c:v>
                      </c:pt>
                      <c:pt idx="18" formatCode="0.0">
                        <c:v>314.10000000000002</c:v>
                      </c:pt>
                      <c:pt idx="19" formatCode="0.0">
                        <c:v>292.2</c:v>
                      </c:pt>
                      <c:pt idx="20" formatCode="0.0">
                        <c:v>298.7</c:v>
                      </c:pt>
                      <c:pt idx="21" formatCode="0.0">
                        <c:v>251.8</c:v>
                      </c:pt>
                      <c:pt idx="22" formatCode="0.0">
                        <c:v>212.5</c:v>
                      </c:pt>
                      <c:pt idx="23" formatCode="0.0">
                        <c:v>186.9</c:v>
                      </c:pt>
                      <c:pt idx="24" formatCode="0.0">
                        <c:v>182.6</c:v>
                      </c:pt>
                      <c:pt idx="25" formatCode="0.0">
                        <c:v>7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9-ABF8-493D-85D4-7EA1035D3F45}"/>
                  </c:ext>
                </c:extLst>
              </c15:ser>
            </c15:filteredLineSeries>
            <c15:filteredLineSeries>
              <c15:ser>
                <c:idx val="24"/>
                <c:order val="2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Z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1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Z$3:$Z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2" formatCode="0.0">
                        <c:v>25.7</c:v>
                      </c:pt>
                      <c:pt idx="13" formatCode="0.0">
                        <c:v>59.3</c:v>
                      </c:pt>
                      <c:pt idx="14" formatCode="0.0">
                        <c:v>61</c:v>
                      </c:pt>
                      <c:pt idx="15" formatCode="0.0">
                        <c:v>184.2</c:v>
                      </c:pt>
                      <c:pt idx="16" formatCode="0.0">
                        <c:v>174</c:v>
                      </c:pt>
                      <c:pt idx="17" formatCode="0.0">
                        <c:v>109.1</c:v>
                      </c:pt>
                      <c:pt idx="18" formatCode="0.0">
                        <c:v>112.9</c:v>
                      </c:pt>
                      <c:pt idx="19" formatCode="0.0">
                        <c:v>52.9</c:v>
                      </c:pt>
                      <c:pt idx="20" formatCode="0.0">
                        <c:v>88.7</c:v>
                      </c:pt>
                      <c:pt idx="21" formatCode="0.0">
                        <c:v>83.7</c:v>
                      </c:pt>
                      <c:pt idx="22" formatCode="0.0">
                        <c:v>80.599999999999994</c:v>
                      </c:pt>
                      <c:pt idx="23" formatCode="0.0">
                        <c:v>104.1</c:v>
                      </c:pt>
                      <c:pt idx="24" formatCode="0.0">
                        <c:v>68</c:v>
                      </c:pt>
                      <c:pt idx="25" formatCode="0.0">
                        <c:v>46.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A-ABF8-493D-85D4-7EA1035D3F45}"/>
                  </c:ext>
                </c:extLst>
              </c15:ser>
            </c15:filteredLineSeries>
            <c15:filteredLineSeries>
              <c15:ser>
                <c:idx val="25"/>
                <c:order val="2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A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2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A$3:$AA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854.9</c:v>
                      </c:pt>
                      <c:pt idx="1">
                        <c:v>317.7</c:v>
                      </c:pt>
                      <c:pt idx="2">
                        <c:v>251.4</c:v>
                      </c:pt>
                      <c:pt idx="3">
                        <c:v>1428.3</c:v>
                      </c:pt>
                      <c:pt idx="4">
                        <c:v>2376.6999999999998</c:v>
                      </c:pt>
                      <c:pt idx="5">
                        <c:v>2520.5</c:v>
                      </c:pt>
                      <c:pt idx="6">
                        <c:v>2168.3000000000002</c:v>
                      </c:pt>
                      <c:pt idx="7">
                        <c:v>2419.6999999999998</c:v>
                      </c:pt>
                      <c:pt idx="8">
                        <c:v>4066.8</c:v>
                      </c:pt>
                      <c:pt idx="9">
                        <c:v>4131.1000000000004</c:v>
                      </c:pt>
                      <c:pt idx="10">
                        <c:v>2119.6999999999998</c:v>
                      </c:pt>
                      <c:pt idx="11">
                        <c:v>1781.6</c:v>
                      </c:pt>
                      <c:pt idx="12">
                        <c:v>2119.9</c:v>
                      </c:pt>
                      <c:pt idx="13">
                        <c:v>684.3</c:v>
                      </c:pt>
                      <c:pt idx="14">
                        <c:v>656.5</c:v>
                      </c:pt>
                      <c:pt idx="15">
                        <c:v>1750.6</c:v>
                      </c:pt>
                      <c:pt idx="16">
                        <c:v>808.1</c:v>
                      </c:pt>
                      <c:pt idx="17">
                        <c:v>268.2</c:v>
                      </c:pt>
                      <c:pt idx="18">
                        <c:v>1300.3</c:v>
                      </c:pt>
                      <c:pt idx="19">
                        <c:v>466.4</c:v>
                      </c:pt>
                      <c:pt idx="20">
                        <c:v>1139.5999999999999</c:v>
                      </c:pt>
                      <c:pt idx="21">
                        <c:v>1022.2</c:v>
                      </c:pt>
                      <c:pt idx="22">
                        <c:v>660</c:v>
                      </c:pt>
                      <c:pt idx="23">
                        <c:v>904.4</c:v>
                      </c:pt>
                      <c:pt idx="24">
                        <c:v>666.4</c:v>
                      </c:pt>
                      <c:pt idx="25">
                        <c:v>359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B-ABF8-493D-85D4-7EA1035D3F45}"/>
                  </c:ext>
                </c:extLst>
              </c15:ser>
            </c15:filteredLineSeries>
            <c15:filteredLineSeries>
              <c15:ser>
                <c:idx val="26"/>
                <c:order val="2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B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3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B$3:$AB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540.9</c:v>
                      </c:pt>
                      <c:pt idx="1">
                        <c:v>766.9</c:v>
                      </c:pt>
                      <c:pt idx="2">
                        <c:v>957.1</c:v>
                      </c:pt>
                      <c:pt idx="3">
                        <c:v>1387.2</c:v>
                      </c:pt>
                      <c:pt idx="4">
                        <c:v>1913.8</c:v>
                      </c:pt>
                      <c:pt idx="5">
                        <c:v>1980.6</c:v>
                      </c:pt>
                      <c:pt idx="6">
                        <c:v>2647.7</c:v>
                      </c:pt>
                      <c:pt idx="7">
                        <c:v>2496.8000000000002</c:v>
                      </c:pt>
                      <c:pt idx="8">
                        <c:v>3683.4</c:v>
                      </c:pt>
                      <c:pt idx="9">
                        <c:v>6252.6</c:v>
                      </c:pt>
                      <c:pt idx="10">
                        <c:v>2803.8</c:v>
                      </c:pt>
                      <c:pt idx="11">
                        <c:v>2994.4</c:v>
                      </c:pt>
                      <c:pt idx="12">
                        <c:v>1273.4000000000001</c:v>
                      </c:pt>
                      <c:pt idx="13">
                        <c:v>1658.1</c:v>
                      </c:pt>
                      <c:pt idx="14">
                        <c:v>761.5</c:v>
                      </c:pt>
                      <c:pt idx="15">
                        <c:v>1165.3</c:v>
                      </c:pt>
                      <c:pt idx="16">
                        <c:v>571</c:v>
                      </c:pt>
                      <c:pt idx="17">
                        <c:v>595.20000000000005</c:v>
                      </c:pt>
                      <c:pt idx="18">
                        <c:v>1609.1</c:v>
                      </c:pt>
                      <c:pt idx="19">
                        <c:v>799.7</c:v>
                      </c:pt>
                      <c:pt idx="20">
                        <c:v>1039.7</c:v>
                      </c:pt>
                      <c:pt idx="21">
                        <c:v>1590.3</c:v>
                      </c:pt>
                      <c:pt idx="22">
                        <c:v>689.8</c:v>
                      </c:pt>
                      <c:pt idx="23">
                        <c:v>792.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C-ABF8-493D-85D4-7EA1035D3F45}"/>
                  </c:ext>
                </c:extLst>
              </c15:ser>
            </c15:filteredLineSeries>
            <c15:filteredLineSeries>
              <c15:ser>
                <c:idx val="27"/>
                <c:order val="2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C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4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C$3:$AC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36.5</c:v>
                      </c:pt>
                      <c:pt idx="1">
                        <c:v>23.5</c:v>
                      </c:pt>
                      <c:pt idx="2">
                        <c:v>38.299999999999997</c:v>
                      </c:pt>
                      <c:pt idx="3">
                        <c:v>168.7</c:v>
                      </c:pt>
                      <c:pt idx="4">
                        <c:v>334.9</c:v>
                      </c:pt>
                      <c:pt idx="5">
                        <c:v>452.6</c:v>
                      </c:pt>
                      <c:pt idx="6">
                        <c:v>832.9</c:v>
                      </c:pt>
                      <c:pt idx="7">
                        <c:v>2049.1</c:v>
                      </c:pt>
                      <c:pt idx="8">
                        <c:v>3608.8</c:v>
                      </c:pt>
                      <c:pt idx="9">
                        <c:v>7144</c:v>
                      </c:pt>
                      <c:pt idx="10">
                        <c:v>3036.2</c:v>
                      </c:pt>
                      <c:pt idx="11">
                        <c:v>2010.5</c:v>
                      </c:pt>
                      <c:pt idx="12">
                        <c:v>1887.3</c:v>
                      </c:pt>
                      <c:pt idx="13">
                        <c:v>1078</c:v>
                      </c:pt>
                      <c:pt idx="14">
                        <c:v>539.9</c:v>
                      </c:pt>
                      <c:pt idx="15">
                        <c:v>1582.1</c:v>
                      </c:pt>
                      <c:pt idx="16">
                        <c:v>814.7</c:v>
                      </c:pt>
                      <c:pt idx="17">
                        <c:v>302.5</c:v>
                      </c:pt>
                      <c:pt idx="18">
                        <c:v>632.70000000000005</c:v>
                      </c:pt>
                      <c:pt idx="19">
                        <c:v>656.9</c:v>
                      </c:pt>
                      <c:pt idx="20">
                        <c:v>747.1</c:v>
                      </c:pt>
                      <c:pt idx="21">
                        <c:v>912.7</c:v>
                      </c:pt>
                      <c:pt idx="22">
                        <c:v>623.29999999999995</c:v>
                      </c:pt>
                      <c:pt idx="23">
                        <c:v>722.8</c:v>
                      </c:pt>
                      <c:pt idx="24">
                        <c:v>529.29999999999995</c:v>
                      </c:pt>
                      <c:pt idx="25">
                        <c:v>273.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D-ABF8-493D-85D4-7EA1035D3F45}"/>
                  </c:ext>
                </c:extLst>
              </c15:ser>
            </c15:filteredLineSeries>
            <c15:filteredLineSeries>
              <c15:ser>
                <c:idx val="28"/>
                <c:order val="3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D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5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D$3:$AD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6" formatCode="0.0">
                        <c:v>69.400000000000006</c:v>
                      </c:pt>
                      <c:pt idx="7" formatCode="0.0">
                        <c:v>130.5</c:v>
                      </c:pt>
                      <c:pt idx="8" formatCode="0.0">
                        <c:v>181.2</c:v>
                      </c:pt>
                      <c:pt idx="9" formatCode="0.0">
                        <c:v>642.20000000000005</c:v>
                      </c:pt>
                      <c:pt idx="10" formatCode="0.0">
                        <c:v>555.79999999999995</c:v>
                      </c:pt>
                      <c:pt idx="11" formatCode="0.0">
                        <c:v>581</c:v>
                      </c:pt>
                      <c:pt idx="12" formatCode="0.0">
                        <c:v>1212.0999999999999</c:v>
                      </c:pt>
                      <c:pt idx="13" formatCode="0.0">
                        <c:v>803.4</c:v>
                      </c:pt>
                      <c:pt idx="14" formatCode="0.0">
                        <c:v>568.20000000000005</c:v>
                      </c:pt>
                      <c:pt idx="15" formatCode="0.0">
                        <c:v>1389.8</c:v>
                      </c:pt>
                      <c:pt idx="16" formatCode="0.0">
                        <c:v>827</c:v>
                      </c:pt>
                      <c:pt idx="17" formatCode="0.0">
                        <c:v>517.20000000000005</c:v>
                      </c:pt>
                      <c:pt idx="18" formatCode="0.0">
                        <c:v>1322.7</c:v>
                      </c:pt>
                      <c:pt idx="19" formatCode="0.0">
                        <c:v>870.2</c:v>
                      </c:pt>
                      <c:pt idx="20" formatCode="0.0">
                        <c:v>936.2</c:v>
                      </c:pt>
                      <c:pt idx="21" formatCode="0.0">
                        <c:v>958.2</c:v>
                      </c:pt>
                      <c:pt idx="22" formatCode="0.0">
                        <c:v>687.5</c:v>
                      </c:pt>
                      <c:pt idx="23" formatCode="0.0">
                        <c:v>755</c:v>
                      </c:pt>
                      <c:pt idx="24" formatCode="0.0">
                        <c:v>433.8</c:v>
                      </c:pt>
                      <c:pt idx="25" formatCode="0.0">
                        <c:v>315.39999999999998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E-ABF8-493D-85D4-7EA1035D3F45}"/>
                  </c:ext>
                </c:extLst>
              </c15:ser>
            </c15:filteredLineSeries>
            <c15:filteredLineSeries>
              <c15:ser>
                <c:idx val="29"/>
                <c:order val="3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E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6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E$3:$AE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2" formatCode="0.0">
                        <c:v>108.7</c:v>
                      </c:pt>
                      <c:pt idx="13" formatCode="0.0">
                        <c:v>80</c:v>
                      </c:pt>
                      <c:pt idx="14" formatCode="0.0">
                        <c:v>92.2</c:v>
                      </c:pt>
                      <c:pt idx="15" formatCode="0.0">
                        <c:v>358.4</c:v>
                      </c:pt>
                      <c:pt idx="16" formatCode="0.0">
                        <c:v>250.1</c:v>
                      </c:pt>
                      <c:pt idx="17" formatCode="0.0">
                        <c:v>167.7</c:v>
                      </c:pt>
                      <c:pt idx="18" formatCode="0.0">
                        <c:v>401.7</c:v>
                      </c:pt>
                      <c:pt idx="19" formatCode="0.0">
                        <c:v>252.4</c:v>
                      </c:pt>
                      <c:pt idx="20" formatCode="0.0">
                        <c:v>390.8</c:v>
                      </c:pt>
                      <c:pt idx="21" formatCode="0.0">
                        <c:v>441.2</c:v>
                      </c:pt>
                      <c:pt idx="22" formatCode="0.0">
                        <c:v>339.7</c:v>
                      </c:pt>
                      <c:pt idx="23" formatCode="0.0">
                        <c:v>470.9</c:v>
                      </c:pt>
                      <c:pt idx="24" formatCode="0.0">
                        <c:v>330.5</c:v>
                      </c:pt>
                      <c:pt idx="25" formatCode="0.0">
                        <c:v>1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F-ABF8-493D-85D4-7EA1035D3F45}"/>
                  </c:ext>
                </c:extLst>
              </c15:ser>
            </c15:filteredLineSeries>
            <c15:filteredLineSeries>
              <c15:ser>
                <c:idx val="30"/>
                <c:order val="3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F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50000"/>
                      </a:schemeClr>
                    </a:solidFill>
                    <a:ln w="9525">
                      <a:solidFill>
                        <a:schemeClr val="accent1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F$3:$AF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010.9</c:v>
                      </c:pt>
                      <c:pt idx="1">
                        <c:v>448.1</c:v>
                      </c:pt>
                      <c:pt idx="2">
                        <c:v>561</c:v>
                      </c:pt>
                      <c:pt idx="3">
                        <c:v>1833.2</c:v>
                      </c:pt>
                      <c:pt idx="4">
                        <c:v>3413.1</c:v>
                      </c:pt>
                      <c:pt idx="5">
                        <c:v>2977.4</c:v>
                      </c:pt>
                      <c:pt idx="6">
                        <c:v>3182.8</c:v>
                      </c:pt>
                      <c:pt idx="7">
                        <c:v>4426.1000000000004</c:v>
                      </c:pt>
                      <c:pt idx="8">
                        <c:v>6670.3</c:v>
                      </c:pt>
                      <c:pt idx="9">
                        <c:v>10560.8</c:v>
                      </c:pt>
                      <c:pt idx="10">
                        <c:v>4459.8</c:v>
                      </c:pt>
                      <c:pt idx="11">
                        <c:v>3875.9</c:v>
                      </c:pt>
                      <c:pt idx="12">
                        <c:v>4709.3</c:v>
                      </c:pt>
                      <c:pt idx="13">
                        <c:v>1877</c:v>
                      </c:pt>
                      <c:pt idx="14">
                        <c:v>1363.4</c:v>
                      </c:pt>
                      <c:pt idx="15">
                        <c:v>3313.3</c:v>
                      </c:pt>
                      <c:pt idx="16">
                        <c:v>2284.1</c:v>
                      </c:pt>
                      <c:pt idx="17">
                        <c:v>788.3</c:v>
                      </c:pt>
                      <c:pt idx="18">
                        <c:v>2483.4</c:v>
                      </c:pt>
                      <c:pt idx="19">
                        <c:v>1590.3</c:v>
                      </c:pt>
                      <c:pt idx="20">
                        <c:v>2333.1999999999998</c:v>
                      </c:pt>
                      <c:pt idx="21">
                        <c:v>2958.5</c:v>
                      </c:pt>
                      <c:pt idx="22">
                        <c:v>2078.5</c:v>
                      </c:pt>
                      <c:pt idx="23">
                        <c:v>2383.6999999999998</c:v>
                      </c:pt>
                      <c:pt idx="24">
                        <c:v>1646.8</c:v>
                      </c:pt>
                      <c:pt idx="25">
                        <c:v>13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0-ABF8-493D-85D4-7EA1035D3F45}"/>
                  </c:ext>
                </c:extLst>
              </c15:ser>
            </c15:filteredLineSeries>
            <c15:filteredLineSeries>
              <c15:ser>
                <c:idx val="31"/>
                <c:order val="3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G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50000"/>
                      </a:schemeClr>
                    </a:solidFill>
                    <a:ln w="9525">
                      <a:solidFill>
                        <a:schemeClr val="accent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G$3:$AG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855.4</c:v>
                      </c:pt>
                      <c:pt idx="1">
                        <c:v>946</c:v>
                      </c:pt>
                      <c:pt idx="2">
                        <c:v>1727.7</c:v>
                      </c:pt>
                      <c:pt idx="3">
                        <c:v>1231.4000000000001</c:v>
                      </c:pt>
                      <c:pt idx="4">
                        <c:v>2968.8</c:v>
                      </c:pt>
                      <c:pt idx="5">
                        <c:v>4051.3</c:v>
                      </c:pt>
                      <c:pt idx="6">
                        <c:v>4820.3999999999996</c:v>
                      </c:pt>
                      <c:pt idx="7">
                        <c:v>5266.6</c:v>
                      </c:pt>
                      <c:pt idx="8">
                        <c:v>3909.4</c:v>
                      </c:pt>
                      <c:pt idx="9">
                        <c:v>9794.6</c:v>
                      </c:pt>
                      <c:pt idx="10">
                        <c:v>8146.1</c:v>
                      </c:pt>
                      <c:pt idx="11">
                        <c:v>5928.5</c:v>
                      </c:pt>
                      <c:pt idx="12">
                        <c:v>7812</c:v>
                      </c:pt>
                      <c:pt idx="15">
                        <c:v>2059.4</c:v>
                      </c:pt>
                      <c:pt idx="16">
                        <c:v>3465.8</c:v>
                      </c:pt>
                      <c:pt idx="17">
                        <c:v>2875</c:v>
                      </c:pt>
                      <c:pt idx="20">
                        <c:v>2906.5</c:v>
                      </c:pt>
                      <c:pt idx="22">
                        <c:v>2445</c:v>
                      </c:pt>
                      <c:pt idx="23">
                        <c:v>2212.300000000000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1-ABF8-493D-85D4-7EA1035D3F45}"/>
                  </c:ext>
                </c:extLst>
              </c15:ser>
            </c15:filteredLineSeries>
            <c15:filteredLineSeries>
              <c15:ser>
                <c:idx val="32"/>
                <c:order val="3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H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50000"/>
                      </a:schemeClr>
                    </a:solidFill>
                    <a:ln w="9525">
                      <a:solidFill>
                        <a:schemeClr val="accent3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H$3:$AH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50.30000000000001</c:v>
                      </c:pt>
                      <c:pt idx="1">
                        <c:v>59.2</c:v>
                      </c:pt>
                      <c:pt idx="2">
                        <c:v>93.8</c:v>
                      </c:pt>
                      <c:pt idx="3">
                        <c:v>413.6</c:v>
                      </c:pt>
                      <c:pt idx="4">
                        <c:v>794</c:v>
                      </c:pt>
                      <c:pt idx="5">
                        <c:v>1080.9000000000001</c:v>
                      </c:pt>
                      <c:pt idx="6">
                        <c:v>1835.3</c:v>
                      </c:pt>
                      <c:pt idx="7">
                        <c:v>3419.5</c:v>
                      </c:pt>
                      <c:pt idx="8">
                        <c:v>4989.5</c:v>
                      </c:pt>
                      <c:pt idx="9">
                        <c:v>14368.3</c:v>
                      </c:pt>
                      <c:pt idx="10">
                        <c:v>6591.3</c:v>
                      </c:pt>
                      <c:pt idx="11">
                        <c:v>4687.8999999999996</c:v>
                      </c:pt>
                      <c:pt idx="12">
                        <c:v>5376.8</c:v>
                      </c:pt>
                      <c:pt idx="13">
                        <c:v>2564.6</c:v>
                      </c:pt>
                      <c:pt idx="14">
                        <c:v>1635</c:v>
                      </c:pt>
                      <c:pt idx="15">
                        <c:v>1886.8</c:v>
                      </c:pt>
                      <c:pt idx="16">
                        <c:v>2809.1</c:v>
                      </c:pt>
                      <c:pt idx="17">
                        <c:v>1046.3</c:v>
                      </c:pt>
                      <c:pt idx="18">
                        <c:v>3174.7</c:v>
                      </c:pt>
                      <c:pt idx="19">
                        <c:v>825.2</c:v>
                      </c:pt>
                      <c:pt idx="20">
                        <c:v>3109.8</c:v>
                      </c:pt>
                      <c:pt idx="21">
                        <c:v>1982.5</c:v>
                      </c:pt>
                      <c:pt idx="22">
                        <c:v>1155.9000000000001</c:v>
                      </c:pt>
                      <c:pt idx="23">
                        <c:v>1627.8</c:v>
                      </c:pt>
                      <c:pt idx="24">
                        <c:v>960.2</c:v>
                      </c:pt>
                      <c:pt idx="25">
                        <c:v>348.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2-ABF8-493D-85D4-7EA1035D3F45}"/>
                  </c:ext>
                </c:extLst>
              </c15:ser>
            </c15:filteredLineSeries>
            <c15:filteredLineSeries>
              <c15:ser>
                <c:idx val="33"/>
                <c:order val="3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I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50000"/>
                      </a:schemeClr>
                    </a:solidFill>
                    <a:ln w="9525">
                      <a:solidFill>
                        <a:schemeClr val="accent4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I$3:$AI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6" formatCode="0.0">
                        <c:v>239.3</c:v>
                      </c:pt>
                      <c:pt idx="7" formatCode="0.0">
                        <c:v>219.6</c:v>
                      </c:pt>
                      <c:pt idx="8" formatCode="0.0">
                        <c:v>462.6</c:v>
                      </c:pt>
                      <c:pt idx="9" formatCode="0.0">
                        <c:v>2029.2</c:v>
                      </c:pt>
                      <c:pt idx="10" formatCode="0.0">
                        <c:v>1792.5</c:v>
                      </c:pt>
                      <c:pt idx="11" formatCode="0.0">
                        <c:v>2086.9</c:v>
                      </c:pt>
                      <c:pt idx="12" formatCode="0.0">
                        <c:v>3608.5</c:v>
                      </c:pt>
                      <c:pt idx="13" formatCode="0.0">
                        <c:v>2214.6</c:v>
                      </c:pt>
                      <c:pt idx="14" formatCode="0.0">
                        <c:v>1128.0999999999999</c:v>
                      </c:pt>
                      <c:pt idx="15" formatCode="0.0">
                        <c:v>3276.3</c:v>
                      </c:pt>
                      <c:pt idx="16" formatCode="0.0">
                        <c:v>1963.8</c:v>
                      </c:pt>
                      <c:pt idx="17" formatCode="0.0">
                        <c:v>1091.8</c:v>
                      </c:pt>
                      <c:pt idx="18" formatCode="0.0">
                        <c:v>2917.2</c:v>
                      </c:pt>
                      <c:pt idx="19" formatCode="0.0">
                        <c:v>2124.1</c:v>
                      </c:pt>
                      <c:pt idx="20" formatCode="0.0">
                        <c:v>2398.5</c:v>
                      </c:pt>
                      <c:pt idx="21" formatCode="0.0">
                        <c:v>2122.6</c:v>
                      </c:pt>
                      <c:pt idx="22" formatCode="0.0">
                        <c:v>1431.6</c:v>
                      </c:pt>
                      <c:pt idx="23" formatCode="0.0">
                        <c:v>2045.2</c:v>
                      </c:pt>
                      <c:pt idx="24" formatCode="0.0">
                        <c:v>1396.2</c:v>
                      </c:pt>
                      <c:pt idx="25" formatCode="0.0">
                        <c:v>558.799999999999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3-ABF8-493D-85D4-7EA1035D3F45}"/>
                  </c:ext>
                </c:extLst>
              </c15:ser>
            </c15:filteredLineSeries>
            <c15:filteredLineSeries>
              <c15:ser>
                <c:idx val="34"/>
                <c:order val="3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J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50000"/>
                      </a:schemeClr>
                    </a:solidFill>
                    <a:ln w="9525">
                      <a:solidFill>
                        <a:schemeClr val="accent5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J$3:$AJ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2" formatCode="0.0">
                        <c:v>366.1</c:v>
                      </c:pt>
                      <c:pt idx="13" formatCode="0.0">
                        <c:v>238.5</c:v>
                      </c:pt>
                      <c:pt idx="14" formatCode="0.0">
                        <c:v>435.3</c:v>
                      </c:pt>
                      <c:pt idx="15" formatCode="0.0">
                        <c:v>1147.8</c:v>
                      </c:pt>
                      <c:pt idx="16" formatCode="0.0">
                        <c:v>967.2</c:v>
                      </c:pt>
                      <c:pt idx="17" formatCode="0.0">
                        <c:v>551.79999999999995</c:v>
                      </c:pt>
                      <c:pt idx="18" formatCode="0.0">
                        <c:v>1423.5</c:v>
                      </c:pt>
                      <c:pt idx="19" formatCode="0.0">
                        <c:v>686.7</c:v>
                      </c:pt>
                      <c:pt idx="20" formatCode="0.0">
                        <c:v>1407.2</c:v>
                      </c:pt>
                      <c:pt idx="21" formatCode="0.0">
                        <c:v>1524.7</c:v>
                      </c:pt>
                      <c:pt idx="22" formatCode="0.0">
                        <c:v>1096.3</c:v>
                      </c:pt>
                      <c:pt idx="23" formatCode="0.0">
                        <c:v>1467</c:v>
                      </c:pt>
                      <c:pt idx="24" formatCode="0.0">
                        <c:v>1003.5</c:v>
                      </c:pt>
                      <c:pt idx="25" formatCode="0.0">
                        <c:v>566.299999999999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4-ABF8-493D-85D4-7EA1035D3F45}"/>
                  </c:ext>
                </c:extLst>
              </c15:ser>
            </c15:filteredLineSeries>
            <c15:filteredLineSeries>
              <c15:ser>
                <c:idx val="35"/>
                <c:order val="3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K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50000"/>
                      </a:schemeClr>
                    </a:solidFill>
                    <a:ln w="9525">
                      <a:solidFill>
                        <a:schemeClr val="accent6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K$3:$AK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5-ABF8-493D-85D4-7EA1035D3F45}"/>
                  </c:ext>
                </c:extLst>
              </c15:ser>
            </c15:filteredLineSeries>
            <c15:filteredLineSeries>
              <c15:ser>
                <c:idx val="36"/>
                <c:order val="3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L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70000"/>
                        <a:lumOff val="3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70000"/>
                        <a:lumOff val="30000"/>
                      </a:schemeClr>
                    </a:solidFill>
                    <a:ln w="9525">
                      <a:solidFill>
                        <a:schemeClr val="accent1">
                          <a:lumMod val="70000"/>
                          <a:lumOff val="3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L$3:$AL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6-ABF8-493D-85D4-7EA1035D3F45}"/>
                  </c:ext>
                </c:extLst>
              </c15:ser>
            </c15:filteredLineSeries>
            <c15:filteredLineSeries>
              <c15:ser>
                <c:idx val="37"/>
                <c:order val="3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M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M$3:$AM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7-ABF8-493D-85D4-7EA1035D3F45}"/>
                  </c:ext>
                </c:extLst>
              </c15:ser>
            </c15:filteredLineSeries>
            <c15:filteredLineSeries>
              <c15:ser>
                <c:idx val="38"/>
                <c:order val="4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N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N$3:$AN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8-ABF8-493D-85D4-7EA1035D3F45}"/>
                  </c:ext>
                </c:extLst>
              </c15:ser>
            </c15:filteredLineSeries>
            <c15:filteredLineSeries>
              <c15:ser>
                <c:idx val="41"/>
                <c:order val="4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Q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70000"/>
                        <a:lumOff val="3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0000"/>
                        <a:lumOff val="30000"/>
                      </a:schemeClr>
                    </a:solidFill>
                    <a:ln w="9525">
                      <a:solidFill>
                        <a:schemeClr val="accent6">
                          <a:lumMod val="70000"/>
                          <a:lumOff val="3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Q$3:$AQ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9-ABF8-493D-85D4-7EA1035D3F45}"/>
                  </c:ext>
                </c:extLst>
              </c15:ser>
            </c15:filteredLineSeries>
            <c15:filteredLineSeries>
              <c15:ser>
                <c:idx val="42"/>
                <c:order val="4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R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7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70000"/>
                      </a:schemeClr>
                    </a:solidFill>
                    <a:ln w="9525">
                      <a:solidFill>
                        <a:schemeClr val="accent1">
                          <a:lumMod val="7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R$3:$AR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A-ABF8-493D-85D4-7EA1035D3F45}"/>
                  </c:ext>
                </c:extLst>
              </c15:ser>
            </c15:filteredLineSeries>
            <c15:filteredLineSeries>
              <c15:ser>
                <c:idx val="43"/>
                <c:order val="4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S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7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70000"/>
                      </a:schemeClr>
                    </a:solidFill>
                    <a:ln w="9525">
                      <a:solidFill>
                        <a:schemeClr val="accent2">
                          <a:lumMod val="7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S$3:$AS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B-ABF8-493D-85D4-7EA1035D3F45}"/>
                  </c:ext>
                </c:extLst>
              </c15:ser>
            </c15:filteredLineSeries>
            <c15:filteredLineSeries>
              <c15:ser>
                <c:idx val="44"/>
                <c:order val="4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T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7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70000"/>
                      </a:schemeClr>
                    </a:solidFill>
                    <a:ln w="9525">
                      <a:solidFill>
                        <a:schemeClr val="accent3">
                          <a:lumMod val="7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T$3:$AT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C-ABF8-493D-85D4-7EA1035D3F45}"/>
                  </c:ext>
                </c:extLst>
              </c15:ser>
            </c15:filteredLineSeries>
            <c15:filteredLineSeries>
              <c15:ser>
                <c:idx val="45"/>
                <c:order val="4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U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7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70000"/>
                      </a:schemeClr>
                    </a:solidFill>
                    <a:ln w="9525">
                      <a:solidFill>
                        <a:schemeClr val="accent4">
                          <a:lumMod val="7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U$3:$AU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D-ABF8-493D-85D4-7EA1035D3F45}"/>
                  </c:ext>
                </c:extLst>
              </c15:ser>
            </c15:filteredLineSeries>
            <c15:filteredLineSeries>
              <c15:ser>
                <c:idx val="46"/>
                <c:order val="4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V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7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70000"/>
                      </a:schemeClr>
                    </a:solidFill>
                    <a:ln w="9525">
                      <a:solidFill>
                        <a:schemeClr val="accent5">
                          <a:lumMod val="7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V$3:$AV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E-ABF8-493D-85D4-7EA1035D3F45}"/>
                  </c:ext>
                </c:extLst>
              </c15:ser>
            </c15:filteredLineSeries>
            <c15:filteredLineSeries>
              <c15:ser>
                <c:idx val="47"/>
                <c:order val="4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W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7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0000"/>
                      </a:schemeClr>
                    </a:solidFill>
                    <a:ln w="9525">
                      <a:solidFill>
                        <a:schemeClr val="accent6">
                          <a:lumMod val="7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W$3:$AW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F-ABF8-493D-85D4-7EA1035D3F45}"/>
                  </c:ext>
                </c:extLst>
              </c15:ser>
            </c15:filteredLineSeries>
            <c15:filteredLineSeries>
              <c15:ser>
                <c:idx val="48"/>
                <c:order val="4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X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50000"/>
                        <a:lumOff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50000"/>
                        <a:lumOff val="50000"/>
                      </a:schemeClr>
                    </a:solidFill>
                    <a:ln w="9525">
                      <a:solidFill>
                        <a:schemeClr val="accent1">
                          <a:lumMod val="50000"/>
                          <a:lumOff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X$3:$AX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30-ABF8-493D-85D4-7EA1035D3F45}"/>
                  </c:ext>
                </c:extLst>
              </c15:ser>
            </c15:filteredLineSeries>
          </c:ext>
        </c:extLst>
      </c:lineChart>
      <c:dateAx>
        <c:axId val="1205097360"/>
        <c:scaling>
          <c:orientation val="minMax"/>
        </c:scaling>
        <c:delete val="0"/>
        <c:axPos val="b"/>
        <c:numFmt formatCode="yyyy\-mm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1205097840"/>
        <c:crosses val="autoZero"/>
        <c:auto val="1"/>
        <c:lblOffset val="100"/>
        <c:baseTimeUnit val="months"/>
      </c:dateAx>
      <c:valAx>
        <c:axId val="1205097840"/>
        <c:scaling>
          <c:orientation val="minMax"/>
          <c:max val="400"/>
          <c:min val="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1205097360"/>
        <c:crosses val="autoZero"/>
        <c:crossBetween val="between"/>
        <c:minorUnit val="1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e-DE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de-DE"/>
    </a:p>
  </c:txPr>
  <c:externalData r:id="rId3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de-DE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de-DE"/>
              <a:t>60 - 69 year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e-DE"/>
        </a:p>
      </c:txPr>
    </c:title>
    <c:autoTitleDeleted val="0"/>
    <c:plotArea>
      <c:layout/>
      <c:lineChart>
        <c:grouping val="standard"/>
        <c:varyColors val="0"/>
        <c:ser>
          <c:idx val="16"/>
          <c:order val="17"/>
          <c:tx>
            <c:strRef>
              <c:f>'&gt; 21 d'!$R$2</c:f>
              <c:strCache>
                <c:ptCount val="1"/>
                <c:pt idx="0">
                  <c:v>Dose 1</c:v>
                </c:pt>
              </c:strCache>
              <c:extLst xmlns:c15="http://schemas.microsoft.com/office/drawing/2012/chart"/>
            </c:strRef>
          </c:tx>
          <c:spPr>
            <a:ln w="28575" cap="rnd">
              <a:solidFill>
                <a:schemeClr val="bg1">
                  <a:lumMod val="85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bg1">
                    <a:lumMod val="85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  <c:extLst xmlns:c15="http://schemas.microsoft.com/office/drawing/2012/chart"/>
            </c:numRef>
          </c:cat>
          <c:val>
            <c:numRef>
              <c:f>'&gt; 21 d'!$R$3:$R$28</c:f>
              <c:numCache>
                <c:formatCode>0.0</c:formatCode>
                <c:ptCount val="26"/>
                <c:pt idx="0">
                  <c:v>12</c:v>
                </c:pt>
                <c:pt idx="1">
                  <c:v>30.6</c:v>
                </c:pt>
                <c:pt idx="2">
                  <c:v>39.700000000000003</c:v>
                </c:pt>
                <c:pt idx="3">
                  <c:v>356.7</c:v>
                </c:pt>
                <c:pt idx="4">
                  <c:v>366</c:v>
                </c:pt>
                <c:pt idx="5">
                  <c:v>416.2</c:v>
                </c:pt>
                <c:pt idx="6">
                  <c:v>343.8</c:v>
                </c:pt>
                <c:pt idx="7">
                  <c:v>469.7</c:v>
                </c:pt>
                <c:pt idx="8">
                  <c:v>637.79999999999995</c:v>
                </c:pt>
                <c:pt idx="9">
                  <c:v>512.29999999999995</c:v>
                </c:pt>
                <c:pt idx="10">
                  <c:v>217.3</c:v>
                </c:pt>
                <c:pt idx="11">
                  <c:v>143.5</c:v>
                </c:pt>
                <c:pt idx="12">
                  <c:v>336.7</c:v>
                </c:pt>
                <c:pt idx="13">
                  <c:v>210.1</c:v>
                </c:pt>
                <c:pt idx="16">
                  <c:v>135.9</c:v>
                </c:pt>
                <c:pt idx="18">
                  <c:v>165</c:v>
                </c:pt>
                <c:pt idx="19">
                  <c:v>138.9</c:v>
                </c:pt>
                <c:pt idx="21">
                  <c:v>222.6</c:v>
                </c:pt>
                <c:pt idx="24">
                  <c:v>120.1</c:v>
                </c:pt>
              </c:numCache>
              <c:extLst xmlns:c15="http://schemas.microsoft.com/office/drawing/2012/chart"/>
            </c:numRef>
          </c:val>
          <c:smooth val="0"/>
          <c:extLst>
            <c:ext xmlns:c16="http://schemas.microsoft.com/office/drawing/2014/chart" uri="{C3380CC4-5D6E-409C-BE32-E72D297353CC}">
              <c16:uniqueId val="{00000000-6DD0-4BE8-9A63-D3D08EEF4BA4}"/>
            </c:ext>
          </c:extLst>
        </c:ser>
        <c:ser>
          <c:idx val="17"/>
          <c:order val="18"/>
          <c:tx>
            <c:strRef>
              <c:f>'&gt; 21 d'!$S$2</c:f>
              <c:strCache>
                <c:ptCount val="1"/>
                <c:pt idx="0">
                  <c:v>Dose 2</c:v>
                </c:pt>
              </c:strCache>
              <c:extLst xmlns:c15="http://schemas.microsoft.com/office/drawing/2012/chart"/>
            </c:strRef>
          </c:tx>
          <c:spPr>
            <a:ln w="28575" cap="rnd">
              <a:solidFill>
                <a:schemeClr val="bg1">
                  <a:lumMod val="65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bg1">
                    <a:lumMod val="65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  <c:extLst xmlns:c15="http://schemas.microsoft.com/office/drawing/2012/chart"/>
            </c:numRef>
          </c:cat>
          <c:val>
            <c:numRef>
              <c:f>'&gt; 21 d'!$S$3:$S$28</c:f>
              <c:numCache>
                <c:formatCode>General</c:formatCode>
                <c:ptCount val="26"/>
                <c:pt idx="2" formatCode="0.0">
                  <c:v>4.4000000000000004</c:v>
                </c:pt>
                <c:pt idx="3" formatCode="0.0">
                  <c:v>21.9</c:v>
                </c:pt>
                <c:pt idx="4" formatCode="0.0">
                  <c:v>43.1</c:v>
                </c:pt>
                <c:pt idx="5" formatCode="0.0">
                  <c:v>61.5</c:v>
                </c:pt>
                <c:pt idx="6" formatCode="0.0">
                  <c:v>69</c:v>
                </c:pt>
                <c:pt idx="7" formatCode="0.0">
                  <c:v>128.30000000000001</c:v>
                </c:pt>
                <c:pt idx="8" formatCode="0.0">
                  <c:v>302.3</c:v>
                </c:pt>
                <c:pt idx="9" formatCode="0.0">
                  <c:v>613.20000000000005</c:v>
                </c:pt>
                <c:pt idx="10" formatCode="0.0">
                  <c:v>186</c:v>
                </c:pt>
                <c:pt idx="11" formatCode="0.0">
                  <c:v>137.6</c:v>
                </c:pt>
                <c:pt idx="12" formatCode="0.0">
                  <c:v>147.30000000000001</c:v>
                </c:pt>
                <c:pt idx="13" formatCode="0.0">
                  <c:v>84.8</c:v>
                </c:pt>
                <c:pt idx="14" formatCode="0.0">
                  <c:v>39</c:v>
                </c:pt>
                <c:pt idx="15" formatCode="0.0">
                  <c:v>123</c:v>
                </c:pt>
                <c:pt idx="16" formatCode="0.0">
                  <c:v>73.400000000000006</c:v>
                </c:pt>
                <c:pt idx="17" formatCode="0.0">
                  <c:v>27.5</c:v>
                </c:pt>
                <c:pt idx="18" formatCode="0.0">
                  <c:v>97.6</c:v>
                </c:pt>
                <c:pt idx="19" formatCode="0.0">
                  <c:v>28.5</c:v>
                </c:pt>
                <c:pt idx="20" formatCode="0.0">
                  <c:v>79.5</c:v>
                </c:pt>
                <c:pt idx="21" formatCode="0.0">
                  <c:v>58</c:v>
                </c:pt>
                <c:pt idx="22" formatCode="0.0">
                  <c:v>35.200000000000003</c:v>
                </c:pt>
                <c:pt idx="23" formatCode="0.0">
                  <c:v>46.5</c:v>
                </c:pt>
                <c:pt idx="24" formatCode="0.0">
                  <c:v>36.9</c:v>
                </c:pt>
                <c:pt idx="25" formatCode="0.0">
                  <c:v>20.3</c:v>
                </c:pt>
              </c:numCache>
              <c:extLst xmlns:c15="http://schemas.microsoft.com/office/drawing/2012/chart"/>
            </c:numRef>
          </c:val>
          <c:smooth val="0"/>
          <c:extLst>
            <c:ext xmlns:c16="http://schemas.microsoft.com/office/drawing/2014/chart" uri="{C3380CC4-5D6E-409C-BE32-E72D297353CC}">
              <c16:uniqueId val="{00000001-6DD0-4BE8-9A63-D3D08EEF4BA4}"/>
            </c:ext>
          </c:extLst>
        </c:ser>
        <c:ser>
          <c:idx val="18"/>
          <c:order val="19"/>
          <c:tx>
            <c:strRef>
              <c:f>'&gt; 21 d'!$T$2</c:f>
              <c:strCache>
                <c:ptCount val="1"/>
                <c:pt idx="0">
                  <c:v>Dose 3</c:v>
                </c:pt>
              </c:strCache>
              <c:extLst xmlns:c15="http://schemas.microsoft.com/office/drawing/2012/chart"/>
            </c:strRef>
          </c:tx>
          <c:spPr>
            <a:ln w="28575" cap="rnd">
              <a:solidFill>
                <a:schemeClr val="bg2">
                  <a:lumMod val="5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bg1">
                  <a:lumMod val="85000"/>
                </a:schemeClr>
              </a:solidFill>
              <a:ln w="9525">
                <a:solidFill>
                  <a:schemeClr val="bg2">
                    <a:lumMod val="50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  <c:extLst xmlns:c15="http://schemas.microsoft.com/office/drawing/2012/chart"/>
            </c:numRef>
          </c:cat>
          <c:val>
            <c:numRef>
              <c:f>'&gt; 21 d'!$T$3:$T$28</c:f>
              <c:numCache>
                <c:formatCode>General</c:formatCode>
                <c:ptCount val="26"/>
                <c:pt idx="7" formatCode="0.0">
                  <c:v>45.5</c:v>
                </c:pt>
                <c:pt idx="8" formatCode="0.0">
                  <c:v>30</c:v>
                </c:pt>
                <c:pt idx="9" formatCode="0.0">
                  <c:v>46.1</c:v>
                </c:pt>
                <c:pt idx="10" formatCode="0.0">
                  <c:v>32.5</c:v>
                </c:pt>
                <c:pt idx="11" formatCode="0.0">
                  <c:v>30.9</c:v>
                </c:pt>
                <c:pt idx="12" formatCode="0.0">
                  <c:v>47.9</c:v>
                </c:pt>
                <c:pt idx="13" formatCode="0.0">
                  <c:v>21.9</c:v>
                </c:pt>
                <c:pt idx="14" formatCode="0.0">
                  <c:v>15.8</c:v>
                </c:pt>
                <c:pt idx="15" formatCode="0.0">
                  <c:v>39.1</c:v>
                </c:pt>
                <c:pt idx="16" formatCode="0.0">
                  <c:v>23.2</c:v>
                </c:pt>
                <c:pt idx="17" formatCode="0.0">
                  <c:v>13.2</c:v>
                </c:pt>
                <c:pt idx="18" formatCode="0.0">
                  <c:v>43.7</c:v>
                </c:pt>
                <c:pt idx="19" formatCode="0.0">
                  <c:v>51.4</c:v>
                </c:pt>
                <c:pt idx="20" formatCode="0.0">
                  <c:v>44.8</c:v>
                </c:pt>
                <c:pt idx="21" formatCode="0.0">
                  <c:v>65.3</c:v>
                </c:pt>
                <c:pt idx="22" formatCode="0.0">
                  <c:v>33.6</c:v>
                </c:pt>
                <c:pt idx="23" formatCode="0.0">
                  <c:v>48.3</c:v>
                </c:pt>
                <c:pt idx="24" formatCode="0.0">
                  <c:v>24.6</c:v>
                </c:pt>
                <c:pt idx="25" formatCode="0.0">
                  <c:v>18.100000000000001</c:v>
                </c:pt>
              </c:numCache>
              <c:extLst xmlns:c15="http://schemas.microsoft.com/office/drawing/2012/chart"/>
            </c:numRef>
          </c:val>
          <c:smooth val="0"/>
          <c:extLst>
            <c:ext xmlns:c16="http://schemas.microsoft.com/office/drawing/2014/chart" uri="{C3380CC4-5D6E-409C-BE32-E72D297353CC}">
              <c16:uniqueId val="{00000002-6DD0-4BE8-9A63-D3D08EEF4BA4}"/>
            </c:ext>
          </c:extLst>
        </c:ser>
        <c:ser>
          <c:idx val="19"/>
          <c:order val="20"/>
          <c:tx>
            <c:strRef>
              <c:f>'&gt; 21 d'!$U$2</c:f>
              <c:strCache>
                <c:ptCount val="1"/>
                <c:pt idx="0">
                  <c:v>Dose 4</c:v>
                </c:pt>
              </c:strCache>
              <c:extLst xmlns:c15="http://schemas.microsoft.com/office/drawing/2012/chart"/>
            </c:strRef>
          </c:tx>
          <c:spPr>
            <a:ln w="28575" cap="rnd">
              <a:solidFill>
                <a:schemeClr val="tx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bg1">
                  <a:lumMod val="85000"/>
                </a:schemeClr>
              </a:solidFill>
              <a:ln w="9525">
                <a:solidFill>
                  <a:schemeClr val="tx1"/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  <c:extLst xmlns:c15="http://schemas.microsoft.com/office/drawing/2012/chart"/>
            </c:numRef>
          </c:cat>
          <c:val>
            <c:numRef>
              <c:f>'&gt; 21 d'!$U$3:$U$28</c:f>
              <c:numCache>
                <c:formatCode>General</c:formatCode>
                <c:ptCount val="26"/>
                <c:pt idx="14" formatCode="0.0">
                  <c:v>84.7</c:v>
                </c:pt>
                <c:pt idx="15" formatCode="0.0">
                  <c:v>182.7</c:v>
                </c:pt>
                <c:pt idx="16" formatCode="0.0">
                  <c:v>101.9</c:v>
                </c:pt>
                <c:pt idx="17" formatCode="0.0">
                  <c:v>32.4</c:v>
                </c:pt>
                <c:pt idx="18" formatCode="0.0">
                  <c:v>68.400000000000006</c:v>
                </c:pt>
                <c:pt idx="19" formatCode="0.0">
                  <c:v>13</c:v>
                </c:pt>
                <c:pt idx="20" formatCode="0.0">
                  <c:v>19</c:v>
                </c:pt>
                <c:pt idx="21" formatCode="0.0">
                  <c:v>22.9</c:v>
                </c:pt>
                <c:pt idx="22" formatCode="0.0">
                  <c:v>23</c:v>
                </c:pt>
                <c:pt idx="23" formatCode="0.0">
                  <c:v>26.4</c:v>
                </c:pt>
                <c:pt idx="24" formatCode="0.0">
                  <c:v>21.3</c:v>
                </c:pt>
                <c:pt idx="25" formatCode="0.0">
                  <c:v>10.8</c:v>
                </c:pt>
              </c:numCache>
              <c:extLst xmlns:c15="http://schemas.microsoft.com/office/drawing/2012/chart"/>
            </c:numRef>
          </c:val>
          <c:smooth val="0"/>
          <c:extLst>
            <c:ext xmlns:c16="http://schemas.microsoft.com/office/drawing/2014/chart" uri="{C3380CC4-5D6E-409C-BE32-E72D297353CC}">
              <c16:uniqueId val="{00000003-6DD0-4BE8-9A63-D3D08EEF4BA4}"/>
            </c:ext>
          </c:extLst>
        </c:ser>
        <c:ser>
          <c:idx val="15"/>
          <c:order val="21"/>
          <c:tx>
            <c:strRef>
              <c:f>'&gt; 21 d'!$Q$2</c:f>
              <c:strCache>
                <c:ptCount val="1"/>
                <c:pt idx="0">
                  <c:v>Benchmark</c:v>
                </c:pt>
              </c:strCache>
              <c:extLst xmlns:c15="http://schemas.microsoft.com/office/drawing/2012/chart"/>
            </c:strRef>
          </c:tx>
          <c:spPr>
            <a:ln w="28575" cap="rnd">
              <a:solidFill>
                <a:srgbClr val="00B05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00B050"/>
              </a:solidFill>
              <a:ln w="9525">
                <a:solidFill>
                  <a:srgbClr val="00B050"/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  <c:extLst xmlns:c15="http://schemas.microsoft.com/office/drawing/2012/chart"/>
            </c:numRef>
          </c:cat>
          <c:val>
            <c:numRef>
              <c:f>'&gt; 21 d'!$Q$3:$Q$28</c:f>
              <c:numCache>
                <c:formatCode>0.0</c:formatCode>
                <c:ptCount val="26"/>
                <c:pt idx="0">
                  <c:v>274.7</c:v>
                </c:pt>
                <c:pt idx="1">
                  <c:v>100.2</c:v>
                </c:pt>
                <c:pt idx="2">
                  <c:v>107.2</c:v>
                </c:pt>
                <c:pt idx="3">
                  <c:v>361</c:v>
                </c:pt>
                <c:pt idx="4">
                  <c:v>706.8</c:v>
                </c:pt>
                <c:pt idx="5">
                  <c:v>599.6</c:v>
                </c:pt>
                <c:pt idx="6">
                  <c:v>617.29999999999995</c:v>
                </c:pt>
                <c:pt idx="7">
                  <c:v>737.2</c:v>
                </c:pt>
                <c:pt idx="8">
                  <c:v>787.7</c:v>
                </c:pt>
                <c:pt idx="9">
                  <c:v>785.9</c:v>
                </c:pt>
                <c:pt idx="10">
                  <c:v>241.9</c:v>
                </c:pt>
                <c:pt idx="11">
                  <c:v>145.69999999999999</c:v>
                </c:pt>
                <c:pt idx="12">
                  <c:v>131.9</c:v>
                </c:pt>
                <c:pt idx="13">
                  <c:v>46.3</c:v>
                </c:pt>
                <c:pt idx="14">
                  <c:v>44.9</c:v>
                </c:pt>
                <c:pt idx="15">
                  <c:v>109.6</c:v>
                </c:pt>
                <c:pt idx="16">
                  <c:v>79.3</c:v>
                </c:pt>
                <c:pt idx="17">
                  <c:v>42.7</c:v>
                </c:pt>
                <c:pt idx="18">
                  <c:v>52.5</c:v>
                </c:pt>
                <c:pt idx="19">
                  <c:v>52.4</c:v>
                </c:pt>
                <c:pt idx="20">
                  <c:v>75.7</c:v>
                </c:pt>
                <c:pt idx="21">
                  <c:v>81</c:v>
                </c:pt>
                <c:pt idx="22">
                  <c:v>38.4</c:v>
                </c:pt>
                <c:pt idx="23">
                  <c:v>71.5</c:v>
                </c:pt>
                <c:pt idx="24">
                  <c:v>59.3</c:v>
                </c:pt>
              </c:numCache>
              <c:extLst xmlns:c15="http://schemas.microsoft.com/office/drawing/2012/chart"/>
            </c:numRef>
          </c:val>
          <c:smooth val="0"/>
          <c:extLst>
            <c:ext xmlns:c16="http://schemas.microsoft.com/office/drawing/2014/chart" uri="{C3380CC4-5D6E-409C-BE32-E72D297353CC}">
              <c16:uniqueId val="{00000004-6DD0-4BE8-9A63-D3D08EEF4BA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205097360"/>
        <c:axId val="1205097840"/>
        <c:extLst>
          <c:ext xmlns:c15="http://schemas.microsoft.com/office/drawing/2012/chart" uri="{02D57815-91ED-43cb-92C2-25804820EDAC}">
            <c15:filteredLineSeries>
              <c15:ser>
                <c:idx val="0"/>
                <c:order val="0"/>
                <c:tx>
                  <c:strRef>
                    <c:extLst>
                      <c:ext uri="{02D57815-91ED-43cb-92C2-25804820EDAC}">
                        <c15:formulaRef>
                          <c15:sqref>'&gt; 21 d'!$B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1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rgbClr val="00B050"/>
                    </a:solidFill>
                    <a:ln w="9525">
                      <a:solidFill>
                        <a:srgbClr val="00B050"/>
                      </a:solidFill>
                    </a:ln>
                    <a:effectLst/>
                  </c:spPr>
                </c:marker>
                <c:cat>
                  <c:numRef>
                    <c:extLst>
                      <c:ext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>
                      <c:ext uri="{02D57815-91ED-43cb-92C2-25804820EDAC}">
                        <c15:formulaRef>
                          <c15:sqref>'&gt; 21 d'!$B$3:$B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.5</c:v>
                      </c:pt>
                      <c:pt idx="1">
                        <c:v>0.6</c:v>
                      </c:pt>
                      <c:pt idx="2">
                        <c:v>2.6</c:v>
                      </c:pt>
                      <c:pt idx="3">
                        <c:v>11.1</c:v>
                      </c:pt>
                      <c:pt idx="4">
                        <c:v>16.100000000000001</c:v>
                      </c:pt>
                      <c:pt idx="5">
                        <c:v>17.100000000000001</c:v>
                      </c:pt>
                      <c:pt idx="6">
                        <c:v>10.1</c:v>
                      </c:pt>
                      <c:pt idx="7">
                        <c:v>12.9</c:v>
                      </c:pt>
                      <c:pt idx="8">
                        <c:v>27.6</c:v>
                      </c:pt>
                      <c:pt idx="9">
                        <c:v>14.3</c:v>
                      </c:pt>
                      <c:pt idx="10">
                        <c:v>5.3</c:v>
                      </c:pt>
                      <c:pt idx="11">
                        <c:v>3.9</c:v>
                      </c:pt>
                      <c:pt idx="13">
                        <c:v>1.5</c:v>
                      </c:pt>
                      <c:pt idx="15">
                        <c:v>1.6</c:v>
                      </c:pt>
                      <c:pt idx="20">
                        <c:v>1.4</c:v>
                      </c:pt>
                    </c:numCache>
                  </c:numRef>
                </c:val>
                <c:smooth val="0"/>
                <c:extLst>
                  <c:ext xmlns:c16="http://schemas.microsoft.com/office/drawing/2014/chart" uri="{C3380CC4-5D6E-409C-BE32-E72D297353CC}">
                    <c16:uniqueId val="{00000005-6DD0-4BE8-9A63-D3D08EEF4BA4}"/>
                  </c:ext>
                </c:extLst>
              </c15:ser>
            </c15:filteredLineSeries>
            <c15:filteredLineSeries>
              <c15:ser>
                <c:idx val="1"/>
                <c:order val="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C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2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8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C$3:$C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4" formatCode="0.0">
                        <c:v>3.7</c:v>
                      </c:pt>
                      <c:pt idx="9" formatCode="0.0">
                        <c:v>7.9</c:v>
                      </c:pt>
                      <c:pt idx="10" formatCode="0.0">
                        <c:v>8.6999999999999993</c:v>
                      </c:pt>
                      <c:pt idx="11" formatCode="0.0">
                        <c:v>8.8000000000000007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6-6DD0-4BE8-9A63-D3D08EEF4BA4}"/>
                  </c:ext>
                </c:extLst>
              </c15:ser>
            </c15:filteredLineSeries>
            <c15:filteredLineSeries>
              <c15:ser>
                <c:idx val="2"/>
                <c:order val="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D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3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6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D$3:$D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" formatCode="0.0">
                        <c:v>1.9</c:v>
                      </c:pt>
                      <c:pt idx="3" formatCode="0.0">
                        <c:v>2.6</c:v>
                      </c:pt>
                      <c:pt idx="4" formatCode="0.0">
                        <c:v>2.8</c:v>
                      </c:pt>
                      <c:pt idx="5" formatCode="0.0">
                        <c:v>2.2999999999999998</c:v>
                      </c:pt>
                      <c:pt idx="6" formatCode="0.0">
                        <c:v>1.2</c:v>
                      </c:pt>
                      <c:pt idx="7" formatCode="0.0">
                        <c:v>0.9</c:v>
                      </c:pt>
                      <c:pt idx="8" formatCode="0.0">
                        <c:v>1.9</c:v>
                      </c:pt>
                      <c:pt idx="9" formatCode="0.0">
                        <c:v>3.3</c:v>
                      </c:pt>
                      <c:pt idx="10" formatCode="0.0">
                        <c:v>1.2</c:v>
                      </c:pt>
                      <c:pt idx="11" formatCode="0.0">
                        <c:v>2.2999999999999998</c:v>
                      </c:pt>
                      <c:pt idx="12" formatCode="0.0">
                        <c:v>1.7</c:v>
                      </c:pt>
                      <c:pt idx="13" formatCode="0.0">
                        <c:v>1.5</c:v>
                      </c:pt>
                      <c:pt idx="15" formatCode="0.0">
                        <c:v>1.4</c:v>
                      </c:pt>
                      <c:pt idx="16" formatCode="0.0">
                        <c:v>1.1000000000000001</c:v>
                      </c:pt>
                      <c:pt idx="18" formatCode="0.0">
                        <c:v>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7-6DD0-4BE8-9A63-D3D08EEF4BA4}"/>
                  </c:ext>
                </c:extLst>
              </c15:ser>
            </c15:filteredLineSeries>
            <c15:filteredLineSeries>
              <c15:ser>
                <c:idx val="3"/>
                <c:order val="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E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4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bg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E$3:$E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9" formatCode="0.0">
                        <c:v>2.8</c:v>
                      </c:pt>
                      <c:pt idx="11" formatCode="0.0">
                        <c:v>1.5</c:v>
                      </c:pt>
                      <c:pt idx="12" formatCode="0.0">
                        <c:v>1.3</c:v>
                      </c:pt>
                      <c:pt idx="13" formatCode="0.0">
                        <c:v>0.8</c:v>
                      </c:pt>
                      <c:pt idx="14" formatCode="0.0">
                        <c:v>0.9</c:v>
                      </c:pt>
                      <c:pt idx="15" formatCode="0.0">
                        <c:v>1.1000000000000001</c:v>
                      </c:pt>
                      <c:pt idx="16" formatCode="0.0">
                        <c:v>0.9</c:v>
                      </c:pt>
                      <c:pt idx="17" formatCode="0.0">
                        <c:v>1</c:v>
                      </c:pt>
                      <c:pt idx="18" formatCode="0.0">
                        <c:v>1.5</c:v>
                      </c:pt>
                      <c:pt idx="20" formatCode="0.0">
                        <c:v>0.7</c:v>
                      </c:pt>
                      <c:pt idx="21" formatCode="0.0">
                        <c:v>0.7</c:v>
                      </c:pt>
                      <c:pt idx="24" formatCode="0.0">
                        <c:v>0.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8-6DD0-4BE8-9A63-D3D08EEF4BA4}"/>
                  </c:ext>
                </c:extLst>
              </c15:ser>
            </c15:filteredLineSeries>
            <c15:filteredLineSeries>
              <c15:ser>
                <c:idx val="4"/>
                <c:order val="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F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5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tx1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F$3:$F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0" formatCode="0.0">
                        <c:v>0.6</c:v>
                      </c:pt>
                      <c:pt idx="23" formatCode="0.0">
                        <c:v>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9-6DD0-4BE8-9A63-D3D08EEF4BA4}"/>
                  </c:ext>
                </c:extLst>
              </c15:ser>
            </c15:filteredLineSeries>
            <c15:filteredLineSeries>
              <c15:ser>
                <c:idx val="5"/>
                <c:order val="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G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rgbClr val="00B050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/>
                    </a:solidFill>
                    <a:ln w="9525">
                      <a:solidFill>
                        <a:schemeClr val="accent6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G$3:$G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5.0999999999999996</c:v>
                      </c:pt>
                      <c:pt idx="1">
                        <c:v>8.1999999999999993</c:v>
                      </c:pt>
                      <c:pt idx="2">
                        <c:v>20.5</c:v>
                      </c:pt>
                      <c:pt idx="3">
                        <c:v>63.6</c:v>
                      </c:pt>
                      <c:pt idx="4">
                        <c:v>81.2</c:v>
                      </c:pt>
                      <c:pt idx="5">
                        <c:v>82.8</c:v>
                      </c:pt>
                      <c:pt idx="6">
                        <c:v>75.099999999999994</c:v>
                      </c:pt>
                      <c:pt idx="7">
                        <c:v>108.9</c:v>
                      </c:pt>
                      <c:pt idx="8">
                        <c:v>134.1</c:v>
                      </c:pt>
                      <c:pt idx="9">
                        <c:v>57</c:v>
                      </c:pt>
                      <c:pt idx="10">
                        <c:v>15</c:v>
                      </c:pt>
                      <c:pt idx="11">
                        <c:v>12.1</c:v>
                      </c:pt>
                      <c:pt idx="12">
                        <c:v>19.8</c:v>
                      </c:pt>
                      <c:pt idx="13">
                        <c:v>5.5</c:v>
                      </c:pt>
                      <c:pt idx="14">
                        <c:v>5.7</c:v>
                      </c:pt>
                      <c:pt idx="15">
                        <c:v>6</c:v>
                      </c:pt>
                      <c:pt idx="16">
                        <c:v>7.5</c:v>
                      </c:pt>
                      <c:pt idx="18">
                        <c:v>5</c:v>
                      </c:pt>
                      <c:pt idx="19">
                        <c:v>9.6999999999999993</c:v>
                      </c:pt>
                      <c:pt idx="20">
                        <c:v>6.9</c:v>
                      </c:pt>
                      <c:pt idx="21">
                        <c:v>7.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A-6DD0-4BE8-9A63-D3D08EEF4BA4}"/>
                  </c:ext>
                </c:extLst>
              </c15:ser>
            </c15:filteredLineSeries>
            <c15:filteredLineSeries>
              <c15:ser>
                <c:idx val="6"/>
                <c:order val="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H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8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accent1">
                          <a:lumMod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H$3:$H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0" formatCode="0.0">
                        <c:v>2.8</c:v>
                      </c:pt>
                      <c:pt idx="3" formatCode="0.0">
                        <c:v>12.1</c:v>
                      </c:pt>
                      <c:pt idx="4" formatCode="0.0">
                        <c:v>30.1</c:v>
                      </c:pt>
                      <c:pt idx="5" formatCode="0.0">
                        <c:v>37.9</c:v>
                      </c:pt>
                      <c:pt idx="6" formatCode="0.0">
                        <c:v>28.1</c:v>
                      </c:pt>
                      <c:pt idx="7" formatCode="0.0">
                        <c:v>26.2</c:v>
                      </c:pt>
                      <c:pt idx="8" formatCode="0.0">
                        <c:v>26.6</c:v>
                      </c:pt>
                      <c:pt idx="9" formatCode="0.0">
                        <c:v>72.3</c:v>
                      </c:pt>
                      <c:pt idx="10" formatCode="0.0">
                        <c:v>29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B-6DD0-4BE8-9A63-D3D08EEF4BA4}"/>
                  </c:ext>
                </c:extLst>
              </c15:ser>
            </c15:filteredLineSeries>
            <c15:filteredLineSeries>
              <c15:ser>
                <c:idx val="7"/>
                <c:order val="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I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6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6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I$3:$I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3" formatCode="0.0">
                        <c:v>7.8</c:v>
                      </c:pt>
                      <c:pt idx="4" formatCode="0.0">
                        <c:v>6.9</c:v>
                      </c:pt>
                      <c:pt idx="5" formatCode="0.0">
                        <c:v>6</c:v>
                      </c:pt>
                      <c:pt idx="6" formatCode="0.0">
                        <c:v>6.8</c:v>
                      </c:pt>
                      <c:pt idx="7" formatCode="0.0">
                        <c:v>11.1</c:v>
                      </c:pt>
                      <c:pt idx="8" formatCode="0.0">
                        <c:v>14.3</c:v>
                      </c:pt>
                      <c:pt idx="9" formatCode="0.0">
                        <c:v>20.100000000000001</c:v>
                      </c:pt>
                      <c:pt idx="10" formatCode="0.0">
                        <c:v>13.6</c:v>
                      </c:pt>
                      <c:pt idx="11" formatCode="0.0">
                        <c:v>7</c:v>
                      </c:pt>
                      <c:pt idx="12" formatCode="0.0">
                        <c:v>6.5</c:v>
                      </c:pt>
                      <c:pt idx="13" formatCode="0.0">
                        <c:v>6.2</c:v>
                      </c:pt>
                      <c:pt idx="14" formatCode="0.0">
                        <c:v>3.3</c:v>
                      </c:pt>
                      <c:pt idx="15" formatCode="0.0">
                        <c:v>9.4</c:v>
                      </c:pt>
                      <c:pt idx="18" formatCode="0.0">
                        <c:v>4.9000000000000004</c:v>
                      </c:pt>
                      <c:pt idx="20" formatCode="0.0">
                        <c:v>6.2</c:v>
                      </c:pt>
                      <c:pt idx="24" formatCode="0.0">
                        <c:v>3.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C-6DD0-4BE8-9A63-D3D08EEF4BA4}"/>
                  </c:ext>
                </c:extLst>
              </c15:ser>
            </c15:filteredLineSeries>
            <c15:filteredLineSeries>
              <c15:ser>
                <c:idx val="8"/>
                <c:order val="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J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bg2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bg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J$3:$J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7" formatCode="0.0">
                        <c:v>15.1</c:v>
                      </c:pt>
                      <c:pt idx="8" formatCode="0.0">
                        <c:v>6.8</c:v>
                      </c:pt>
                      <c:pt idx="9" formatCode="0.0">
                        <c:v>5.5</c:v>
                      </c:pt>
                      <c:pt idx="10" formatCode="0.0">
                        <c:v>3.2</c:v>
                      </c:pt>
                      <c:pt idx="11" formatCode="0.0">
                        <c:v>4.4000000000000004</c:v>
                      </c:pt>
                      <c:pt idx="12" formatCode="0.0">
                        <c:v>4</c:v>
                      </c:pt>
                      <c:pt idx="13" formatCode="0.0">
                        <c:v>2.2999999999999998</c:v>
                      </c:pt>
                      <c:pt idx="14" formatCode="0.0">
                        <c:v>2.4</c:v>
                      </c:pt>
                      <c:pt idx="15" formatCode="0.0">
                        <c:v>3.3</c:v>
                      </c:pt>
                      <c:pt idx="16" formatCode="0.0">
                        <c:v>3</c:v>
                      </c:pt>
                      <c:pt idx="17" formatCode="0.0">
                        <c:v>2.6</c:v>
                      </c:pt>
                      <c:pt idx="18" formatCode="0.0">
                        <c:v>2.5</c:v>
                      </c:pt>
                      <c:pt idx="19" formatCode="0.0">
                        <c:v>3.4</c:v>
                      </c:pt>
                      <c:pt idx="21" formatCode="0.0">
                        <c:v>3.1</c:v>
                      </c:pt>
                      <c:pt idx="22" formatCode="0.0">
                        <c:v>2.5</c:v>
                      </c:pt>
                      <c:pt idx="23" formatCode="0.0">
                        <c:v>1.9</c:v>
                      </c:pt>
                      <c:pt idx="24" formatCode="0.0">
                        <c:v>1.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D-6DD0-4BE8-9A63-D3D08EEF4BA4}"/>
                  </c:ext>
                </c:extLst>
              </c15:ser>
            </c15:filteredLineSeries>
            <c15:filteredLineSeries>
              <c15:ser>
                <c:idx val="9"/>
                <c:order val="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K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tx1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K$3:$K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0" formatCode="0.0">
                        <c:v>8.3000000000000007</c:v>
                      </c:pt>
                      <c:pt idx="21" formatCode="0.0">
                        <c:v>12.1</c:v>
                      </c:pt>
                      <c:pt idx="23" formatCode="0.0">
                        <c:v>8</c:v>
                      </c:pt>
                      <c:pt idx="24" formatCode="0.0">
                        <c:v>4.099999999999999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E-6DD0-4BE8-9A63-D3D08EEF4BA4}"/>
                  </c:ext>
                </c:extLst>
              </c15:ser>
            </c15:filteredLineSeries>
            <c15:filteredLineSeries>
              <c15:ser>
                <c:idx val="11"/>
                <c:order val="1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M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8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8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M$3:$M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4.5</c:v>
                      </c:pt>
                      <c:pt idx="1">
                        <c:v>2.7</c:v>
                      </c:pt>
                      <c:pt idx="2">
                        <c:v>5.4</c:v>
                      </c:pt>
                      <c:pt idx="3">
                        <c:v>79.3</c:v>
                      </c:pt>
                      <c:pt idx="4">
                        <c:v>92.5</c:v>
                      </c:pt>
                      <c:pt idx="5">
                        <c:v>96.7</c:v>
                      </c:pt>
                      <c:pt idx="6">
                        <c:v>44.3</c:v>
                      </c:pt>
                      <c:pt idx="7">
                        <c:v>79.900000000000006</c:v>
                      </c:pt>
                      <c:pt idx="8">
                        <c:v>145.80000000000001</c:v>
                      </c:pt>
                      <c:pt idx="9">
                        <c:v>214</c:v>
                      </c:pt>
                      <c:pt idx="10">
                        <c:v>145.9</c:v>
                      </c:pt>
                      <c:pt idx="11">
                        <c:v>59.9</c:v>
                      </c:pt>
                      <c:pt idx="12">
                        <c:v>89.5</c:v>
                      </c:pt>
                      <c:pt idx="13">
                        <c:v>51.5</c:v>
                      </c:pt>
                      <c:pt idx="14">
                        <c:v>69.400000000000006</c:v>
                      </c:pt>
                      <c:pt idx="23">
                        <c:v>54.7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F-6DD0-4BE8-9A63-D3D08EEF4BA4}"/>
                  </c:ext>
                </c:extLst>
              </c15:ser>
            </c15:filteredLineSeries>
            <c15:filteredLineSeries>
              <c15:ser>
                <c:idx val="12"/>
                <c:order val="1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N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6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6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N$3:$N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" formatCode="0.0">
                        <c:v>2.5</c:v>
                      </c:pt>
                      <c:pt idx="3" formatCode="0.0">
                        <c:v>8.1</c:v>
                      </c:pt>
                      <c:pt idx="4" formatCode="0.0">
                        <c:v>15.2</c:v>
                      </c:pt>
                      <c:pt idx="5" formatCode="0.0">
                        <c:v>19.899999999999999</c:v>
                      </c:pt>
                      <c:pt idx="6" formatCode="0.0">
                        <c:v>20.9</c:v>
                      </c:pt>
                      <c:pt idx="7" formatCode="0.0">
                        <c:v>30.1</c:v>
                      </c:pt>
                      <c:pt idx="8" formatCode="0.0">
                        <c:v>56.5</c:v>
                      </c:pt>
                      <c:pt idx="9" formatCode="0.0">
                        <c:v>101.1</c:v>
                      </c:pt>
                      <c:pt idx="10" formatCode="0.0">
                        <c:v>38.1</c:v>
                      </c:pt>
                      <c:pt idx="11" formatCode="0.0">
                        <c:v>26.5</c:v>
                      </c:pt>
                      <c:pt idx="12" formatCode="0.0">
                        <c:v>25.8</c:v>
                      </c:pt>
                      <c:pt idx="13" formatCode="0.0">
                        <c:v>9.1999999999999993</c:v>
                      </c:pt>
                      <c:pt idx="14" formatCode="0.0">
                        <c:v>9.6999999999999993</c:v>
                      </c:pt>
                      <c:pt idx="15" formatCode="0.0">
                        <c:v>23.7</c:v>
                      </c:pt>
                      <c:pt idx="16" formatCode="0.0">
                        <c:v>13.7</c:v>
                      </c:pt>
                      <c:pt idx="17" formatCode="0.0">
                        <c:v>8.1</c:v>
                      </c:pt>
                      <c:pt idx="18" formatCode="0.0">
                        <c:v>5.2</c:v>
                      </c:pt>
                      <c:pt idx="19" formatCode="0.0">
                        <c:v>14.7</c:v>
                      </c:pt>
                      <c:pt idx="20" formatCode="0.0">
                        <c:v>19</c:v>
                      </c:pt>
                      <c:pt idx="21" formatCode="0.0">
                        <c:v>14.4</c:v>
                      </c:pt>
                      <c:pt idx="22" formatCode="0.0">
                        <c:v>8.1</c:v>
                      </c:pt>
                      <c:pt idx="23" formatCode="0.0">
                        <c:v>17.5</c:v>
                      </c:pt>
                      <c:pt idx="24" formatCode="0.0">
                        <c:v>8.8000000000000007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0-6DD0-4BE8-9A63-D3D08EEF4BA4}"/>
                  </c:ext>
                </c:extLst>
              </c15:ser>
            </c15:filteredLineSeries>
            <c15:filteredLineSeries>
              <c15:ser>
                <c:idx val="13"/>
                <c:order val="1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O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bg2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bg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O$3:$O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7" formatCode="0.0">
                        <c:v>18.8</c:v>
                      </c:pt>
                      <c:pt idx="8" formatCode="0.0">
                        <c:v>11.6</c:v>
                      </c:pt>
                      <c:pt idx="9" formatCode="0.0">
                        <c:v>12.3</c:v>
                      </c:pt>
                      <c:pt idx="10" formatCode="0.0">
                        <c:v>12.6</c:v>
                      </c:pt>
                      <c:pt idx="11" formatCode="0.0">
                        <c:v>9.1999999999999993</c:v>
                      </c:pt>
                      <c:pt idx="12" formatCode="0.0">
                        <c:v>13</c:v>
                      </c:pt>
                      <c:pt idx="13" formatCode="0.0">
                        <c:v>7.8</c:v>
                      </c:pt>
                      <c:pt idx="14" formatCode="0.0">
                        <c:v>6.7</c:v>
                      </c:pt>
                      <c:pt idx="15" formatCode="0.0">
                        <c:v>14</c:v>
                      </c:pt>
                      <c:pt idx="16" formatCode="0.0">
                        <c:v>6.7</c:v>
                      </c:pt>
                      <c:pt idx="17" formatCode="0.0">
                        <c:v>3.7</c:v>
                      </c:pt>
                      <c:pt idx="18" formatCode="0.0">
                        <c:v>11.4</c:v>
                      </c:pt>
                      <c:pt idx="19" formatCode="0.0">
                        <c:v>5</c:v>
                      </c:pt>
                      <c:pt idx="20" formatCode="0.0">
                        <c:v>10.7</c:v>
                      </c:pt>
                      <c:pt idx="21" formatCode="0.0">
                        <c:v>12.2</c:v>
                      </c:pt>
                      <c:pt idx="22" formatCode="0.0">
                        <c:v>8.5</c:v>
                      </c:pt>
                      <c:pt idx="23" formatCode="0.0">
                        <c:v>8</c:v>
                      </c:pt>
                      <c:pt idx="24" formatCode="0.0">
                        <c:v>5.0999999999999996</c:v>
                      </c:pt>
                      <c:pt idx="25" formatCode="0.0">
                        <c:v>2.200000000000000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1-6DD0-4BE8-9A63-D3D08EEF4BA4}"/>
                  </c:ext>
                </c:extLst>
              </c15:ser>
            </c15:filteredLineSeries>
            <c15:filteredLineSeries>
              <c15:ser>
                <c:idx val="14"/>
                <c:order val="1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P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tx1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P$3:$P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4" formatCode="0.0">
                        <c:v>50.5</c:v>
                      </c:pt>
                      <c:pt idx="15" formatCode="0.0">
                        <c:v>80.099999999999994</c:v>
                      </c:pt>
                      <c:pt idx="17" formatCode="0.0">
                        <c:v>37.1</c:v>
                      </c:pt>
                      <c:pt idx="18" formatCode="0.0">
                        <c:v>37.700000000000003</c:v>
                      </c:pt>
                      <c:pt idx="19" formatCode="0.0">
                        <c:v>4.4000000000000004</c:v>
                      </c:pt>
                      <c:pt idx="20" formatCode="0.0">
                        <c:v>6.2</c:v>
                      </c:pt>
                      <c:pt idx="21" formatCode="0.0">
                        <c:v>7.3</c:v>
                      </c:pt>
                      <c:pt idx="22" formatCode="0.0">
                        <c:v>6.7</c:v>
                      </c:pt>
                      <c:pt idx="23" formatCode="0.0">
                        <c:v>5.2</c:v>
                      </c:pt>
                      <c:pt idx="24" formatCode="0.0">
                        <c:v>7.1</c:v>
                      </c:pt>
                      <c:pt idx="25" formatCode="0.0">
                        <c:v>3.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2-6DD0-4BE8-9A63-D3D08EEF4BA4}"/>
                  </c:ext>
                </c:extLst>
              </c15:ser>
            </c15:filteredLineSeries>
            <c15:filteredLineSeries>
              <c15:ser>
                <c:idx val="10"/>
                <c:order val="1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L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rgbClr val="92D050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rgbClr val="92D050"/>
                    </a:solidFill>
                    <a:ln w="9525">
                      <a:solidFill>
                        <a:srgbClr val="92D050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L$3:$L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67.7</c:v>
                      </c:pt>
                      <c:pt idx="1">
                        <c:v>28.7</c:v>
                      </c:pt>
                      <c:pt idx="2">
                        <c:v>33.9</c:v>
                      </c:pt>
                      <c:pt idx="3">
                        <c:v>147.30000000000001</c:v>
                      </c:pt>
                      <c:pt idx="4">
                        <c:v>327.9</c:v>
                      </c:pt>
                      <c:pt idx="5">
                        <c:v>300.3</c:v>
                      </c:pt>
                      <c:pt idx="6">
                        <c:v>207</c:v>
                      </c:pt>
                      <c:pt idx="7">
                        <c:v>302.7</c:v>
                      </c:pt>
                      <c:pt idx="8">
                        <c:v>298.3</c:v>
                      </c:pt>
                      <c:pt idx="9">
                        <c:v>222.1</c:v>
                      </c:pt>
                      <c:pt idx="10">
                        <c:v>89.3</c:v>
                      </c:pt>
                      <c:pt idx="11">
                        <c:v>46.1</c:v>
                      </c:pt>
                      <c:pt idx="12">
                        <c:v>31.2</c:v>
                      </c:pt>
                      <c:pt idx="13">
                        <c:v>12.7</c:v>
                      </c:pt>
                      <c:pt idx="15">
                        <c:v>18.899999999999999</c:v>
                      </c:pt>
                      <c:pt idx="16">
                        <c:v>15.8</c:v>
                      </c:pt>
                      <c:pt idx="17">
                        <c:v>13.7</c:v>
                      </c:pt>
                      <c:pt idx="18">
                        <c:v>27</c:v>
                      </c:pt>
                      <c:pt idx="19">
                        <c:v>19</c:v>
                      </c:pt>
                      <c:pt idx="20">
                        <c:v>18</c:v>
                      </c:pt>
                      <c:pt idx="21">
                        <c:v>16.399999999999999</c:v>
                      </c:pt>
                      <c:pt idx="23">
                        <c:v>15.4</c:v>
                      </c:pt>
                      <c:pt idx="24">
                        <c:v>11.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3-6DD0-4BE8-9A63-D3D08EEF4BA4}"/>
                  </c:ext>
                </c:extLst>
              </c15:ser>
            </c15:filteredLineSeries>
            <c15:filteredLineSeries>
              <c15:ser>
                <c:idx val="39"/>
                <c:order val="1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O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O$3:$AO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4-6DD0-4BE8-9A63-D3D08EEF4BA4}"/>
                  </c:ext>
                </c:extLst>
              </c15:ser>
            </c15:filteredLineSeries>
            <c15:filteredLineSeries>
              <c15:ser>
                <c:idx val="40"/>
                <c:order val="1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P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P$3:$AP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5-6DD0-4BE8-9A63-D3D08EEF4BA4}"/>
                  </c:ext>
                </c:extLst>
              </c15:ser>
            </c15:filteredLineSeries>
            <c15:filteredLineSeries>
              <c15:ser>
                <c:idx val="20"/>
                <c:order val="2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V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80000"/>
                      </a:schemeClr>
                    </a:solidFill>
                    <a:ln w="9525">
                      <a:solidFill>
                        <a:schemeClr val="accent3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V$3:$V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353.5</c:v>
                      </c:pt>
                      <c:pt idx="1">
                        <c:v>114.1</c:v>
                      </c:pt>
                      <c:pt idx="2">
                        <c:v>144.69999999999999</c:v>
                      </c:pt>
                      <c:pt idx="3">
                        <c:v>733.2</c:v>
                      </c:pt>
                      <c:pt idx="4">
                        <c:v>1298.5999999999999</c:v>
                      </c:pt>
                      <c:pt idx="5">
                        <c:v>1138.9000000000001</c:v>
                      </c:pt>
                      <c:pt idx="6">
                        <c:v>1161.7</c:v>
                      </c:pt>
                      <c:pt idx="7">
                        <c:v>1473.8</c:v>
                      </c:pt>
                      <c:pt idx="8">
                        <c:v>1683.8</c:v>
                      </c:pt>
                      <c:pt idx="9">
                        <c:v>1972.8</c:v>
                      </c:pt>
                      <c:pt idx="10">
                        <c:v>756.1</c:v>
                      </c:pt>
                      <c:pt idx="11">
                        <c:v>588.9</c:v>
                      </c:pt>
                      <c:pt idx="12">
                        <c:v>444.7</c:v>
                      </c:pt>
                      <c:pt idx="13">
                        <c:v>276.89999999999998</c:v>
                      </c:pt>
                      <c:pt idx="14">
                        <c:v>108.9</c:v>
                      </c:pt>
                      <c:pt idx="15">
                        <c:v>336.3</c:v>
                      </c:pt>
                      <c:pt idx="16">
                        <c:v>215.1</c:v>
                      </c:pt>
                      <c:pt idx="17">
                        <c:v>168.4</c:v>
                      </c:pt>
                      <c:pt idx="18">
                        <c:v>258.39999999999998</c:v>
                      </c:pt>
                      <c:pt idx="19">
                        <c:v>148.1</c:v>
                      </c:pt>
                      <c:pt idx="20">
                        <c:v>230.8</c:v>
                      </c:pt>
                      <c:pt idx="21">
                        <c:v>288.5</c:v>
                      </c:pt>
                      <c:pt idx="22">
                        <c:v>233.7</c:v>
                      </c:pt>
                      <c:pt idx="23">
                        <c:v>170.5</c:v>
                      </c:pt>
                      <c:pt idx="24">
                        <c:v>247.5</c:v>
                      </c:pt>
                      <c:pt idx="25">
                        <c:v>129.8000000000000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6-6DD0-4BE8-9A63-D3D08EEF4BA4}"/>
                  </c:ext>
                </c:extLst>
              </c15:ser>
            </c15:filteredLineSeries>
            <c15:filteredLineSeries>
              <c15:ser>
                <c:idx val="21"/>
                <c:order val="2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W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80000"/>
                      </a:schemeClr>
                    </a:solidFill>
                    <a:ln w="9525">
                      <a:solidFill>
                        <a:schemeClr val="accent4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W$3:$W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61.3</c:v>
                      </c:pt>
                      <c:pt idx="1">
                        <c:v>170.2</c:v>
                      </c:pt>
                      <c:pt idx="2">
                        <c:v>217.7</c:v>
                      </c:pt>
                      <c:pt idx="3">
                        <c:v>536.4</c:v>
                      </c:pt>
                      <c:pt idx="4">
                        <c:v>1080.5999999999999</c:v>
                      </c:pt>
                      <c:pt idx="5">
                        <c:v>900.4</c:v>
                      </c:pt>
                      <c:pt idx="6">
                        <c:v>725.3</c:v>
                      </c:pt>
                      <c:pt idx="7">
                        <c:v>750.7</c:v>
                      </c:pt>
                      <c:pt idx="8">
                        <c:v>1693.8</c:v>
                      </c:pt>
                      <c:pt idx="9">
                        <c:v>2063.1</c:v>
                      </c:pt>
                      <c:pt idx="10">
                        <c:v>1155</c:v>
                      </c:pt>
                      <c:pt idx="11">
                        <c:v>677.8</c:v>
                      </c:pt>
                      <c:pt idx="12">
                        <c:v>1050.3</c:v>
                      </c:pt>
                      <c:pt idx="15">
                        <c:v>688.9</c:v>
                      </c:pt>
                      <c:pt idx="17">
                        <c:v>355.7</c:v>
                      </c:pt>
                      <c:pt idx="18">
                        <c:v>690.5</c:v>
                      </c:pt>
                      <c:pt idx="19">
                        <c:v>357.3</c:v>
                      </c:pt>
                      <c:pt idx="24">
                        <c:v>27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7-6DD0-4BE8-9A63-D3D08EEF4BA4}"/>
                  </c:ext>
                </c:extLst>
              </c15:ser>
            </c15:filteredLineSeries>
            <c15:filteredLineSeries>
              <c15:ser>
                <c:idx val="22"/>
                <c:order val="2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X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80000"/>
                      </a:schemeClr>
                    </a:solidFill>
                    <a:ln w="9525">
                      <a:solidFill>
                        <a:schemeClr val="accent5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X$3:$X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5.7</c:v>
                      </c:pt>
                      <c:pt idx="1">
                        <c:v>2.4</c:v>
                      </c:pt>
                      <c:pt idx="2">
                        <c:v>12.5</c:v>
                      </c:pt>
                      <c:pt idx="3">
                        <c:v>50.7</c:v>
                      </c:pt>
                      <c:pt idx="4">
                        <c:v>111</c:v>
                      </c:pt>
                      <c:pt idx="5">
                        <c:v>169.8</c:v>
                      </c:pt>
                      <c:pt idx="6">
                        <c:v>217.8</c:v>
                      </c:pt>
                      <c:pt idx="7">
                        <c:v>719.9</c:v>
                      </c:pt>
                      <c:pt idx="8">
                        <c:v>1254</c:v>
                      </c:pt>
                      <c:pt idx="9">
                        <c:v>2224.6</c:v>
                      </c:pt>
                      <c:pt idx="10">
                        <c:v>1056.7</c:v>
                      </c:pt>
                      <c:pt idx="11">
                        <c:v>750.4</c:v>
                      </c:pt>
                      <c:pt idx="12">
                        <c:v>622.1</c:v>
                      </c:pt>
                      <c:pt idx="13">
                        <c:v>277.2</c:v>
                      </c:pt>
                      <c:pt idx="14">
                        <c:v>124.4</c:v>
                      </c:pt>
                      <c:pt idx="15">
                        <c:v>360.3</c:v>
                      </c:pt>
                      <c:pt idx="16">
                        <c:v>243.3</c:v>
                      </c:pt>
                      <c:pt idx="17">
                        <c:v>159.1</c:v>
                      </c:pt>
                      <c:pt idx="18">
                        <c:v>341.1</c:v>
                      </c:pt>
                      <c:pt idx="19">
                        <c:v>198.8</c:v>
                      </c:pt>
                      <c:pt idx="20">
                        <c:v>219.9</c:v>
                      </c:pt>
                      <c:pt idx="21">
                        <c:v>248.9</c:v>
                      </c:pt>
                      <c:pt idx="22">
                        <c:v>185.8</c:v>
                      </c:pt>
                      <c:pt idx="23">
                        <c:v>254.1</c:v>
                      </c:pt>
                      <c:pt idx="24">
                        <c:v>184.1</c:v>
                      </c:pt>
                      <c:pt idx="25">
                        <c:v>105.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8-6DD0-4BE8-9A63-D3D08EEF4BA4}"/>
                  </c:ext>
                </c:extLst>
              </c15:ser>
            </c15:filteredLineSeries>
            <c15:filteredLineSeries>
              <c15:ser>
                <c:idx val="23"/>
                <c:order val="2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Y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80000"/>
                      </a:schemeClr>
                    </a:solidFill>
                    <a:ln w="9525">
                      <a:solidFill>
                        <a:schemeClr val="accent6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Y$3:$Y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6" formatCode="0.0">
                        <c:v>58.4</c:v>
                      </c:pt>
                      <c:pt idx="7" formatCode="0.0">
                        <c:v>53.9</c:v>
                      </c:pt>
                      <c:pt idx="8" formatCode="0.0">
                        <c:v>54.8</c:v>
                      </c:pt>
                      <c:pt idx="9" formatCode="0.0">
                        <c:v>154.19999999999999</c:v>
                      </c:pt>
                      <c:pt idx="10" formatCode="0.0">
                        <c:v>124.3</c:v>
                      </c:pt>
                      <c:pt idx="11" formatCode="0.0">
                        <c:v>132.5</c:v>
                      </c:pt>
                      <c:pt idx="12" formatCode="0.0">
                        <c:v>243.4</c:v>
                      </c:pt>
                      <c:pt idx="13" formatCode="0.0">
                        <c:v>148.69999999999999</c:v>
                      </c:pt>
                      <c:pt idx="14" formatCode="0.0">
                        <c:v>133.30000000000001</c:v>
                      </c:pt>
                      <c:pt idx="15" formatCode="0.0">
                        <c:v>336.6</c:v>
                      </c:pt>
                      <c:pt idx="16" formatCode="0.0">
                        <c:v>181.3</c:v>
                      </c:pt>
                      <c:pt idx="17" formatCode="0.0">
                        <c:v>115.7</c:v>
                      </c:pt>
                      <c:pt idx="18" formatCode="0.0">
                        <c:v>314.10000000000002</c:v>
                      </c:pt>
                      <c:pt idx="19" formatCode="0.0">
                        <c:v>292.2</c:v>
                      </c:pt>
                      <c:pt idx="20" formatCode="0.0">
                        <c:v>298.7</c:v>
                      </c:pt>
                      <c:pt idx="21" formatCode="0.0">
                        <c:v>251.8</c:v>
                      </c:pt>
                      <c:pt idx="22" formatCode="0.0">
                        <c:v>212.5</c:v>
                      </c:pt>
                      <c:pt idx="23" formatCode="0.0">
                        <c:v>186.9</c:v>
                      </c:pt>
                      <c:pt idx="24" formatCode="0.0">
                        <c:v>182.6</c:v>
                      </c:pt>
                      <c:pt idx="25" formatCode="0.0">
                        <c:v>7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9-6DD0-4BE8-9A63-D3D08EEF4BA4}"/>
                  </c:ext>
                </c:extLst>
              </c15:ser>
            </c15:filteredLineSeries>
            <c15:filteredLineSeries>
              <c15:ser>
                <c:idx val="24"/>
                <c:order val="2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Z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1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Z$3:$Z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2" formatCode="0.0">
                        <c:v>25.7</c:v>
                      </c:pt>
                      <c:pt idx="13" formatCode="0.0">
                        <c:v>59.3</c:v>
                      </c:pt>
                      <c:pt idx="14" formatCode="0.0">
                        <c:v>61</c:v>
                      </c:pt>
                      <c:pt idx="15" formatCode="0.0">
                        <c:v>184.2</c:v>
                      </c:pt>
                      <c:pt idx="16" formatCode="0.0">
                        <c:v>174</c:v>
                      </c:pt>
                      <c:pt idx="17" formatCode="0.0">
                        <c:v>109.1</c:v>
                      </c:pt>
                      <c:pt idx="18" formatCode="0.0">
                        <c:v>112.9</c:v>
                      </c:pt>
                      <c:pt idx="19" formatCode="0.0">
                        <c:v>52.9</c:v>
                      </c:pt>
                      <c:pt idx="20" formatCode="0.0">
                        <c:v>88.7</c:v>
                      </c:pt>
                      <c:pt idx="21" formatCode="0.0">
                        <c:v>83.7</c:v>
                      </c:pt>
                      <c:pt idx="22" formatCode="0.0">
                        <c:v>80.599999999999994</c:v>
                      </c:pt>
                      <c:pt idx="23" formatCode="0.0">
                        <c:v>104.1</c:v>
                      </c:pt>
                      <c:pt idx="24" formatCode="0.0">
                        <c:v>68</c:v>
                      </c:pt>
                      <c:pt idx="25" formatCode="0.0">
                        <c:v>46.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A-6DD0-4BE8-9A63-D3D08EEF4BA4}"/>
                  </c:ext>
                </c:extLst>
              </c15:ser>
            </c15:filteredLineSeries>
            <c15:filteredLineSeries>
              <c15:ser>
                <c:idx val="25"/>
                <c:order val="2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A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2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A$3:$AA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854.9</c:v>
                      </c:pt>
                      <c:pt idx="1">
                        <c:v>317.7</c:v>
                      </c:pt>
                      <c:pt idx="2">
                        <c:v>251.4</c:v>
                      </c:pt>
                      <c:pt idx="3">
                        <c:v>1428.3</c:v>
                      </c:pt>
                      <c:pt idx="4">
                        <c:v>2376.6999999999998</c:v>
                      </c:pt>
                      <c:pt idx="5">
                        <c:v>2520.5</c:v>
                      </c:pt>
                      <c:pt idx="6">
                        <c:v>2168.3000000000002</c:v>
                      </c:pt>
                      <c:pt idx="7">
                        <c:v>2419.6999999999998</c:v>
                      </c:pt>
                      <c:pt idx="8">
                        <c:v>4066.8</c:v>
                      </c:pt>
                      <c:pt idx="9">
                        <c:v>4131.1000000000004</c:v>
                      </c:pt>
                      <c:pt idx="10">
                        <c:v>2119.6999999999998</c:v>
                      </c:pt>
                      <c:pt idx="11">
                        <c:v>1781.6</c:v>
                      </c:pt>
                      <c:pt idx="12">
                        <c:v>2119.9</c:v>
                      </c:pt>
                      <c:pt idx="13">
                        <c:v>684.3</c:v>
                      </c:pt>
                      <c:pt idx="14">
                        <c:v>656.5</c:v>
                      </c:pt>
                      <c:pt idx="15">
                        <c:v>1750.6</c:v>
                      </c:pt>
                      <c:pt idx="16">
                        <c:v>808.1</c:v>
                      </c:pt>
                      <c:pt idx="17">
                        <c:v>268.2</c:v>
                      </c:pt>
                      <c:pt idx="18">
                        <c:v>1300.3</c:v>
                      </c:pt>
                      <c:pt idx="19">
                        <c:v>466.4</c:v>
                      </c:pt>
                      <c:pt idx="20">
                        <c:v>1139.5999999999999</c:v>
                      </c:pt>
                      <c:pt idx="21">
                        <c:v>1022.2</c:v>
                      </c:pt>
                      <c:pt idx="22">
                        <c:v>660</c:v>
                      </c:pt>
                      <c:pt idx="23">
                        <c:v>904.4</c:v>
                      </c:pt>
                      <c:pt idx="24">
                        <c:v>666.4</c:v>
                      </c:pt>
                      <c:pt idx="25">
                        <c:v>359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B-6DD0-4BE8-9A63-D3D08EEF4BA4}"/>
                  </c:ext>
                </c:extLst>
              </c15:ser>
            </c15:filteredLineSeries>
            <c15:filteredLineSeries>
              <c15:ser>
                <c:idx val="26"/>
                <c:order val="2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B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3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B$3:$AB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540.9</c:v>
                      </c:pt>
                      <c:pt idx="1">
                        <c:v>766.9</c:v>
                      </c:pt>
                      <c:pt idx="2">
                        <c:v>957.1</c:v>
                      </c:pt>
                      <c:pt idx="3">
                        <c:v>1387.2</c:v>
                      </c:pt>
                      <c:pt idx="4">
                        <c:v>1913.8</c:v>
                      </c:pt>
                      <c:pt idx="5">
                        <c:v>1980.6</c:v>
                      </c:pt>
                      <c:pt idx="6">
                        <c:v>2647.7</c:v>
                      </c:pt>
                      <c:pt idx="7">
                        <c:v>2496.8000000000002</c:v>
                      </c:pt>
                      <c:pt idx="8">
                        <c:v>3683.4</c:v>
                      </c:pt>
                      <c:pt idx="9">
                        <c:v>6252.6</c:v>
                      </c:pt>
                      <c:pt idx="10">
                        <c:v>2803.8</c:v>
                      </c:pt>
                      <c:pt idx="11">
                        <c:v>2994.4</c:v>
                      </c:pt>
                      <c:pt idx="12">
                        <c:v>1273.4000000000001</c:v>
                      </c:pt>
                      <c:pt idx="13">
                        <c:v>1658.1</c:v>
                      </c:pt>
                      <c:pt idx="14">
                        <c:v>761.5</c:v>
                      </c:pt>
                      <c:pt idx="15">
                        <c:v>1165.3</c:v>
                      </c:pt>
                      <c:pt idx="16">
                        <c:v>571</c:v>
                      </c:pt>
                      <c:pt idx="17">
                        <c:v>595.20000000000005</c:v>
                      </c:pt>
                      <c:pt idx="18">
                        <c:v>1609.1</c:v>
                      </c:pt>
                      <c:pt idx="19">
                        <c:v>799.7</c:v>
                      </c:pt>
                      <c:pt idx="20">
                        <c:v>1039.7</c:v>
                      </c:pt>
                      <c:pt idx="21">
                        <c:v>1590.3</c:v>
                      </c:pt>
                      <c:pt idx="22">
                        <c:v>689.8</c:v>
                      </c:pt>
                      <c:pt idx="23">
                        <c:v>792.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C-6DD0-4BE8-9A63-D3D08EEF4BA4}"/>
                  </c:ext>
                </c:extLst>
              </c15:ser>
            </c15:filteredLineSeries>
            <c15:filteredLineSeries>
              <c15:ser>
                <c:idx val="27"/>
                <c:order val="2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C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4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C$3:$AC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36.5</c:v>
                      </c:pt>
                      <c:pt idx="1">
                        <c:v>23.5</c:v>
                      </c:pt>
                      <c:pt idx="2">
                        <c:v>38.299999999999997</c:v>
                      </c:pt>
                      <c:pt idx="3">
                        <c:v>168.7</c:v>
                      </c:pt>
                      <c:pt idx="4">
                        <c:v>334.9</c:v>
                      </c:pt>
                      <c:pt idx="5">
                        <c:v>452.6</c:v>
                      </c:pt>
                      <c:pt idx="6">
                        <c:v>832.9</c:v>
                      </c:pt>
                      <c:pt idx="7">
                        <c:v>2049.1</c:v>
                      </c:pt>
                      <c:pt idx="8">
                        <c:v>3608.8</c:v>
                      </c:pt>
                      <c:pt idx="9">
                        <c:v>7144</c:v>
                      </c:pt>
                      <c:pt idx="10">
                        <c:v>3036.2</c:v>
                      </c:pt>
                      <c:pt idx="11">
                        <c:v>2010.5</c:v>
                      </c:pt>
                      <c:pt idx="12">
                        <c:v>1887.3</c:v>
                      </c:pt>
                      <c:pt idx="13">
                        <c:v>1078</c:v>
                      </c:pt>
                      <c:pt idx="14">
                        <c:v>539.9</c:v>
                      </c:pt>
                      <c:pt idx="15">
                        <c:v>1582.1</c:v>
                      </c:pt>
                      <c:pt idx="16">
                        <c:v>814.7</c:v>
                      </c:pt>
                      <c:pt idx="17">
                        <c:v>302.5</c:v>
                      </c:pt>
                      <c:pt idx="18">
                        <c:v>632.70000000000005</c:v>
                      </c:pt>
                      <c:pt idx="19">
                        <c:v>656.9</c:v>
                      </c:pt>
                      <c:pt idx="20">
                        <c:v>747.1</c:v>
                      </c:pt>
                      <c:pt idx="21">
                        <c:v>912.7</c:v>
                      </c:pt>
                      <c:pt idx="22">
                        <c:v>623.29999999999995</c:v>
                      </c:pt>
                      <c:pt idx="23">
                        <c:v>722.8</c:v>
                      </c:pt>
                      <c:pt idx="24">
                        <c:v>529.29999999999995</c:v>
                      </c:pt>
                      <c:pt idx="25">
                        <c:v>273.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D-6DD0-4BE8-9A63-D3D08EEF4BA4}"/>
                  </c:ext>
                </c:extLst>
              </c15:ser>
            </c15:filteredLineSeries>
            <c15:filteredLineSeries>
              <c15:ser>
                <c:idx val="28"/>
                <c:order val="3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D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5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D$3:$AD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6" formatCode="0.0">
                        <c:v>69.400000000000006</c:v>
                      </c:pt>
                      <c:pt idx="7" formatCode="0.0">
                        <c:v>130.5</c:v>
                      </c:pt>
                      <c:pt idx="8" formatCode="0.0">
                        <c:v>181.2</c:v>
                      </c:pt>
                      <c:pt idx="9" formatCode="0.0">
                        <c:v>642.20000000000005</c:v>
                      </c:pt>
                      <c:pt idx="10" formatCode="0.0">
                        <c:v>555.79999999999995</c:v>
                      </c:pt>
                      <c:pt idx="11" formatCode="0.0">
                        <c:v>581</c:v>
                      </c:pt>
                      <c:pt idx="12" formatCode="0.0">
                        <c:v>1212.0999999999999</c:v>
                      </c:pt>
                      <c:pt idx="13" formatCode="0.0">
                        <c:v>803.4</c:v>
                      </c:pt>
                      <c:pt idx="14" formatCode="0.0">
                        <c:v>568.20000000000005</c:v>
                      </c:pt>
                      <c:pt idx="15" formatCode="0.0">
                        <c:v>1389.8</c:v>
                      </c:pt>
                      <c:pt idx="16" formatCode="0.0">
                        <c:v>827</c:v>
                      </c:pt>
                      <c:pt idx="17" formatCode="0.0">
                        <c:v>517.20000000000005</c:v>
                      </c:pt>
                      <c:pt idx="18" formatCode="0.0">
                        <c:v>1322.7</c:v>
                      </c:pt>
                      <c:pt idx="19" formatCode="0.0">
                        <c:v>870.2</c:v>
                      </c:pt>
                      <c:pt idx="20" formatCode="0.0">
                        <c:v>936.2</c:v>
                      </c:pt>
                      <c:pt idx="21" formatCode="0.0">
                        <c:v>958.2</c:v>
                      </c:pt>
                      <c:pt idx="22" formatCode="0.0">
                        <c:v>687.5</c:v>
                      </c:pt>
                      <c:pt idx="23" formatCode="0.0">
                        <c:v>755</c:v>
                      </c:pt>
                      <c:pt idx="24" formatCode="0.0">
                        <c:v>433.8</c:v>
                      </c:pt>
                      <c:pt idx="25" formatCode="0.0">
                        <c:v>315.39999999999998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E-6DD0-4BE8-9A63-D3D08EEF4BA4}"/>
                  </c:ext>
                </c:extLst>
              </c15:ser>
            </c15:filteredLineSeries>
            <c15:filteredLineSeries>
              <c15:ser>
                <c:idx val="29"/>
                <c:order val="3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E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6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E$3:$AE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2" formatCode="0.0">
                        <c:v>108.7</c:v>
                      </c:pt>
                      <c:pt idx="13" formatCode="0.0">
                        <c:v>80</c:v>
                      </c:pt>
                      <c:pt idx="14" formatCode="0.0">
                        <c:v>92.2</c:v>
                      </c:pt>
                      <c:pt idx="15" formatCode="0.0">
                        <c:v>358.4</c:v>
                      </c:pt>
                      <c:pt idx="16" formatCode="0.0">
                        <c:v>250.1</c:v>
                      </c:pt>
                      <c:pt idx="17" formatCode="0.0">
                        <c:v>167.7</c:v>
                      </c:pt>
                      <c:pt idx="18" formatCode="0.0">
                        <c:v>401.7</c:v>
                      </c:pt>
                      <c:pt idx="19" formatCode="0.0">
                        <c:v>252.4</c:v>
                      </c:pt>
                      <c:pt idx="20" formatCode="0.0">
                        <c:v>390.8</c:v>
                      </c:pt>
                      <c:pt idx="21" formatCode="0.0">
                        <c:v>441.2</c:v>
                      </c:pt>
                      <c:pt idx="22" formatCode="0.0">
                        <c:v>339.7</c:v>
                      </c:pt>
                      <c:pt idx="23" formatCode="0.0">
                        <c:v>470.9</c:v>
                      </c:pt>
                      <c:pt idx="24" formatCode="0.0">
                        <c:v>330.5</c:v>
                      </c:pt>
                      <c:pt idx="25" formatCode="0.0">
                        <c:v>1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F-6DD0-4BE8-9A63-D3D08EEF4BA4}"/>
                  </c:ext>
                </c:extLst>
              </c15:ser>
            </c15:filteredLineSeries>
            <c15:filteredLineSeries>
              <c15:ser>
                <c:idx val="30"/>
                <c:order val="3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F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50000"/>
                      </a:schemeClr>
                    </a:solidFill>
                    <a:ln w="9525">
                      <a:solidFill>
                        <a:schemeClr val="accent1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F$3:$AF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010.9</c:v>
                      </c:pt>
                      <c:pt idx="1">
                        <c:v>448.1</c:v>
                      </c:pt>
                      <c:pt idx="2">
                        <c:v>561</c:v>
                      </c:pt>
                      <c:pt idx="3">
                        <c:v>1833.2</c:v>
                      </c:pt>
                      <c:pt idx="4">
                        <c:v>3413.1</c:v>
                      </c:pt>
                      <c:pt idx="5">
                        <c:v>2977.4</c:v>
                      </c:pt>
                      <c:pt idx="6">
                        <c:v>3182.8</c:v>
                      </c:pt>
                      <c:pt idx="7">
                        <c:v>4426.1000000000004</c:v>
                      </c:pt>
                      <c:pt idx="8">
                        <c:v>6670.3</c:v>
                      </c:pt>
                      <c:pt idx="9">
                        <c:v>10560.8</c:v>
                      </c:pt>
                      <c:pt idx="10">
                        <c:v>4459.8</c:v>
                      </c:pt>
                      <c:pt idx="11">
                        <c:v>3875.9</c:v>
                      </c:pt>
                      <c:pt idx="12">
                        <c:v>4709.3</c:v>
                      </c:pt>
                      <c:pt idx="13">
                        <c:v>1877</c:v>
                      </c:pt>
                      <c:pt idx="14">
                        <c:v>1363.4</c:v>
                      </c:pt>
                      <c:pt idx="15">
                        <c:v>3313.3</c:v>
                      </c:pt>
                      <c:pt idx="16">
                        <c:v>2284.1</c:v>
                      </c:pt>
                      <c:pt idx="17">
                        <c:v>788.3</c:v>
                      </c:pt>
                      <c:pt idx="18">
                        <c:v>2483.4</c:v>
                      </c:pt>
                      <c:pt idx="19">
                        <c:v>1590.3</c:v>
                      </c:pt>
                      <c:pt idx="20">
                        <c:v>2333.1999999999998</c:v>
                      </c:pt>
                      <c:pt idx="21">
                        <c:v>2958.5</c:v>
                      </c:pt>
                      <c:pt idx="22">
                        <c:v>2078.5</c:v>
                      </c:pt>
                      <c:pt idx="23">
                        <c:v>2383.6999999999998</c:v>
                      </c:pt>
                      <c:pt idx="24">
                        <c:v>1646.8</c:v>
                      </c:pt>
                      <c:pt idx="25">
                        <c:v>13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0-6DD0-4BE8-9A63-D3D08EEF4BA4}"/>
                  </c:ext>
                </c:extLst>
              </c15:ser>
            </c15:filteredLineSeries>
            <c15:filteredLineSeries>
              <c15:ser>
                <c:idx val="31"/>
                <c:order val="3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G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50000"/>
                      </a:schemeClr>
                    </a:solidFill>
                    <a:ln w="9525">
                      <a:solidFill>
                        <a:schemeClr val="accent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G$3:$AG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855.4</c:v>
                      </c:pt>
                      <c:pt idx="1">
                        <c:v>946</c:v>
                      </c:pt>
                      <c:pt idx="2">
                        <c:v>1727.7</c:v>
                      </c:pt>
                      <c:pt idx="3">
                        <c:v>1231.4000000000001</c:v>
                      </c:pt>
                      <c:pt idx="4">
                        <c:v>2968.8</c:v>
                      </c:pt>
                      <c:pt idx="5">
                        <c:v>4051.3</c:v>
                      </c:pt>
                      <c:pt idx="6">
                        <c:v>4820.3999999999996</c:v>
                      </c:pt>
                      <c:pt idx="7">
                        <c:v>5266.6</c:v>
                      </c:pt>
                      <c:pt idx="8">
                        <c:v>3909.4</c:v>
                      </c:pt>
                      <c:pt idx="9">
                        <c:v>9794.6</c:v>
                      </c:pt>
                      <c:pt idx="10">
                        <c:v>8146.1</c:v>
                      </c:pt>
                      <c:pt idx="11">
                        <c:v>5928.5</c:v>
                      </c:pt>
                      <c:pt idx="12">
                        <c:v>7812</c:v>
                      </c:pt>
                      <c:pt idx="15">
                        <c:v>2059.4</c:v>
                      </c:pt>
                      <c:pt idx="16">
                        <c:v>3465.8</c:v>
                      </c:pt>
                      <c:pt idx="17">
                        <c:v>2875</c:v>
                      </c:pt>
                      <c:pt idx="20">
                        <c:v>2906.5</c:v>
                      </c:pt>
                      <c:pt idx="22">
                        <c:v>2445</c:v>
                      </c:pt>
                      <c:pt idx="23">
                        <c:v>2212.300000000000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1-6DD0-4BE8-9A63-D3D08EEF4BA4}"/>
                  </c:ext>
                </c:extLst>
              </c15:ser>
            </c15:filteredLineSeries>
            <c15:filteredLineSeries>
              <c15:ser>
                <c:idx val="32"/>
                <c:order val="3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H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50000"/>
                      </a:schemeClr>
                    </a:solidFill>
                    <a:ln w="9525">
                      <a:solidFill>
                        <a:schemeClr val="accent3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H$3:$AH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50.30000000000001</c:v>
                      </c:pt>
                      <c:pt idx="1">
                        <c:v>59.2</c:v>
                      </c:pt>
                      <c:pt idx="2">
                        <c:v>93.8</c:v>
                      </c:pt>
                      <c:pt idx="3">
                        <c:v>413.6</c:v>
                      </c:pt>
                      <c:pt idx="4">
                        <c:v>794</c:v>
                      </c:pt>
                      <c:pt idx="5">
                        <c:v>1080.9000000000001</c:v>
                      </c:pt>
                      <c:pt idx="6">
                        <c:v>1835.3</c:v>
                      </c:pt>
                      <c:pt idx="7">
                        <c:v>3419.5</c:v>
                      </c:pt>
                      <c:pt idx="8">
                        <c:v>4989.5</c:v>
                      </c:pt>
                      <c:pt idx="9">
                        <c:v>14368.3</c:v>
                      </c:pt>
                      <c:pt idx="10">
                        <c:v>6591.3</c:v>
                      </c:pt>
                      <c:pt idx="11">
                        <c:v>4687.8999999999996</c:v>
                      </c:pt>
                      <c:pt idx="12">
                        <c:v>5376.8</c:v>
                      </c:pt>
                      <c:pt idx="13">
                        <c:v>2564.6</c:v>
                      </c:pt>
                      <c:pt idx="14">
                        <c:v>1635</c:v>
                      </c:pt>
                      <c:pt idx="15">
                        <c:v>1886.8</c:v>
                      </c:pt>
                      <c:pt idx="16">
                        <c:v>2809.1</c:v>
                      </c:pt>
                      <c:pt idx="17">
                        <c:v>1046.3</c:v>
                      </c:pt>
                      <c:pt idx="18">
                        <c:v>3174.7</c:v>
                      </c:pt>
                      <c:pt idx="19">
                        <c:v>825.2</c:v>
                      </c:pt>
                      <c:pt idx="20">
                        <c:v>3109.8</c:v>
                      </c:pt>
                      <c:pt idx="21">
                        <c:v>1982.5</c:v>
                      </c:pt>
                      <c:pt idx="22">
                        <c:v>1155.9000000000001</c:v>
                      </c:pt>
                      <c:pt idx="23">
                        <c:v>1627.8</c:v>
                      </c:pt>
                      <c:pt idx="24">
                        <c:v>960.2</c:v>
                      </c:pt>
                      <c:pt idx="25">
                        <c:v>348.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2-6DD0-4BE8-9A63-D3D08EEF4BA4}"/>
                  </c:ext>
                </c:extLst>
              </c15:ser>
            </c15:filteredLineSeries>
            <c15:filteredLineSeries>
              <c15:ser>
                <c:idx val="33"/>
                <c:order val="3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I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50000"/>
                      </a:schemeClr>
                    </a:solidFill>
                    <a:ln w="9525">
                      <a:solidFill>
                        <a:schemeClr val="accent4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I$3:$AI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6" formatCode="0.0">
                        <c:v>239.3</c:v>
                      </c:pt>
                      <c:pt idx="7" formatCode="0.0">
                        <c:v>219.6</c:v>
                      </c:pt>
                      <c:pt idx="8" formatCode="0.0">
                        <c:v>462.6</c:v>
                      </c:pt>
                      <c:pt idx="9" formatCode="0.0">
                        <c:v>2029.2</c:v>
                      </c:pt>
                      <c:pt idx="10" formatCode="0.0">
                        <c:v>1792.5</c:v>
                      </c:pt>
                      <c:pt idx="11" formatCode="0.0">
                        <c:v>2086.9</c:v>
                      </c:pt>
                      <c:pt idx="12" formatCode="0.0">
                        <c:v>3608.5</c:v>
                      </c:pt>
                      <c:pt idx="13" formatCode="0.0">
                        <c:v>2214.6</c:v>
                      </c:pt>
                      <c:pt idx="14" formatCode="0.0">
                        <c:v>1128.0999999999999</c:v>
                      </c:pt>
                      <c:pt idx="15" formatCode="0.0">
                        <c:v>3276.3</c:v>
                      </c:pt>
                      <c:pt idx="16" formatCode="0.0">
                        <c:v>1963.8</c:v>
                      </c:pt>
                      <c:pt idx="17" formatCode="0.0">
                        <c:v>1091.8</c:v>
                      </c:pt>
                      <c:pt idx="18" formatCode="0.0">
                        <c:v>2917.2</c:v>
                      </c:pt>
                      <c:pt idx="19" formatCode="0.0">
                        <c:v>2124.1</c:v>
                      </c:pt>
                      <c:pt idx="20" formatCode="0.0">
                        <c:v>2398.5</c:v>
                      </c:pt>
                      <c:pt idx="21" formatCode="0.0">
                        <c:v>2122.6</c:v>
                      </c:pt>
                      <c:pt idx="22" formatCode="0.0">
                        <c:v>1431.6</c:v>
                      </c:pt>
                      <c:pt idx="23" formatCode="0.0">
                        <c:v>2045.2</c:v>
                      </c:pt>
                      <c:pt idx="24" formatCode="0.0">
                        <c:v>1396.2</c:v>
                      </c:pt>
                      <c:pt idx="25" formatCode="0.0">
                        <c:v>558.799999999999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3-6DD0-4BE8-9A63-D3D08EEF4BA4}"/>
                  </c:ext>
                </c:extLst>
              </c15:ser>
            </c15:filteredLineSeries>
            <c15:filteredLineSeries>
              <c15:ser>
                <c:idx val="34"/>
                <c:order val="3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J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50000"/>
                      </a:schemeClr>
                    </a:solidFill>
                    <a:ln w="9525">
                      <a:solidFill>
                        <a:schemeClr val="accent5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J$3:$AJ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2" formatCode="0.0">
                        <c:v>366.1</c:v>
                      </c:pt>
                      <c:pt idx="13" formatCode="0.0">
                        <c:v>238.5</c:v>
                      </c:pt>
                      <c:pt idx="14" formatCode="0.0">
                        <c:v>435.3</c:v>
                      </c:pt>
                      <c:pt idx="15" formatCode="0.0">
                        <c:v>1147.8</c:v>
                      </c:pt>
                      <c:pt idx="16" formatCode="0.0">
                        <c:v>967.2</c:v>
                      </c:pt>
                      <c:pt idx="17" formatCode="0.0">
                        <c:v>551.79999999999995</c:v>
                      </c:pt>
                      <c:pt idx="18" formatCode="0.0">
                        <c:v>1423.5</c:v>
                      </c:pt>
                      <c:pt idx="19" formatCode="0.0">
                        <c:v>686.7</c:v>
                      </c:pt>
                      <c:pt idx="20" formatCode="0.0">
                        <c:v>1407.2</c:v>
                      </c:pt>
                      <c:pt idx="21" formatCode="0.0">
                        <c:v>1524.7</c:v>
                      </c:pt>
                      <c:pt idx="22" formatCode="0.0">
                        <c:v>1096.3</c:v>
                      </c:pt>
                      <c:pt idx="23" formatCode="0.0">
                        <c:v>1467</c:v>
                      </c:pt>
                      <c:pt idx="24" formatCode="0.0">
                        <c:v>1003.5</c:v>
                      </c:pt>
                      <c:pt idx="25" formatCode="0.0">
                        <c:v>566.299999999999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4-6DD0-4BE8-9A63-D3D08EEF4BA4}"/>
                  </c:ext>
                </c:extLst>
              </c15:ser>
            </c15:filteredLineSeries>
            <c15:filteredLineSeries>
              <c15:ser>
                <c:idx val="35"/>
                <c:order val="3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K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50000"/>
                      </a:schemeClr>
                    </a:solidFill>
                    <a:ln w="9525">
                      <a:solidFill>
                        <a:schemeClr val="accent6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K$3:$AK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5-6DD0-4BE8-9A63-D3D08EEF4BA4}"/>
                  </c:ext>
                </c:extLst>
              </c15:ser>
            </c15:filteredLineSeries>
            <c15:filteredLineSeries>
              <c15:ser>
                <c:idx val="36"/>
                <c:order val="3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L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70000"/>
                        <a:lumOff val="3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70000"/>
                        <a:lumOff val="30000"/>
                      </a:schemeClr>
                    </a:solidFill>
                    <a:ln w="9525">
                      <a:solidFill>
                        <a:schemeClr val="accent1">
                          <a:lumMod val="70000"/>
                          <a:lumOff val="3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L$3:$AL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6-6DD0-4BE8-9A63-D3D08EEF4BA4}"/>
                  </c:ext>
                </c:extLst>
              </c15:ser>
            </c15:filteredLineSeries>
            <c15:filteredLineSeries>
              <c15:ser>
                <c:idx val="37"/>
                <c:order val="3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M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M$3:$AM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7-6DD0-4BE8-9A63-D3D08EEF4BA4}"/>
                  </c:ext>
                </c:extLst>
              </c15:ser>
            </c15:filteredLineSeries>
            <c15:filteredLineSeries>
              <c15:ser>
                <c:idx val="38"/>
                <c:order val="4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N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N$3:$AN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8-6DD0-4BE8-9A63-D3D08EEF4BA4}"/>
                  </c:ext>
                </c:extLst>
              </c15:ser>
            </c15:filteredLineSeries>
            <c15:filteredLineSeries>
              <c15:ser>
                <c:idx val="41"/>
                <c:order val="4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Q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Q$3:$AQ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9-6DD0-4BE8-9A63-D3D08EEF4BA4}"/>
                  </c:ext>
                </c:extLst>
              </c15:ser>
            </c15:filteredLineSeries>
            <c15:filteredLineSeries>
              <c15:ser>
                <c:idx val="42"/>
                <c:order val="4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R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R$3:$AR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A-6DD0-4BE8-9A63-D3D08EEF4BA4}"/>
                  </c:ext>
                </c:extLst>
              </c15:ser>
            </c15:filteredLineSeries>
            <c15:filteredLineSeries>
              <c15:ser>
                <c:idx val="43"/>
                <c:order val="4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S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7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70000"/>
                      </a:schemeClr>
                    </a:solidFill>
                    <a:ln w="9525">
                      <a:solidFill>
                        <a:schemeClr val="accent2">
                          <a:lumMod val="7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S$3:$AS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B-6DD0-4BE8-9A63-D3D08EEF4BA4}"/>
                  </c:ext>
                </c:extLst>
              </c15:ser>
            </c15:filteredLineSeries>
            <c15:filteredLineSeries>
              <c15:ser>
                <c:idx val="44"/>
                <c:order val="4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T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7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70000"/>
                      </a:schemeClr>
                    </a:solidFill>
                    <a:ln w="9525">
                      <a:solidFill>
                        <a:schemeClr val="accent3">
                          <a:lumMod val="7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T$3:$AT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C-6DD0-4BE8-9A63-D3D08EEF4BA4}"/>
                  </c:ext>
                </c:extLst>
              </c15:ser>
            </c15:filteredLineSeries>
            <c15:filteredLineSeries>
              <c15:ser>
                <c:idx val="45"/>
                <c:order val="4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U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7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70000"/>
                      </a:schemeClr>
                    </a:solidFill>
                    <a:ln w="9525">
                      <a:solidFill>
                        <a:schemeClr val="accent4">
                          <a:lumMod val="7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U$3:$AU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D-6DD0-4BE8-9A63-D3D08EEF4BA4}"/>
                  </c:ext>
                </c:extLst>
              </c15:ser>
            </c15:filteredLineSeries>
            <c15:filteredLineSeries>
              <c15:ser>
                <c:idx val="46"/>
                <c:order val="4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V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7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70000"/>
                      </a:schemeClr>
                    </a:solidFill>
                    <a:ln w="9525">
                      <a:solidFill>
                        <a:schemeClr val="accent5">
                          <a:lumMod val="7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V$3:$AV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E-6DD0-4BE8-9A63-D3D08EEF4BA4}"/>
                  </c:ext>
                </c:extLst>
              </c15:ser>
            </c15:filteredLineSeries>
            <c15:filteredLineSeries>
              <c15:ser>
                <c:idx val="47"/>
                <c:order val="4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W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7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0000"/>
                      </a:schemeClr>
                    </a:solidFill>
                    <a:ln w="9525">
                      <a:solidFill>
                        <a:schemeClr val="accent6">
                          <a:lumMod val="7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W$3:$AW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F-6DD0-4BE8-9A63-D3D08EEF4BA4}"/>
                  </c:ext>
                </c:extLst>
              </c15:ser>
            </c15:filteredLineSeries>
            <c15:filteredLineSeries>
              <c15:ser>
                <c:idx val="48"/>
                <c:order val="4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X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50000"/>
                        <a:lumOff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50000"/>
                        <a:lumOff val="50000"/>
                      </a:schemeClr>
                    </a:solidFill>
                    <a:ln w="9525">
                      <a:solidFill>
                        <a:schemeClr val="accent1">
                          <a:lumMod val="50000"/>
                          <a:lumOff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X$3:$AX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30-6DD0-4BE8-9A63-D3D08EEF4BA4}"/>
                  </c:ext>
                </c:extLst>
              </c15:ser>
            </c15:filteredLineSeries>
          </c:ext>
        </c:extLst>
      </c:lineChart>
      <c:dateAx>
        <c:axId val="1205097360"/>
        <c:scaling>
          <c:orientation val="minMax"/>
        </c:scaling>
        <c:delete val="0"/>
        <c:axPos val="b"/>
        <c:numFmt formatCode="yyyy\-mm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1205097840"/>
        <c:crosses val="autoZero"/>
        <c:auto val="1"/>
        <c:lblOffset val="100"/>
        <c:baseTimeUnit val="months"/>
      </c:dateAx>
      <c:valAx>
        <c:axId val="1205097840"/>
        <c:scaling>
          <c:orientation val="minMax"/>
          <c:max val="800"/>
          <c:min val="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1205097360"/>
        <c:crosses val="autoZero"/>
        <c:crossBetween val="between"/>
        <c:minorUnit val="1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e-DE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de-DE"/>
    </a:p>
  </c:txPr>
  <c:externalData r:id="rId3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de-DE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de-DE"/>
              <a:t>70 - 79 year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e-DE"/>
        </a:p>
      </c:txPr>
    </c:title>
    <c:autoTitleDeleted val="0"/>
    <c:plotArea>
      <c:layout/>
      <c:lineChart>
        <c:grouping val="standard"/>
        <c:varyColors val="0"/>
        <c:ser>
          <c:idx val="21"/>
          <c:order val="22"/>
          <c:tx>
            <c:strRef>
              <c:f>'&gt; 21 d'!$W$2</c:f>
              <c:strCache>
                <c:ptCount val="1"/>
                <c:pt idx="0">
                  <c:v>Dose 1</c:v>
                </c:pt>
              </c:strCache>
              <c:extLst xmlns:c15="http://schemas.microsoft.com/office/drawing/2012/chart"/>
            </c:strRef>
          </c:tx>
          <c:spPr>
            <a:ln w="28575" cap="rnd">
              <a:solidFill>
                <a:schemeClr val="bg1">
                  <a:lumMod val="85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bg1">
                    <a:lumMod val="85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  <c:extLst xmlns:c15="http://schemas.microsoft.com/office/drawing/2012/chart"/>
            </c:numRef>
          </c:cat>
          <c:val>
            <c:numRef>
              <c:f>'&gt; 21 d'!$W$3:$W$28</c:f>
              <c:numCache>
                <c:formatCode>0.0</c:formatCode>
                <c:ptCount val="26"/>
                <c:pt idx="0">
                  <c:v>61.3</c:v>
                </c:pt>
                <c:pt idx="1">
                  <c:v>170.2</c:v>
                </c:pt>
                <c:pt idx="2">
                  <c:v>217.7</c:v>
                </c:pt>
                <c:pt idx="3">
                  <c:v>536.4</c:v>
                </c:pt>
                <c:pt idx="4">
                  <c:v>1080.5999999999999</c:v>
                </c:pt>
                <c:pt idx="5">
                  <c:v>900.4</c:v>
                </c:pt>
                <c:pt idx="6">
                  <c:v>725.3</c:v>
                </c:pt>
                <c:pt idx="7">
                  <c:v>750.7</c:v>
                </c:pt>
                <c:pt idx="8">
                  <c:v>1693.8</c:v>
                </c:pt>
                <c:pt idx="9">
                  <c:v>2063.1</c:v>
                </c:pt>
                <c:pt idx="10">
                  <c:v>1155</c:v>
                </c:pt>
                <c:pt idx="11">
                  <c:v>677.8</c:v>
                </c:pt>
                <c:pt idx="12">
                  <c:v>1050.3</c:v>
                </c:pt>
                <c:pt idx="15">
                  <c:v>688.9</c:v>
                </c:pt>
                <c:pt idx="17">
                  <c:v>355.7</c:v>
                </c:pt>
                <c:pt idx="18">
                  <c:v>690.5</c:v>
                </c:pt>
                <c:pt idx="19">
                  <c:v>357.3</c:v>
                </c:pt>
                <c:pt idx="24">
                  <c:v>273</c:v>
                </c:pt>
              </c:numCache>
              <c:extLst xmlns:c15="http://schemas.microsoft.com/office/drawing/2012/chart"/>
            </c:numRef>
          </c:val>
          <c:smooth val="0"/>
          <c:extLst>
            <c:ext xmlns:c16="http://schemas.microsoft.com/office/drawing/2014/chart" uri="{C3380CC4-5D6E-409C-BE32-E72D297353CC}">
              <c16:uniqueId val="{00000000-5FBB-4D3F-B2A5-5A2B25D503BC}"/>
            </c:ext>
          </c:extLst>
        </c:ser>
        <c:ser>
          <c:idx val="22"/>
          <c:order val="23"/>
          <c:tx>
            <c:strRef>
              <c:f>'&gt; 21 d'!$X$2</c:f>
              <c:strCache>
                <c:ptCount val="1"/>
                <c:pt idx="0">
                  <c:v>Dose 2</c:v>
                </c:pt>
              </c:strCache>
              <c:extLst xmlns:c15="http://schemas.microsoft.com/office/drawing/2012/chart"/>
            </c:strRef>
          </c:tx>
          <c:spPr>
            <a:ln w="28575" cap="rnd">
              <a:solidFill>
                <a:schemeClr val="bg1">
                  <a:lumMod val="65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bg1">
                    <a:lumMod val="65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  <c:extLst xmlns:c15="http://schemas.microsoft.com/office/drawing/2012/chart"/>
            </c:numRef>
          </c:cat>
          <c:val>
            <c:numRef>
              <c:f>'&gt; 21 d'!$X$3:$X$28</c:f>
              <c:numCache>
                <c:formatCode>0.0</c:formatCode>
                <c:ptCount val="26"/>
                <c:pt idx="0">
                  <c:v>15.7</c:v>
                </c:pt>
                <c:pt idx="1">
                  <c:v>2.4</c:v>
                </c:pt>
                <c:pt idx="2">
                  <c:v>12.5</c:v>
                </c:pt>
                <c:pt idx="3">
                  <c:v>50.7</c:v>
                </c:pt>
                <c:pt idx="4">
                  <c:v>111</c:v>
                </c:pt>
                <c:pt idx="5">
                  <c:v>169.8</c:v>
                </c:pt>
                <c:pt idx="6">
                  <c:v>217.8</c:v>
                </c:pt>
                <c:pt idx="7">
                  <c:v>719.9</c:v>
                </c:pt>
                <c:pt idx="8">
                  <c:v>1254</c:v>
                </c:pt>
                <c:pt idx="9">
                  <c:v>2224.6</c:v>
                </c:pt>
                <c:pt idx="10">
                  <c:v>1056.7</c:v>
                </c:pt>
                <c:pt idx="11">
                  <c:v>750.4</c:v>
                </c:pt>
                <c:pt idx="12">
                  <c:v>622.1</c:v>
                </c:pt>
                <c:pt idx="13">
                  <c:v>277.2</c:v>
                </c:pt>
                <c:pt idx="14">
                  <c:v>124.4</c:v>
                </c:pt>
                <c:pt idx="15">
                  <c:v>360.3</c:v>
                </c:pt>
                <c:pt idx="16">
                  <c:v>243.3</c:v>
                </c:pt>
                <c:pt idx="17">
                  <c:v>159.1</c:v>
                </c:pt>
                <c:pt idx="18">
                  <c:v>341.1</c:v>
                </c:pt>
                <c:pt idx="19">
                  <c:v>198.8</c:v>
                </c:pt>
                <c:pt idx="20">
                  <c:v>219.9</c:v>
                </c:pt>
                <c:pt idx="21">
                  <c:v>248.9</c:v>
                </c:pt>
                <c:pt idx="22">
                  <c:v>185.8</c:v>
                </c:pt>
                <c:pt idx="23">
                  <c:v>254.1</c:v>
                </c:pt>
                <c:pt idx="24">
                  <c:v>184.1</c:v>
                </c:pt>
                <c:pt idx="25">
                  <c:v>105.9</c:v>
                </c:pt>
              </c:numCache>
              <c:extLst xmlns:c15="http://schemas.microsoft.com/office/drawing/2012/chart"/>
            </c:numRef>
          </c:val>
          <c:smooth val="0"/>
          <c:extLst>
            <c:ext xmlns:c16="http://schemas.microsoft.com/office/drawing/2014/chart" uri="{C3380CC4-5D6E-409C-BE32-E72D297353CC}">
              <c16:uniqueId val="{00000001-5FBB-4D3F-B2A5-5A2B25D503BC}"/>
            </c:ext>
          </c:extLst>
        </c:ser>
        <c:ser>
          <c:idx val="23"/>
          <c:order val="24"/>
          <c:tx>
            <c:strRef>
              <c:f>'&gt; 21 d'!$Y$2</c:f>
              <c:strCache>
                <c:ptCount val="1"/>
                <c:pt idx="0">
                  <c:v>Dose 3</c:v>
                </c:pt>
              </c:strCache>
              <c:extLst xmlns:c15="http://schemas.microsoft.com/office/drawing/2012/chart"/>
            </c:strRef>
          </c:tx>
          <c:spPr>
            <a:ln w="28575" cap="rnd">
              <a:solidFill>
                <a:schemeClr val="bg2">
                  <a:lumMod val="5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bg1">
                  <a:lumMod val="85000"/>
                </a:schemeClr>
              </a:solidFill>
              <a:ln w="9525">
                <a:solidFill>
                  <a:schemeClr val="bg2">
                    <a:lumMod val="50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  <c:extLst xmlns:c15="http://schemas.microsoft.com/office/drawing/2012/chart"/>
            </c:numRef>
          </c:cat>
          <c:val>
            <c:numRef>
              <c:f>'&gt; 21 d'!$Y$3:$Y$28</c:f>
              <c:numCache>
                <c:formatCode>General</c:formatCode>
                <c:ptCount val="26"/>
                <c:pt idx="6" formatCode="0.0">
                  <c:v>58.4</c:v>
                </c:pt>
                <c:pt idx="7" formatCode="0.0">
                  <c:v>53.9</c:v>
                </c:pt>
                <c:pt idx="8" formatCode="0.0">
                  <c:v>54.8</c:v>
                </c:pt>
                <c:pt idx="9" formatCode="0.0">
                  <c:v>154.19999999999999</c:v>
                </c:pt>
                <c:pt idx="10" formatCode="0.0">
                  <c:v>124.3</c:v>
                </c:pt>
                <c:pt idx="11" formatCode="0.0">
                  <c:v>132.5</c:v>
                </c:pt>
                <c:pt idx="12" formatCode="0.0">
                  <c:v>243.4</c:v>
                </c:pt>
                <c:pt idx="13" formatCode="0.0">
                  <c:v>148.69999999999999</c:v>
                </c:pt>
                <c:pt idx="14" formatCode="0.0">
                  <c:v>133.30000000000001</c:v>
                </c:pt>
                <c:pt idx="15" formatCode="0.0">
                  <c:v>336.6</c:v>
                </c:pt>
                <c:pt idx="16" formatCode="0.0">
                  <c:v>181.3</c:v>
                </c:pt>
                <c:pt idx="17" formatCode="0.0">
                  <c:v>115.7</c:v>
                </c:pt>
                <c:pt idx="18" formatCode="0.0">
                  <c:v>314.10000000000002</c:v>
                </c:pt>
                <c:pt idx="19" formatCode="0.0">
                  <c:v>292.2</c:v>
                </c:pt>
                <c:pt idx="20" formatCode="0.0">
                  <c:v>298.7</c:v>
                </c:pt>
                <c:pt idx="21" formatCode="0.0">
                  <c:v>251.8</c:v>
                </c:pt>
                <c:pt idx="22" formatCode="0.0">
                  <c:v>212.5</c:v>
                </c:pt>
                <c:pt idx="23" formatCode="0.0">
                  <c:v>186.9</c:v>
                </c:pt>
                <c:pt idx="24" formatCode="0.0">
                  <c:v>182.6</c:v>
                </c:pt>
                <c:pt idx="25" formatCode="0.0">
                  <c:v>76</c:v>
                </c:pt>
              </c:numCache>
              <c:extLst xmlns:c15="http://schemas.microsoft.com/office/drawing/2012/chart"/>
            </c:numRef>
          </c:val>
          <c:smooth val="0"/>
          <c:extLst>
            <c:ext xmlns:c16="http://schemas.microsoft.com/office/drawing/2014/chart" uri="{C3380CC4-5D6E-409C-BE32-E72D297353CC}">
              <c16:uniqueId val="{00000002-5FBB-4D3F-B2A5-5A2B25D503BC}"/>
            </c:ext>
          </c:extLst>
        </c:ser>
        <c:ser>
          <c:idx val="24"/>
          <c:order val="25"/>
          <c:tx>
            <c:strRef>
              <c:f>'&gt; 21 d'!$Z$2</c:f>
              <c:strCache>
                <c:ptCount val="1"/>
                <c:pt idx="0">
                  <c:v>Dose 4</c:v>
                </c:pt>
              </c:strCache>
              <c:extLst xmlns:c15="http://schemas.microsoft.com/office/drawing/2012/chart"/>
            </c:strRef>
          </c:tx>
          <c:spPr>
            <a:ln w="28575" cap="rnd">
              <a:solidFill>
                <a:schemeClr val="tx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bg1">
                  <a:lumMod val="85000"/>
                </a:schemeClr>
              </a:solidFill>
              <a:ln w="9525">
                <a:solidFill>
                  <a:schemeClr val="tx1"/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  <c:extLst xmlns:c15="http://schemas.microsoft.com/office/drawing/2012/chart"/>
            </c:numRef>
          </c:cat>
          <c:val>
            <c:numRef>
              <c:f>'&gt; 21 d'!$Z$3:$Z$28</c:f>
              <c:numCache>
                <c:formatCode>General</c:formatCode>
                <c:ptCount val="26"/>
                <c:pt idx="12" formatCode="0.0">
                  <c:v>25.7</c:v>
                </c:pt>
                <c:pt idx="13" formatCode="0.0">
                  <c:v>59.3</c:v>
                </c:pt>
                <c:pt idx="14" formatCode="0.0">
                  <c:v>61</c:v>
                </c:pt>
                <c:pt idx="15" formatCode="0.0">
                  <c:v>184.2</c:v>
                </c:pt>
                <c:pt idx="16" formatCode="0.0">
                  <c:v>174</c:v>
                </c:pt>
                <c:pt idx="17" formatCode="0.0">
                  <c:v>109.1</c:v>
                </c:pt>
                <c:pt idx="18" formatCode="0.0">
                  <c:v>112.9</c:v>
                </c:pt>
                <c:pt idx="19" formatCode="0.0">
                  <c:v>52.9</c:v>
                </c:pt>
                <c:pt idx="20" formatCode="0.0">
                  <c:v>88.7</c:v>
                </c:pt>
                <c:pt idx="21" formatCode="0.0">
                  <c:v>83.7</c:v>
                </c:pt>
                <c:pt idx="22" formatCode="0.0">
                  <c:v>80.599999999999994</c:v>
                </c:pt>
                <c:pt idx="23" formatCode="0.0">
                  <c:v>104.1</c:v>
                </c:pt>
                <c:pt idx="24" formatCode="0.0">
                  <c:v>68</c:v>
                </c:pt>
                <c:pt idx="25" formatCode="0.0">
                  <c:v>46.2</c:v>
                </c:pt>
              </c:numCache>
              <c:extLst xmlns:c15="http://schemas.microsoft.com/office/drawing/2012/chart"/>
            </c:numRef>
          </c:val>
          <c:smooth val="0"/>
          <c:extLst>
            <c:ext xmlns:c16="http://schemas.microsoft.com/office/drawing/2014/chart" uri="{C3380CC4-5D6E-409C-BE32-E72D297353CC}">
              <c16:uniqueId val="{00000003-5FBB-4D3F-B2A5-5A2B25D503BC}"/>
            </c:ext>
          </c:extLst>
        </c:ser>
        <c:ser>
          <c:idx val="20"/>
          <c:order val="26"/>
          <c:tx>
            <c:strRef>
              <c:f>'&gt; 21 d'!$V$2</c:f>
              <c:strCache>
                <c:ptCount val="1"/>
                <c:pt idx="0">
                  <c:v>Benchmark</c:v>
                </c:pt>
              </c:strCache>
              <c:extLst xmlns:c15="http://schemas.microsoft.com/office/drawing/2012/chart"/>
            </c:strRef>
          </c:tx>
          <c:spPr>
            <a:ln w="28575" cap="rnd">
              <a:solidFill>
                <a:srgbClr val="00B05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00B050"/>
              </a:solidFill>
              <a:ln w="9525">
                <a:solidFill>
                  <a:srgbClr val="00B050"/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  <c:extLst xmlns:c15="http://schemas.microsoft.com/office/drawing/2012/chart"/>
            </c:numRef>
          </c:cat>
          <c:val>
            <c:numRef>
              <c:f>'&gt; 21 d'!$V$3:$V$28</c:f>
              <c:numCache>
                <c:formatCode>0.0</c:formatCode>
                <c:ptCount val="26"/>
                <c:pt idx="0">
                  <c:v>353.5</c:v>
                </c:pt>
                <c:pt idx="1">
                  <c:v>114.1</c:v>
                </c:pt>
                <c:pt idx="2">
                  <c:v>144.69999999999999</c:v>
                </c:pt>
                <c:pt idx="3">
                  <c:v>733.2</c:v>
                </c:pt>
                <c:pt idx="4">
                  <c:v>1298.5999999999999</c:v>
                </c:pt>
                <c:pt idx="5">
                  <c:v>1138.9000000000001</c:v>
                </c:pt>
                <c:pt idx="6">
                  <c:v>1161.7</c:v>
                </c:pt>
                <c:pt idx="7">
                  <c:v>1473.8</c:v>
                </c:pt>
                <c:pt idx="8">
                  <c:v>1683.8</c:v>
                </c:pt>
                <c:pt idx="9">
                  <c:v>1972.8</c:v>
                </c:pt>
                <c:pt idx="10">
                  <c:v>756.1</c:v>
                </c:pt>
                <c:pt idx="11">
                  <c:v>588.9</c:v>
                </c:pt>
                <c:pt idx="12">
                  <c:v>444.7</c:v>
                </c:pt>
                <c:pt idx="13">
                  <c:v>276.89999999999998</c:v>
                </c:pt>
                <c:pt idx="14">
                  <c:v>108.9</c:v>
                </c:pt>
                <c:pt idx="15">
                  <c:v>336.3</c:v>
                </c:pt>
                <c:pt idx="16">
                  <c:v>215.1</c:v>
                </c:pt>
                <c:pt idx="17">
                  <c:v>168.4</c:v>
                </c:pt>
                <c:pt idx="18">
                  <c:v>258.39999999999998</c:v>
                </c:pt>
                <c:pt idx="19">
                  <c:v>148.1</c:v>
                </c:pt>
                <c:pt idx="20">
                  <c:v>230.8</c:v>
                </c:pt>
                <c:pt idx="21">
                  <c:v>288.5</c:v>
                </c:pt>
                <c:pt idx="22">
                  <c:v>233.7</c:v>
                </c:pt>
                <c:pt idx="23">
                  <c:v>170.5</c:v>
                </c:pt>
                <c:pt idx="24">
                  <c:v>247.5</c:v>
                </c:pt>
                <c:pt idx="25">
                  <c:v>129.80000000000001</c:v>
                </c:pt>
              </c:numCache>
              <c:extLst xmlns:c15="http://schemas.microsoft.com/office/drawing/2012/chart"/>
            </c:numRef>
          </c:val>
          <c:smooth val="0"/>
          <c:extLst>
            <c:ext xmlns:c16="http://schemas.microsoft.com/office/drawing/2014/chart" uri="{C3380CC4-5D6E-409C-BE32-E72D297353CC}">
              <c16:uniqueId val="{00000004-5FBB-4D3F-B2A5-5A2B25D503B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205097360"/>
        <c:axId val="1205097840"/>
        <c:extLst>
          <c:ext xmlns:c15="http://schemas.microsoft.com/office/drawing/2012/chart" uri="{02D57815-91ED-43cb-92C2-25804820EDAC}">
            <c15:filteredLineSeries>
              <c15:ser>
                <c:idx val="0"/>
                <c:order val="0"/>
                <c:tx>
                  <c:strRef>
                    <c:extLst>
                      <c:ext uri="{02D57815-91ED-43cb-92C2-25804820EDAC}">
                        <c15:formulaRef>
                          <c15:sqref>'&gt; 21 d'!$B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1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rgbClr val="00B050"/>
                    </a:solidFill>
                    <a:ln w="9525">
                      <a:solidFill>
                        <a:srgbClr val="00B050"/>
                      </a:solidFill>
                    </a:ln>
                    <a:effectLst/>
                  </c:spPr>
                </c:marker>
                <c:cat>
                  <c:numRef>
                    <c:extLst>
                      <c:ext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>
                      <c:ext uri="{02D57815-91ED-43cb-92C2-25804820EDAC}">
                        <c15:formulaRef>
                          <c15:sqref>'&gt; 21 d'!$B$3:$B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.5</c:v>
                      </c:pt>
                      <c:pt idx="1">
                        <c:v>0.6</c:v>
                      </c:pt>
                      <c:pt idx="2">
                        <c:v>2.6</c:v>
                      </c:pt>
                      <c:pt idx="3">
                        <c:v>11.1</c:v>
                      </c:pt>
                      <c:pt idx="4">
                        <c:v>16.100000000000001</c:v>
                      </c:pt>
                      <c:pt idx="5">
                        <c:v>17.100000000000001</c:v>
                      </c:pt>
                      <c:pt idx="6">
                        <c:v>10.1</c:v>
                      </c:pt>
                      <c:pt idx="7">
                        <c:v>12.9</c:v>
                      </c:pt>
                      <c:pt idx="8">
                        <c:v>27.6</c:v>
                      </c:pt>
                      <c:pt idx="9">
                        <c:v>14.3</c:v>
                      </c:pt>
                      <c:pt idx="10">
                        <c:v>5.3</c:v>
                      </c:pt>
                      <c:pt idx="11">
                        <c:v>3.9</c:v>
                      </c:pt>
                      <c:pt idx="13">
                        <c:v>1.5</c:v>
                      </c:pt>
                      <c:pt idx="15">
                        <c:v>1.6</c:v>
                      </c:pt>
                      <c:pt idx="20">
                        <c:v>1.4</c:v>
                      </c:pt>
                    </c:numCache>
                  </c:numRef>
                </c:val>
                <c:smooth val="0"/>
                <c:extLst>
                  <c:ext xmlns:c16="http://schemas.microsoft.com/office/drawing/2014/chart" uri="{C3380CC4-5D6E-409C-BE32-E72D297353CC}">
                    <c16:uniqueId val="{00000005-5FBB-4D3F-B2A5-5A2B25D503BC}"/>
                  </c:ext>
                </c:extLst>
              </c15:ser>
            </c15:filteredLineSeries>
            <c15:filteredLineSeries>
              <c15:ser>
                <c:idx val="1"/>
                <c:order val="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C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2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8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C$3:$C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4" formatCode="0.0">
                        <c:v>3.7</c:v>
                      </c:pt>
                      <c:pt idx="9" formatCode="0.0">
                        <c:v>7.9</c:v>
                      </c:pt>
                      <c:pt idx="10" formatCode="0.0">
                        <c:v>8.6999999999999993</c:v>
                      </c:pt>
                      <c:pt idx="11" formatCode="0.0">
                        <c:v>8.8000000000000007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6-5FBB-4D3F-B2A5-5A2B25D503BC}"/>
                  </c:ext>
                </c:extLst>
              </c15:ser>
            </c15:filteredLineSeries>
            <c15:filteredLineSeries>
              <c15:ser>
                <c:idx val="2"/>
                <c:order val="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D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3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6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D$3:$D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" formatCode="0.0">
                        <c:v>1.9</c:v>
                      </c:pt>
                      <c:pt idx="3" formatCode="0.0">
                        <c:v>2.6</c:v>
                      </c:pt>
                      <c:pt idx="4" formatCode="0.0">
                        <c:v>2.8</c:v>
                      </c:pt>
                      <c:pt idx="5" formatCode="0.0">
                        <c:v>2.2999999999999998</c:v>
                      </c:pt>
                      <c:pt idx="6" formatCode="0.0">
                        <c:v>1.2</c:v>
                      </c:pt>
                      <c:pt idx="7" formatCode="0.0">
                        <c:v>0.9</c:v>
                      </c:pt>
                      <c:pt idx="8" formatCode="0.0">
                        <c:v>1.9</c:v>
                      </c:pt>
                      <c:pt idx="9" formatCode="0.0">
                        <c:v>3.3</c:v>
                      </c:pt>
                      <c:pt idx="10" formatCode="0.0">
                        <c:v>1.2</c:v>
                      </c:pt>
                      <c:pt idx="11" formatCode="0.0">
                        <c:v>2.2999999999999998</c:v>
                      </c:pt>
                      <c:pt idx="12" formatCode="0.0">
                        <c:v>1.7</c:v>
                      </c:pt>
                      <c:pt idx="13" formatCode="0.0">
                        <c:v>1.5</c:v>
                      </c:pt>
                      <c:pt idx="15" formatCode="0.0">
                        <c:v>1.4</c:v>
                      </c:pt>
                      <c:pt idx="16" formatCode="0.0">
                        <c:v>1.1000000000000001</c:v>
                      </c:pt>
                      <c:pt idx="18" formatCode="0.0">
                        <c:v>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7-5FBB-4D3F-B2A5-5A2B25D503BC}"/>
                  </c:ext>
                </c:extLst>
              </c15:ser>
            </c15:filteredLineSeries>
            <c15:filteredLineSeries>
              <c15:ser>
                <c:idx val="3"/>
                <c:order val="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E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4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bg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E$3:$E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9" formatCode="0.0">
                        <c:v>2.8</c:v>
                      </c:pt>
                      <c:pt idx="11" formatCode="0.0">
                        <c:v>1.5</c:v>
                      </c:pt>
                      <c:pt idx="12" formatCode="0.0">
                        <c:v>1.3</c:v>
                      </c:pt>
                      <c:pt idx="13" formatCode="0.0">
                        <c:v>0.8</c:v>
                      </c:pt>
                      <c:pt idx="14" formatCode="0.0">
                        <c:v>0.9</c:v>
                      </c:pt>
                      <c:pt idx="15" formatCode="0.0">
                        <c:v>1.1000000000000001</c:v>
                      </c:pt>
                      <c:pt idx="16" formatCode="0.0">
                        <c:v>0.9</c:v>
                      </c:pt>
                      <c:pt idx="17" formatCode="0.0">
                        <c:v>1</c:v>
                      </c:pt>
                      <c:pt idx="18" formatCode="0.0">
                        <c:v>1.5</c:v>
                      </c:pt>
                      <c:pt idx="20" formatCode="0.0">
                        <c:v>0.7</c:v>
                      </c:pt>
                      <c:pt idx="21" formatCode="0.0">
                        <c:v>0.7</c:v>
                      </c:pt>
                      <c:pt idx="24" formatCode="0.0">
                        <c:v>0.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8-5FBB-4D3F-B2A5-5A2B25D503BC}"/>
                  </c:ext>
                </c:extLst>
              </c15:ser>
            </c15:filteredLineSeries>
            <c15:filteredLineSeries>
              <c15:ser>
                <c:idx val="4"/>
                <c:order val="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F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5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tx1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F$3:$F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0" formatCode="0.0">
                        <c:v>0.6</c:v>
                      </c:pt>
                      <c:pt idx="23" formatCode="0.0">
                        <c:v>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9-5FBB-4D3F-B2A5-5A2B25D503BC}"/>
                  </c:ext>
                </c:extLst>
              </c15:ser>
            </c15:filteredLineSeries>
            <c15:filteredLineSeries>
              <c15:ser>
                <c:idx val="5"/>
                <c:order val="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G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rgbClr val="00B050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/>
                    </a:solidFill>
                    <a:ln w="9525">
                      <a:solidFill>
                        <a:schemeClr val="accent6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G$3:$G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5.0999999999999996</c:v>
                      </c:pt>
                      <c:pt idx="1">
                        <c:v>8.1999999999999993</c:v>
                      </c:pt>
                      <c:pt idx="2">
                        <c:v>20.5</c:v>
                      </c:pt>
                      <c:pt idx="3">
                        <c:v>63.6</c:v>
                      </c:pt>
                      <c:pt idx="4">
                        <c:v>81.2</c:v>
                      </c:pt>
                      <c:pt idx="5">
                        <c:v>82.8</c:v>
                      </c:pt>
                      <c:pt idx="6">
                        <c:v>75.099999999999994</c:v>
                      </c:pt>
                      <c:pt idx="7">
                        <c:v>108.9</c:v>
                      </c:pt>
                      <c:pt idx="8">
                        <c:v>134.1</c:v>
                      </c:pt>
                      <c:pt idx="9">
                        <c:v>57</c:v>
                      </c:pt>
                      <c:pt idx="10">
                        <c:v>15</c:v>
                      </c:pt>
                      <c:pt idx="11">
                        <c:v>12.1</c:v>
                      </c:pt>
                      <c:pt idx="12">
                        <c:v>19.8</c:v>
                      </c:pt>
                      <c:pt idx="13">
                        <c:v>5.5</c:v>
                      </c:pt>
                      <c:pt idx="14">
                        <c:v>5.7</c:v>
                      </c:pt>
                      <c:pt idx="15">
                        <c:v>6</c:v>
                      </c:pt>
                      <c:pt idx="16">
                        <c:v>7.5</c:v>
                      </c:pt>
                      <c:pt idx="18">
                        <c:v>5</c:v>
                      </c:pt>
                      <c:pt idx="19">
                        <c:v>9.6999999999999993</c:v>
                      </c:pt>
                      <c:pt idx="20">
                        <c:v>6.9</c:v>
                      </c:pt>
                      <c:pt idx="21">
                        <c:v>7.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A-5FBB-4D3F-B2A5-5A2B25D503BC}"/>
                  </c:ext>
                </c:extLst>
              </c15:ser>
            </c15:filteredLineSeries>
            <c15:filteredLineSeries>
              <c15:ser>
                <c:idx val="6"/>
                <c:order val="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H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8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accent1">
                          <a:lumMod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H$3:$H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0" formatCode="0.0">
                        <c:v>2.8</c:v>
                      </c:pt>
                      <c:pt idx="3" formatCode="0.0">
                        <c:v>12.1</c:v>
                      </c:pt>
                      <c:pt idx="4" formatCode="0.0">
                        <c:v>30.1</c:v>
                      </c:pt>
                      <c:pt idx="5" formatCode="0.0">
                        <c:v>37.9</c:v>
                      </c:pt>
                      <c:pt idx="6" formatCode="0.0">
                        <c:v>28.1</c:v>
                      </c:pt>
                      <c:pt idx="7" formatCode="0.0">
                        <c:v>26.2</c:v>
                      </c:pt>
                      <c:pt idx="8" formatCode="0.0">
                        <c:v>26.6</c:v>
                      </c:pt>
                      <c:pt idx="9" formatCode="0.0">
                        <c:v>72.3</c:v>
                      </c:pt>
                      <c:pt idx="10" formatCode="0.0">
                        <c:v>29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B-5FBB-4D3F-B2A5-5A2B25D503BC}"/>
                  </c:ext>
                </c:extLst>
              </c15:ser>
            </c15:filteredLineSeries>
            <c15:filteredLineSeries>
              <c15:ser>
                <c:idx val="7"/>
                <c:order val="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I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6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6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I$3:$I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3" formatCode="0.0">
                        <c:v>7.8</c:v>
                      </c:pt>
                      <c:pt idx="4" formatCode="0.0">
                        <c:v>6.9</c:v>
                      </c:pt>
                      <c:pt idx="5" formatCode="0.0">
                        <c:v>6</c:v>
                      </c:pt>
                      <c:pt idx="6" formatCode="0.0">
                        <c:v>6.8</c:v>
                      </c:pt>
                      <c:pt idx="7" formatCode="0.0">
                        <c:v>11.1</c:v>
                      </c:pt>
                      <c:pt idx="8" formatCode="0.0">
                        <c:v>14.3</c:v>
                      </c:pt>
                      <c:pt idx="9" formatCode="0.0">
                        <c:v>20.100000000000001</c:v>
                      </c:pt>
                      <c:pt idx="10" formatCode="0.0">
                        <c:v>13.6</c:v>
                      </c:pt>
                      <c:pt idx="11" formatCode="0.0">
                        <c:v>7</c:v>
                      </c:pt>
                      <c:pt idx="12" formatCode="0.0">
                        <c:v>6.5</c:v>
                      </c:pt>
                      <c:pt idx="13" formatCode="0.0">
                        <c:v>6.2</c:v>
                      </c:pt>
                      <c:pt idx="14" formatCode="0.0">
                        <c:v>3.3</c:v>
                      </c:pt>
                      <c:pt idx="15" formatCode="0.0">
                        <c:v>9.4</c:v>
                      </c:pt>
                      <c:pt idx="18" formatCode="0.0">
                        <c:v>4.9000000000000004</c:v>
                      </c:pt>
                      <c:pt idx="20" formatCode="0.0">
                        <c:v>6.2</c:v>
                      </c:pt>
                      <c:pt idx="24" formatCode="0.0">
                        <c:v>3.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C-5FBB-4D3F-B2A5-5A2B25D503BC}"/>
                  </c:ext>
                </c:extLst>
              </c15:ser>
            </c15:filteredLineSeries>
            <c15:filteredLineSeries>
              <c15:ser>
                <c:idx val="8"/>
                <c:order val="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J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bg2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bg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J$3:$J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7" formatCode="0.0">
                        <c:v>15.1</c:v>
                      </c:pt>
                      <c:pt idx="8" formatCode="0.0">
                        <c:v>6.8</c:v>
                      </c:pt>
                      <c:pt idx="9" formatCode="0.0">
                        <c:v>5.5</c:v>
                      </c:pt>
                      <c:pt idx="10" formatCode="0.0">
                        <c:v>3.2</c:v>
                      </c:pt>
                      <c:pt idx="11" formatCode="0.0">
                        <c:v>4.4000000000000004</c:v>
                      </c:pt>
                      <c:pt idx="12" formatCode="0.0">
                        <c:v>4</c:v>
                      </c:pt>
                      <c:pt idx="13" formatCode="0.0">
                        <c:v>2.2999999999999998</c:v>
                      </c:pt>
                      <c:pt idx="14" formatCode="0.0">
                        <c:v>2.4</c:v>
                      </c:pt>
                      <c:pt idx="15" formatCode="0.0">
                        <c:v>3.3</c:v>
                      </c:pt>
                      <c:pt idx="16" formatCode="0.0">
                        <c:v>3</c:v>
                      </c:pt>
                      <c:pt idx="17" formatCode="0.0">
                        <c:v>2.6</c:v>
                      </c:pt>
                      <c:pt idx="18" formatCode="0.0">
                        <c:v>2.5</c:v>
                      </c:pt>
                      <c:pt idx="19" formatCode="0.0">
                        <c:v>3.4</c:v>
                      </c:pt>
                      <c:pt idx="21" formatCode="0.0">
                        <c:v>3.1</c:v>
                      </c:pt>
                      <c:pt idx="22" formatCode="0.0">
                        <c:v>2.5</c:v>
                      </c:pt>
                      <c:pt idx="23" formatCode="0.0">
                        <c:v>1.9</c:v>
                      </c:pt>
                      <c:pt idx="24" formatCode="0.0">
                        <c:v>1.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D-5FBB-4D3F-B2A5-5A2B25D503BC}"/>
                  </c:ext>
                </c:extLst>
              </c15:ser>
            </c15:filteredLineSeries>
            <c15:filteredLineSeries>
              <c15:ser>
                <c:idx val="9"/>
                <c:order val="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K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tx1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K$3:$K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0" formatCode="0.0">
                        <c:v>8.3000000000000007</c:v>
                      </c:pt>
                      <c:pt idx="21" formatCode="0.0">
                        <c:v>12.1</c:v>
                      </c:pt>
                      <c:pt idx="23" formatCode="0.0">
                        <c:v>8</c:v>
                      </c:pt>
                      <c:pt idx="24" formatCode="0.0">
                        <c:v>4.099999999999999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E-5FBB-4D3F-B2A5-5A2B25D503BC}"/>
                  </c:ext>
                </c:extLst>
              </c15:ser>
            </c15:filteredLineSeries>
            <c15:filteredLineSeries>
              <c15:ser>
                <c:idx val="11"/>
                <c:order val="1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M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8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8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M$3:$M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4.5</c:v>
                      </c:pt>
                      <c:pt idx="1">
                        <c:v>2.7</c:v>
                      </c:pt>
                      <c:pt idx="2">
                        <c:v>5.4</c:v>
                      </c:pt>
                      <c:pt idx="3">
                        <c:v>79.3</c:v>
                      </c:pt>
                      <c:pt idx="4">
                        <c:v>92.5</c:v>
                      </c:pt>
                      <c:pt idx="5">
                        <c:v>96.7</c:v>
                      </c:pt>
                      <c:pt idx="6">
                        <c:v>44.3</c:v>
                      </c:pt>
                      <c:pt idx="7">
                        <c:v>79.900000000000006</c:v>
                      </c:pt>
                      <c:pt idx="8">
                        <c:v>145.80000000000001</c:v>
                      </c:pt>
                      <c:pt idx="9">
                        <c:v>214</c:v>
                      </c:pt>
                      <c:pt idx="10">
                        <c:v>145.9</c:v>
                      </c:pt>
                      <c:pt idx="11">
                        <c:v>59.9</c:v>
                      </c:pt>
                      <c:pt idx="12">
                        <c:v>89.5</c:v>
                      </c:pt>
                      <c:pt idx="13">
                        <c:v>51.5</c:v>
                      </c:pt>
                      <c:pt idx="14">
                        <c:v>69.400000000000006</c:v>
                      </c:pt>
                      <c:pt idx="23">
                        <c:v>54.7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F-5FBB-4D3F-B2A5-5A2B25D503BC}"/>
                  </c:ext>
                </c:extLst>
              </c15:ser>
            </c15:filteredLineSeries>
            <c15:filteredLineSeries>
              <c15:ser>
                <c:idx val="12"/>
                <c:order val="1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N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6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6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N$3:$N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" formatCode="0.0">
                        <c:v>2.5</c:v>
                      </c:pt>
                      <c:pt idx="3" formatCode="0.0">
                        <c:v>8.1</c:v>
                      </c:pt>
                      <c:pt idx="4" formatCode="0.0">
                        <c:v>15.2</c:v>
                      </c:pt>
                      <c:pt idx="5" formatCode="0.0">
                        <c:v>19.899999999999999</c:v>
                      </c:pt>
                      <c:pt idx="6" formatCode="0.0">
                        <c:v>20.9</c:v>
                      </c:pt>
                      <c:pt idx="7" formatCode="0.0">
                        <c:v>30.1</c:v>
                      </c:pt>
                      <c:pt idx="8" formatCode="0.0">
                        <c:v>56.5</c:v>
                      </c:pt>
                      <c:pt idx="9" formatCode="0.0">
                        <c:v>101.1</c:v>
                      </c:pt>
                      <c:pt idx="10" formatCode="0.0">
                        <c:v>38.1</c:v>
                      </c:pt>
                      <c:pt idx="11" formatCode="0.0">
                        <c:v>26.5</c:v>
                      </c:pt>
                      <c:pt idx="12" formatCode="0.0">
                        <c:v>25.8</c:v>
                      </c:pt>
                      <c:pt idx="13" formatCode="0.0">
                        <c:v>9.1999999999999993</c:v>
                      </c:pt>
                      <c:pt idx="14" formatCode="0.0">
                        <c:v>9.6999999999999993</c:v>
                      </c:pt>
                      <c:pt idx="15" formatCode="0.0">
                        <c:v>23.7</c:v>
                      </c:pt>
                      <c:pt idx="16" formatCode="0.0">
                        <c:v>13.7</c:v>
                      </c:pt>
                      <c:pt idx="17" formatCode="0.0">
                        <c:v>8.1</c:v>
                      </c:pt>
                      <c:pt idx="18" formatCode="0.0">
                        <c:v>5.2</c:v>
                      </c:pt>
                      <c:pt idx="19" formatCode="0.0">
                        <c:v>14.7</c:v>
                      </c:pt>
                      <c:pt idx="20" formatCode="0.0">
                        <c:v>19</c:v>
                      </c:pt>
                      <c:pt idx="21" formatCode="0.0">
                        <c:v>14.4</c:v>
                      </c:pt>
                      <c:pt idx="22" formatCode="0.0">
                        <c:v>8.1</c:v>
                      </c:pt>
                      <c:pt idx="23" formatCode="0.0">
                        <c:v>17.5</c:v>
                      </c:pt>
                      <c:pt idx="24" formatCode="0.0">
                        <c:v>8.8000000000000007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0-5FBB-4D3F-B2A5-5A2B25D503BC}"/>
                  </c:ext>
                </c:extLst>
              </c15:ser>
            </c15:filteredLineSeries>
            <c15:filteredLineSeries>
              <c15:ser>
                <c:idx val="13"/>
                <c:order val="1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O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bg2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bg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O$3:$O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7" formatCode="0.0">
                        <c:v>18.8</c:v>
                      </c:pt>
                      <c:pt idx="8" formatCode="0.0">
                        <c:v>11.6</c:v>
                      </c:pt>
                      <c:pt idx="9" formatCode="0.0">
                        <c:v>12.3</c:v>
                      </c:pt>
                      <c:pt idx="10" formatCode="0.0">
                        <c:v>12.6</c:v>
                      </c:pt>
                      <c:pt idx="11" formatCode="0.0">
                        <c:v>9.1999999999999993</c:v>
                      </c:pt>
                      <c:pt idx="12" formatCode="0.0">
                        <c:v>13</c:v>
                      </c:pt>
                      <c:pt idx="13" formatCode="0.0">
                        <c:v>7.8</c:v>
                      </c:pt>
                      <c:pt idx="14" formatCode="0.0">
                        <c:v>6.7</c:v>
                      </c:pt>
                      <c:pt idx="15" formatCode="0.0">
                        <c:v>14</c:v>
                      </c:pt>
                      <c:pt idx="16" formatCode="0.0">
                        <c:v>6.7</c:v>
                      </c:pt>
                      <c:pt idx="17" formatCode="0.0">
                        <c:v>3.7</c:v>
                      </c:pt>
                      <c:pt idx="18" formatCode="0.0">
                        <c:v>11.4</c:v>
                      </c:pt>
                      <c:pt idx="19" formatCode="0.0">
                        <c:v>5</c:v>
                      </c:pt>
                      <c:pt idx="20" formatCode="0.0">
                        <c:v>10.7</c:v>
                      </c:pt>
                      <c:pt idx="21" formatCode="0.0">
                        <c:v>12.2</c:v>
                      </c:pt>
                      <c:pt idx="22" formatCode="0.0">
                        <c:v>8.5</c:v>
                      </c:pt>
                      <c:pt idx="23" formatCode="0.0">
                        <c:v>8</c:v>
                      </c:pt>
                      <c:pt idx="24" formatCode="0.0">
                        <c:v>5.0999999999999996</c:v>
                      </c:pt>
                      <c:pt idx="25" formatCode="0.0">
                        <c:v>2.200000000000000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1-5FBB-4D3F-B2A5-5A2B25D503BC}"/>
                  </c:ext>
                </c:extLst>
              </c15:ser>
            </c15:filteredLineSeries>
            <c15:filteredLineSeries>
              <c15:ser>
                <c:idx val="14"/>
                <c:order val="1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P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tx1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P$3:$P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4" formatCode="0.0">
                        <c:v>50.5</c:v>
                      </c:pt>
                      <c:pt idx="15" formatCode="0.0">
                        <c:v>80.099999999999994</c:v>
                      </c:pt>
                      <c:pt idx="17" formatCode="0.0">
                        <c:v>37.1</c:v>
                      </c:pt>
                      <c:pt idx="18" formatCode="0.0">
                        <c:v>37.700000000000003</c:v>
                      </c:pt>
                      <c:pt idx="19" formatCode="0.0">
                        <c:v>4.4000000000000004</c:v>
                      </c:pt>
                      <c:pt idx="20" formatCode="0.0">
                        <c:v>6.2</c:v>
                      </c:pt>
                      <c:pt idx="21" formatCode="0.0">
                        <c:v>7.3</c:v>
                      </c:pt>
                      <c:pt idx="22" formatCode="0.0">
                        <c:v>6.7</c:v>
                      </c:pt>
                      <c:pt idx="23" formatCode="0.0">
                        <c:v>5.2</c:v>
                      </c:pt>
                      <c:pt idx="24" formatCode="0.0">
                        <c:v>7.1</c:v>
                      </c:pt>
                      <c:pt idx="25" formatCode="0.0">
                        <c:v>3.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2-5FBB-4D3F-B2A5-5A2B25D503BC}"/>
                  </c:ext>
                </c:extLst>
              </c15:ser>
            </c15:filteredLineSeries>
            <c15:filteredLineSeries>
              <c15:ser>
                <c:idx val="10"/>
                <c:order val="1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L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rgbClr val="92D050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rgbClr val="92D050"/>
                    </a:solidFill>
                    <a:ln w="9525">
                      <a:solidFill>
                        <a:srgbClr val="92D050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L$3:$L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67.7</c:v>
                      </c:pt>
                      <c:pt idx="1">
                        <c:v>28.7</c:v>
                      </c:pt>
                      <c:pt idx="2">
                        <c:v>33.9</c:v>
                      </c:pt>
                      <c:pt idx="3">
                        <c:v>147.30000000000001</c:v>
                      </c:pt>
                      <c:pt idx="4">
                        <c:v>327.9</c:v>
                      </c:pt>
                      <c:pt idx="5">
                        <c:v>300.3</c:v>
                      </c:pt>
                      <c:pt idx="6">
                        <c:v>207</c:v>
                      </c:pt>
                      <c:pt idx="7">
                        <c:v>302.7</c:v>
                      </c:pt>
                      <c:pt idx="8">
                        <c:v>298.3</c:v>
                      </c:pt>
                      <c:pt idx="9">
                        <c:v>222.1</c:v>
                      </c:pt>
                      <c:pt idx="10">
                        <c:v>89.3</c:v>
                      </c:pt>
                      <c:pt idx="11">
                        <c:v>46.1</c:v>
                      </c:pt>
                      <c:pt idx="12">
                        <c:v>31.2</c:v>
                      </c:pt>
                      <c:pt idx="13">
                        <c:v>12.7</c:v>
                      </c:pt>
                      <c:pt idx="15">
                        <c:v>18.899999999999999</c:v>
                      </c:pt>
                      <c:pt idx="16">
                        <c:v>15.8</c:v>
                      </c:pt>
                      <c:pt idx="17">
                        <c:v>13.7</c:v>
                      </c:pt>
                      <c:pt idx="18">
                        <c:v>27</c:v>
                      </c:pt>
                      <c:pt idx="19">
                        <c:v>19</c:v>
                      </c:pt>
                      <c:pt idx="20">
                        <c:v>18</c:v>
                      </c:pt>
                      <c:pt idx="21">
                        <c:v>16.399999999999999</c:v>
                      </c:pt>
                      <c:pt idx="23">
                        <c:v>15.4</c:v>
                      </c:pt>
                      <c:pt idx="24">
                        <c:v>11.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3-5FBB-4D3F-B2A5-5A2B25D503BC}"/>
                  </c:ext>
                </c:extLst>
              </c15:ser>
            </c15:filteredLineSeries>
            <c15:filteredLineSeries>
              <c15:ser>
                <c:idx val="39"/>
                <c:order val="1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O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O$3:$AO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4-5FBB-4D3F-B2A5-5A2B25D503BC}"/>
                  </c:ext>
                </c:extLst>
              </c15:ser>
            </c15:filteredLineSeries>
            <c15:filteredLineSeries>
              <c15:ser>
                <c:idx val="40"/>
                <c:order val="1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P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P$3:$AP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5-5FBB-4D3F-B2A5-5A2B25D503BC}"/>
                  </c:ext>
                </c:extLst>
              </c15:ser>
            </c15:filteredLineSeries>
            <c15:filteredLineSeries>
              <c15:ser>
                <c:idx val="16"/>
                <c:order val="1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R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8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8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R$3:$R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2</c:v>
                      </c:pt>
                      <c:pt idx="1">
                        <c:v>30.6</c:v>
                      </c:pt>
                      <c:pt idx="2">
                        <c:v>39.700000000000003</c:v>
                      </c:pt>
                      <c:pt idx="3">
                        <c:v>356.7</c:v>
                      </c:pt>
                      <c:pt idx="4">
                        <c:v>366</c:v>
                      </c:pt>
                      <c:pt idx="5">
                        <c:v>416.2</c:v>
                      </c:pt>
                      <c:pt idx="6">
                        <c:v>343.8</c:v>
                      </c:pt>
                      <c:pt idx="7">
                        <c:v>469.7</c:v>
                      </c:pt>
                      <c:pt idx="8">
                        <c:v>637.79999999999995</c:v>
                      </c:pt>
                      <c:pt idx="9">
                        <c:v>512.29999999999995</c:v>
                      </c:pt>
                      <c:pt idx="10">
                        <c:v>217.3</c:v>
                      </c:pt>
                      <c:pt idx="11">
                        <c:v>143.5</c:v>
                      </c:pt>
                      <c:pt idx="12">
                        <c:v>336.7</c:v>
                      </c:pt>
                      <c:pt idx="13">
                        <c:v>210.1</c:v>
                      </c:pt>
                      <c:pt idx="16">
                        <c:v>135.9</c:v>
                      </c:pt>
                      <c:pt idx="18">
                        <c:v>165</c:v>
                      </c:pt>
                      <c:pt idx="19">
                        <c:v>138.9</c:v>
                      </c:pt>
                      <c:pt idx="21">
                        <c:v>222.6</c:v>
                      </c:pt>
                      <c:pt idx="24">
                        <c:v>120.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6-5FBB-4D3F-B2A5-5A2B25D503BC}"/>
                  </c:ext>
                </c:extLst>
              </c15:ser>
            </c15:filteredLineSeries>
            <c15:filteredLineSeries>
              <c15:ser>
                <c:idx val="17"/>
                <c:order val="1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S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6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6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S$3:$S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" formatCode="0.0">
                        <c:v>4.4000000000000004</c:v>
                      </c:pt>
                      <c:pt idx="3" formatCode="0.0">
                        <c:v>21.9</c:v>
                      </c:pt>
                      <c:pt idx="4" formatCode="0.0">
                        <c:v>43.1</c:v>
                      </c:pt>
                      <c:pt idx="5" formatCode="0.0">
                        <c:v>61.5</c:v>
                      </c:pt>
                      <c:pt idx="6" formatCode="0.0">
                        <c:v>69</c:v>
                      </c:pt>
                      <c:pt idx="7" formatCode="0.0">
                        <c:v>128.30000000000001</c:v>
                      </c:pt>
                      <c:pt idx="8" formatCode="0.0">
                        <c:v>302.3</c:v>
                      </c:pt>
                      <c:pt idx="9" formatCode="0.0">
                        <c:v>613.20000000000005</c:v>
                      </c:pt>
                      <c:pt idx="10" formatCode="0.0">
                        <c:v>186</c:v>
                      </c:pt>
                      <c:pt idx="11" formatCode="0.0">
                        <c:v>137.6</c:v>
                      </c:pt>
                      <c:pt idx="12" formatCode="0.0">
                        <c:v>147.30000000000001</c:v>
                      </c:pt>
                      <c:pt idx="13" formatCode="0.0">
                        <c:v>84.8</c:v>
                      </c:pt>
                      <c:pt idx="14" formatCode="0.0">
                        <c:v>39</c:v>
                      </c:pt>
                      <c:pt idx="15" formatCode="0.0">
                        <c:v>123</c:v>
                      </c:pt>
                      <c:pt idx="16" formatCode="0.0">
                        <c:v>73.400000000000006</c:v>
                      </c:pt>
                      <c:pt idx="17" formatCode="0.0">
                        <c:v>27.5</c:v>
                      </c:pt>
                      <c:pt idx="18" formatCode="0.0">
                        <c:v>97.6</c:v>
                      </c:pt>
                      <c:pt idx="19" formatCode="0.0">
                        <c:v>28.5</c:v>
                      </c:pt>
                      <c:pt idx="20" formatCode="0.0">
                        <c:v>79.5</c:v>
                      </c:pt>
                      <c:pt idx="21" formatCode="0.0">
                        <c:v>58</c:v>
                      </c:pt>
                      <c:pt idx="22" formatCode="0.0">
                        <c:v>35.200000000000003</c:v>
                      </c:pt>
                      <c:pt idx="23" formatCode="0.0">
                        <c:v>46.5</c:v>
                      </c:pt>
                      <c:pt idx="24" formatCode="0.0">
                        <c:v>36.9</c:v>
                      </c:pt>
                      <c:pt idx="25" formatCode="0.0">
                        <c:v>20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7-5FBB-4D3F-B2A5-5A2B25D503BC}"/>
                  </c:ext>
                </c:extLst>
              </c15:ser>
            </c15:filteredLineSeries>
            <c15:filteredLineSeries>
              <c15:ser>
                <c:idx val="18"/>
                <c:order val="1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T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bg2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bg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T$3:$T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7" formatCode="0.0">
                        <c:v>45.5</c:v>
                      </c:pt>
                      <c:pt idx="8" formatCode="0.0">
                        <c:v>30</c:v>
                      </c:pt>
                      <c:pt idx="9" formatCode="0.0">
                        <c:v>46.1</c:v>
                      </c:pt>
                      <c:pt idx="10" formatCode="0.0">
                        <c:v>32.5</c:v>
                      </c:pt>
                      <c:pt idx="11" formatCode="0.0">
                        <c:v>30.9</c:v>
                      </c:pt>
                      <c:pt idx="12" formatCode="0.0">
                        <c:v>47.9</c:v>
                      </c:pt>
                      <c:pt idx="13" formatCode="0.0">
                        <c:v>21.9</c:v>
                      </c:pt>
                      <c:pt idx="14" formatCode="0.0">
                        <c:v>15.8</c:v>
                      </c:pt>
                      <c:pt idx="15" formatCode="0.0">
                        <c:v>39.1</c:v>
                      </c:pt>
                      <c:pt idx="16" formatCode="0.0">
                        <c:v>23.2</c:v>
                      </c:pt>
                      <c:pt idx="17" formatCode="0.0">
                        <c:v>13.2</c:v>
                      </c:pt>
                      <c:pt idx="18" formatCode="0.0">
                        <c:v>43.7</c:v>
                      </c:pt>
                      <c:pt idx="19" formatCode="0.0">
                        <c:v>51.4</c:v>
                      </c:pt>
                      <c:pt idx="20" formatCode="0.0">
                        <c:v>44.8</c:v>
                      </c:pt>
                      <c:pt idx="21" formatCode="0.0">
                        <c:v>65.3</c:v>
                      </c:pt>
                      <c:pt idx="22" formatCode="0.0">
                        <c:v>33.6</c:v>
                      </c:pt>
                      <c:pt idx="23" formatCode="0.0">
                        <c:v>48.3</c:v>
                      </c:pt>
                      <c:pt idx="24" formatCode="0.0">
                        <c:v>24.6</c:v>
                      </c:pt>
                      <c:pt idx="25" formatCode="0.0">
                        <c:v>18.10000000000000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8-5FBB-4D3F-B2A5-5A2B25D503BC}"/>
                  </c:ext>
                </c:extLst>
              </c15:ser>
            </c15:filteredLineSeries>
            <c15:filteredLineSeries>
              <c15:ser>
                <c:idx val="19"/>
                <c:order val="2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U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tx1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U$3:$U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4" formatCode="0.0">
                        <c:v>84.7</c:v>
                      </c:pt>
                      <c:pt idx="15" formatCode="0.0">
                        <c:v>182.7</c:v>
                      </c:pt>
                      <c:pt idx="16" formatCode="0.0">
                        <c:v>101.9</c:v>
                      </c:pt>
                      <c:pt idx="17" formatCode="0.0">
                        <c:v>32.4</c:v>
                      </c:pt>
                      <c:pt idx="18" formatCode="0.0">
                        <c:v>68.400000000000006</c:v>
                      </c:pt>
                      <c:pt idx="19" formatCode="0.0">
                        <c:v>13</c:v>
                      </c:pt>
                      <c:pt idx="20" formatCode="0.0">
                        <c:v>19</c:v>
                      </c:pt>
                      <c:pt idx="21" formatCode="0.0">
                        <c:v>22.9</c:v>
                      </c:pt>
                      <c:pt idx="22" formatCode="0.0">
                        <c:v>23</c:v>
                      </c:pt>
                      <c:pt idx="23" formatCode="0.0">
                        <c:v>26.4</c:v>
                      </c:pt>
                      <c:pt idx="24" formatCode="0.0">
                        <c:v>21.3</c:v>
                      </c:pt>
                      <c:pt idx="25" formatCode="0.0">
                        <c:v>10.8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9-5FBB-4D3F-B2A5-5A2B25D503BC}"/>
                  </c:ext>
                </c:extLst>
              </c15:ser>
            </c15:filteredLineSeries>
            <c15:filteredLineSeries>
              <c15:ser>
                <c:idx val="15"/>
                <c:order val="2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Q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rgbClr val="92D050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rgbClr val="92D050"/>
                    </a:solidFill>
                    <a:ln w="9525">
                      <a:solidFill>
                        <a:srgbClr val="92D050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Q$3:$Q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274.7</c:v>
                      </c:pt>
                      <c:pt idx="1">
                        <c:v>100.2</c:v>
                      </c:pt>
                      <c:pt idx="2">
                        <c:v>107.2</c:v>
                      </c:pt>
                      <c:pt idx="3">
                        <c:v>361</c:v>
                      </c:pt>
                      <c:pt idx="4">
                        <c:v>706.8</c:v>
                      </c:pt>
                      <c:pt idx="5">
                        <c:v>599.6</c:v>
                      </c:pt>
                      <c:pt idx="6">
                        <c:v>617.29999999999995</c:v>
                      </c:pt>
                      <c:pt idx="7">
                        <c:v>737.2</c:v>
                      </c:pt>
                      <c:pt idx="8">
                        <c:v>787.7</c:v>
                      </c:pt>
                      <c:pt idx="9">
                        <c:v>785.9</c:v>
                      </c:pt>
                      <c:pt idx="10">
                        <c:v>241.9</c:v>
                      </c:pt>
                      <c:pt idx="11">
                        <c:v>145.69999999999999</c:v>
                      </c:pt>
                      <c:pt idx="12">
                        <c:v>131.9</c:v>
                      </c:pt>
                      <c:pt idx="13">
                        <c:v>46.3</c:v>
                      </c:pt>
                      <c:pt idx="14">
                        <c:v>44.9</c:v>
                      </c:pt>
                      <c:pt idx="15">
                        <c:v>109.6</c:v>
                      </c:pt>
                      <c:pt idx="16">
                        <c:v>79.3</c:v>
                      </c:pt>
                      <c:pt idx="17">
                        <c:v>42.7</c:v>
                      </c:pt>
                      <c:pt idx="18">
                        <c:v>52.5</c:v>
                      </c:pt>
                      <c:pt idx="19">
                        <c:v>52.4</c:v>
                      </c:pt>
                      <c:pt idx="20">
                        <c:v>75.7</c:v>
                      </c:pt>
                      <c:pt idx="21">
                        <c:v>81</c:v>
                      </c:pt>
                      <c:pt idx="22">
                        <c:v>38.4</c:v>
                      </c:pt>
                      <c:pt idx="23">
                        <c:v>71.5</c:v>
                      </c:pt>
                      <c:pt idx="24">
                        <c:v>59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A-5FBB-4D3F-B2A5-5A2B25D503BC}"/>
                  </c:ext>
                </c:extLst>
              </c15:ser>
            </c15:filteredLineSeries>
            <c15:filteredLineSeries>
              <c15:ser>
                <c:idx val="25"/>
                <c:order val="2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A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2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A$3:$AA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854.9</c:v>
                      </c:pt>
                      <c:pt idx="1">
                        <c:v>317.7</c:v>
                      </c:pt>
                      <c:pt idx="2">
                        <c:v>251.4</c:v>
                      </c:pt>
                      <c:pt idx="3">
                        <c:v>1428.3</c:v>
                      </c:pt>
                      <c:pt idx="4">
                        <c:v>2376.6999999999998</c:v>
                      </c:pt>
                      <c:pt idx="5">
                        <c:v>2520.5</c:v>
                      </c:pt>
                      <c:pt idx="6">
                        <c:v>2168.3000000000002</c:v>
                      </c:pt>
                      <c:pt idx="7">
                        <c:v>2419.6999999999998</c:v>
                      </c:pt>
                      <c:pt idx="8">
                        <c:v>4066.8</c:v>
                      </c:pt>
                      <c:pt idx="9">
                        <c:v>4131.1000000000004</c:v>
                      </c:pt>
                      <c:pt idx="10">
                        <c:v>2119.6999999999998</c:v>
                      </c:pt>
                      <c:pt idx="11">
                        <c:v>1781.6</c:v>
                      </c:pt>
                      <c:pt idx="12">
                        <c:v>2119.9</c:v>
                      </c:pt>
                      <c:pt idx="13">
                        <c:v>684.3</c:v>
                      </c:pt>
                      <c:pt idx="14">
                        <c:v>656.5</c:v>
                      </c:pt>
                      <c:pt idx="15">
                        <c:v>1750.6</c:v>
                      </c:pt>
                      <c:pt idx="16">
                        <c:v>808.1</c:v>
                      </c:pt>
                      <c:pt idx="17">
                        <c:v>268.2</c:v>
                      </c:pt>
                      <c:pt idx="18">
                        <c:v>1300.3</c:v>
                      </c:pt>
                      <c:pt idx="19">
                        <c:v>466.4</c:v>
                      </c:pt>
                      <c:pt idx="20">
                        <c:v>1139.5999999999999</c:v>
                      </c:pt>
                      <c:pt idx="21">
                        <c:v>1022.2</c:v>
                      </c:pt>
                      <c:pt idx="22">
                        <c:v>660</c:v>
                      </c:pt>
                      <c:pt idx="23">
                        <c:v>904.4</c:v>
                      </c:pt>
                      <c:pt idx="24">
                        <c:v>666.4</c:v>
                      </c:pt>
                      <c:pt idx="25">
                        <c:v>359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B-5FBB-4D3F-B2A5-5A2B25D503BC}"/>
                  </c:ext>
                </c:extLst>
              </c15:ser>
            </c15:filteredLineSeries>
            <c15:filteredLineSeries>
              <c15:ser>
                <c:idx val="26"/>
                <c:order val="2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B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3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B$3:$AB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540.9</c:v>
                      </c:pt>
                      <c:pt idx="1">
                        <c:v>766.9</c:v>
                      </c:pt>
                      <c:pt idx="2">
                        <c:v>957.1</c:v>
                      </c:pt>
                      <c:pt idx="3">
                        <c:v>1387.2</c:v>
                      </c:pt>
                      <c:pt idx="4">
                        <c:v>1913.8</c:v>
                      </c:pt>
                      <c:pt idx="5">
                        <c:v>1980.6</c:v>
                      </c:pt>
                      <c:pt idx="6">
                        <c:v>2647.7</c:v>
                      </c:pt>
                      <c:pt idx="7">
                        <c:v>2496.8000000000002</c:v>
                      </c:pt>
                      <c:pt idx="8">
                        <c:v>3683.4</c:v>
                      </c:pt>
                      <c:pt idx="9">
                        <c:v>6252.6</c:v>
                      </c:pt>
                      <c:pt idx="10">
                        <c:v>2803.8</c:v>
                      </c:pt>
                      <c:pt idx="11">
                        <c:v>2994.4</c:v>
                      </c:pt>
                      <c:pt idx="12">
                        <c:v>1273.4000000000001</c:v>
                      </c:pt>
                      <c:pt idx="13">
                        <c:v>1658.1</c:v>
                      </c:pt>
                      <c:pt idx="14">
                        <c:v>761.5</c:v>
                      </c:pt>
                      <c:pt idx="15">
                        <c:v>1165.3</c:v>
                      </c:pt>
                      <c:pt idx="16">
                        <c:v>571</c:v>
                      </c:pt>
                      <c:pt idx="17">
                        <c:v>595.20000000000005</c:v>
                      </c:pt>
                      <c:pt idx="18">
                        <c:v>1609.1</c:v>
                      </c:pt>
                      <c:pt idx="19">
                        <c:v>799.7</c:v>
                      </c:pt>
                      <c:pt idx="20">
                        <c:v>1039.7</c:v>
                      </c:pt>
                      <c:pt idx="21">
                        <c:v>1590.3</c:v>
                      </c:pt>
                      <c:pt idx="22">
                        <c:v>689.8</c:v>
                      </c:pt>
                      <c:pt idx="23">
                        <c:v>792.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C-5FBB-4D3F-B2A5-5A2B25D503BC}"/>
                  </c:ext>
                </c:extLst>
              </c15:ser>
            </c15:filteredLineSeries>
            <c15:filteredLineSeries>
              <c15:ser>
                <c:idx val="27"/>
                <c:order val="2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C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4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C$3:$AC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36.5</c:v>
                      </c:pt>
                      <c:pt idx="1">
                        <c:v>23.5</c:v>
                      </c:pt>
                      <c:pt idx="2">
                        <c:v>38.299999999999997</c:v>
                      </c:pt>
                      <c:pt idx="3">
                        <c:v>168.7</c:v>
                      </c:pt>
                      <c:pt idx="4">
                        <c:v>334.9</c:v>
                      </c:pt>
                      <c:pt idx="5">
                        <c:v>452.6</c:v>
                      </c:pt>
                      <c:pt idx="6">
                        <c:v>832.9</c:v>
                      </c:pt>
                      <c:pt idx="7">
                        <c:v>2049.1</c:v>
                      </c:pt>
                      <c:pt idx="8">
                        <c:v>3608.8</c:v>
                      </c:pt>
                      <c:pt idx="9">
                        <c:v>7144</c:v>
                      </c:pt>
                      <c:pt idx="10">
                        <c:v>3036.2</c:v>
                      </c:pt>
                      <c:pt idx="11">
                        <c:v>2010.5</c:v>
                      </c:pt>
                      <c:pt idx="12">
                        <c:v>1887.3</c:v>
                      </c:pt>
                      <c:pt idx="13">
                        <c:v>1078</c:v>
                      </c:pt>
                      <c:pt idx="14">
                        <c:v>539.9</c:v>
                      </c:pt>
                      <c:pt idx="15">
                        <c:v>1582.1</c:v>
                      </c:pt>
                      <c:pt idx="16">
                        <c:v>814.7</c:v>
                      </c:pt>
                      <c:pt idx="17">
                        <c:v>302.5</c:v>
                      </c:pt>
                      <c:pt idx="18">
                        <c:v>632.70000000000005</c:v>
                      </c:pt>
                      <c:pt idx="19">
                        <c:v>656.9</c:v>
                      </c:pt>
                      <c:pt idx="20">
                        <c:v>747.1</c:v>
                      </c:pt>
                      <c:pt idx="21">
                        <c:v>912.7</c:v>
                      </c:pt>
                      <c:pt idx="22">
                        <c:v>623.29999999999995</c:v>
                      </c:pt>
                      <c:pt idx="23">
                        <c:v>722.8</c:v>
                      </c:pt>
                      <c:pt idx="24">
                        <c:v>529.29999999999995</c:v>
                      </c:pt>
                      <c:pt idx="25">
                        <c:v>273.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D-5FBB-4D3F-B2A5-5A2B25D503BC}"/>
                  </c:ext>
                </c:extLst>
              </c15:ser>
            </c15:filteredLineSeries>
            <c15:filteredLineSeries>
              <c15:ser>
                <c:idx val="28"/>
                <c:order val="3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D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5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D$3:$AD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6" formatCode="0.0">
                        <c:v>69.400000000000006</c:v>
                      </c:pt>
                      <c:pt idx="7" formatCode="0.0">
                        <c:v>130.5</c:v>
                      </c:pt>
                      <c:pt idx="8" formatCode="0.0">
                        <c:v>181.2</c:v>
                      </c:pt>
                      <c:pt idx="9" formatCode="0.0">
                        <c:v>642.20000000000005</c:v>
                      </c:pt>
                      <c:pt idx="10" formatCode="0.0">
                        <c:v>555.79999999999995</c:v>
                      </c:pt>
                      <c:pt idx="11" formatCode="0.0">
                        <c:v>581</c:v>
                      </c:pt>
                      <c:pt idx="12" formatCode="0.0">
                        <c:v>1212.0999999999999</c:v>
                      </c:pt>
                      <c:pt idx="13" formatCode="0.0">
                        <c:v>803.4</c:v>
                      </c:pt>
                      <c:pt idx="14" formatCode="0.0">
                        <c:v>568.20000000000005</c:v>
                      </c:pt>
                      <c:pt idx="15" formatCode="0.0">
                        <c:v>1389.8</c:v>
                      </c:pt>
                      <c:pt idx="16" formatCode="0.0">
                        <c:v>827</c:v>
                      </c:pt>
                      <c:pt idx="17" formatCode="0.0">
                        <c:v>517.20000000000005</c:v>
                      </c:pt>
                      <c:pt idx="18" formatCode="0.0">
                        <c:v>1322.7</c:v>
                      </c:pt>
                      <c:pt idx="19" formatCode="0.0">
                        <c:v>870.2</c:v>
                      </c:pt>
                      <c:pt idx="20" formatCode="0.0">
                        <c:v>936.2</c:v>
                      </c:pt>
                      <c:pt idx="21" formatCode="0.0">
                        <c:v>958.2</c:v>
                      </c:pt>
                      <c:pt idx="22" formatCode="0.0">
                        <c:v>687.5</c:v>
                      </c:pt>
                      <c:pt idx="23" formatCode="0.0">
                        <c:v>755</c:v>
                      </c:pt>
                      <c:pt idx="24" formatCode="0.0">
                        <c:v>433.8</c:v>
                      </c:pt>
                      <c:pt idx="25" formatCode="0.0">
                        <c:v>315.39999999999998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E-5FBB-4D3F-B2A5-5A2B25D503BC}"/>
                  </c:ext>
                </c:extLst>
              </c15:ser>
            </c15:filteredLineSeries>
            <c15:filteredLineSeries>
              <c15:ser>
                <c:idx val="29"/>
                <c:order val="3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E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6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E$3:$AE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2" formatCode="0.0">
                        <c:v>108.7</c:v>
                      </c:pt>
                      <c:pt idx="13" formatCode="0.0">
                        <c:v>80</c:v>
                      </c:pt>
                      <c:pt idx="14" formatCode="0.0">
                        <c:v>92.2</c:v>
                      </c:pt>
                      <c:pt idx="15" formatCode="0.0">
                        <c:v>358.4</c:v>
                      </c:pt>
                      <c:pt idx="16" formatCode="0.0">
                        <c:v>250.1</c:v>
                      </c:pt>
                      <c:pt idx="17" formatCode="0.0">
                        <c:v>167.7</c:v>
                      </c:pt>
                      <c:pt idx="18" formatCode="0.0">
                        <c:v>401.7</c:v>
                      </c:pt>
                      <c:pt idx="19" formatCode="0.0">
                        <c:v>252.4</c:v>
                      </c:pt>
                      <c:pt idx="20" formatCode="0.0">
                        <c:v>390.8</c:v>
                      </c:pt>
                      <c:pt idx="21" formatCode="0.0">
                        <c:v>441.2</c:v>
                      </c:pt>
                      <c:pt idx="22" formatCode="0.0">
                        <c:v>339.7</c:v>
                      </c:pt>
                      <c:pt idx="23" formatCode="0.0">
                        <c:v>470.9</c:v>
                      </c:pt>
                      <c:pt idx="24" formatCode="0.0">
                        <c:v>330.5</c:v>
                      </c:pt>
                      <c:pt idx="25" formatCode="0.0">
                        <c:v>1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F-5FBB-4D3F-B2A5-5A2B25D503BC}"/>
                  </c:ext>
                </c:extLst>
              </c15:ser>
            </c15:filteredLineSeries>
            <c15:filteredLineSeries>
              <c15:ser>
                <c:idx val="30"/>
                <c:order val="3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F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50000"/>
                      </a:schemeClr>
                    </a:solidFill>
                    <a:ln w="9525">
                      <a:solidFill>
                        <a:schemeClr val="accent1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F$3:$AF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010.9</c:v>
                      </c:pt>
                      <c:pt idx="1">
                        <c:v>448.1</c:v>
                      </c:pt>
                      <c:pt idx="2">
                        <c:v>561</c:v>
                      </c:pt>
                      <c:pt idx="3">
                        <c:v>1833.2</c:v>
                      </c:pt>
                      <c:pt idx="4">
                        <c:v>3413.1</c:v>
                      </c:pt>
                      <c:pt idx="5">
                        <c:v>2977.4</c:v>
                      </c:pt>
                      <c:pt idx="6">
                        <c:v>3182.8</c:v>
                      </c:pt>
                      <c:pt idx="7">
                        <c:v>4426.1000000000004</c:v>
                      </c:pt>
                      <c:pt idx="8">
                        <c:v>6670.3</c:v>
                      </c:pt>
                      <c:pt idx="9">
                        <c:v>10560.8</c:v>
                      </c:pt>
                      <c:pt idx="10">
                        <c:v>4459.8</c:v>
                      </c:pt>
                      <c:pt idx="11">
                        <c:v>3875.9</c:v>
                      </c:pt>
                      <c:pt idx="12">
                        <c:v>4709.3</c:v>
                      </c:pt>
                      <c:pt idx="13">
                        <c:v>1877</c:v>
                      </c:pt>
                      <c:pt idx="14">
                        <c:v>1363.4</c:v>
                      </c:pt>
                      <c:pt idx="15">
                        <c:v>3313.3</c:v>
                      </c:pt>
                      <c:pt idx="16">
                        <c:v>2284.1</c:v>
                      </c:pt>
                      <c:pt idx="17">
                        <c:v>788.3</c:v>
                      </c:pt>
                      <c:pt idx="18">
                        <c:v>2483.4</c:v>
                      </c:pt>
                      <c:pt idx="19">
                        <c:v>1590.3</c:v>
                      </c:pt>
                      <c:pt idx="20">
                        <c:v>2333.1999999999998</c:v>
                      </c:pt>
                      <c:pt idx="21">
                        <c:v>2958.5</c:v>
                      </c:pt>
                      <c:pt idx="22">
                        <c:v>2078.5</c:v>
                      </c:pt>
                      <c:pt idx="23">
                        <c:v>2383.6999999999998</c:v>
                      </c:pt>
                      <c:pt idx="24">
                        <c:v>1646.8</c:v>
                      </c:pt>
                      <c:pt idx="25">
                        <c:v>13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0-5FBB-4D3F-B2A5-5A2B25D503BC}"/>
                  </c:ext>
                </c:extLst>
              </c15:ser>
            </c15:filteredLineSeries>
            <c15:filteredLineSeries>
              <c15:ser>
                <c:idx val="31"/>
                <c:order val="3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G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50000"/>
                      </a:schemeClr>
                    </a:solidFill>
                    <a:ln w="9525">
                      <a:solidFill>
                        <a:schemeClr val="accent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G$3:$AG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855.4</c:v>
                      </c:pt>
                      <c:pt idx="1">
                        <c:v>946</c:v>
                      </c:pt>
                      <c:pt idx="2">
                        <c:v>1727.7</c:v>
                      </c:pt>
                      <c:pt idx="3">
                        <c:v>1231.4000000000001</c:v>
                      </c:pt>
                      <c:pt idx="4">
                        <c:v>2968.8</c:v>
                      </c:pt>
                      <c:pt idx="5">
                        <c:v>4051.3</c:v>
                      </c:pt>
                      <c:pt idx="6">
                        <c:v>4820.3999999999996</c:v>
                      </c:pt>
                      <c:pt idx="7">
                        <c:v>5266.6</c:v>
                      </c:pt>
                      <c:pt idx="8">
                        <c:v>3909.4</c:v>
                      </c:pt>
                      <c:pt idx="9">
                        <c:v>9794.6</c:v>
                      </c:pt>
                      <c:pt idx="10">
                        <c:v>8146.1</c:v>
                      </c:pt>
                      <c:pt idx="11">
                        <c:v>5928.5</c:v>
                      </c:pt>
                      <c:pt idx="12">
                        <c:v>7812</c:v>
                      </c:pt>
                      <c:pt idx="15">
                        <c:v>2059.4</c:v>
                      </c:pt>
                      <c:pt idx="16">
                        <c:v>3465.8</c:v>
                      </c:pt>
                      <c:pt idx="17">
                        <c:v>2875</c:v>
                      </c:pt>
                      <c:pt idx="20">
                        <c:v>2906.5</c:v>
                      </c:pt>
                      <c:pt idx="22">
                        <c:v>2445</c:v>
                      </c:pt>
                      <c:pt idx="23">
                        <c:v>2212.300000000000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1-5FBB-4D3F-B2A5-5A2B25D503BC}"/>
                  </c:ext>
                </c:extLst>
              </c15:ser>
            </c15:filteredLineSeries>
            <c15:filteredLineSeries>
              <c15:ser>
                <c:idx val="32"/>
                <c:order val="3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H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50000"/>
                      </a:schemeClr>
                    </a:solidFill>
                    <a:ln w="9525">
                      <a:solidFill>
                        <a:schemeClr val="accent3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H$3:$AH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50.30000000000001</c:v>
                      </c:pt>
                      <c:pt idx="1">
                        <c:v>59.2</c:v>
                      </c:pt>
                      <c:pt idx="2">
                        <c:v>93.8</c:v>
                      </c:pt>
                      <c:pt idx="3">
                        <c:v>413.6</c:v>
                      </c:pt>
                      <c:pt idx="4">
                        <c:v>794</c:v>
                      </c:pt>
                      <c:pt idx="5">
                        <c:v>1080.9000000000001</c:v>
                      </c:pt>
                      <c:pt idx="6">
                        <c:v>1835.3</c:v>
                      </c:pt>
                      <c:pt idx="7">
                        <c:v>3419.5</c:v>
                      </c:pt>
                      <c:pt idx="8">
                        <c:v>4989.5</c:v>
                      </c:pt>
                      <c:pt idx="9">
                        <c:v>14368.3</c:v>
                      </c:pt>
                      <c:pt idx="10">
                        <c:v>6591.3</c:v>
                      </c:pt>
                      <c:pt idx="11">
                        <c:v>4687.8999999999996</c:v>
                      </c:pt>
                      <c:pt idx="12">
                        <c:v>5376.8</c:v>
                      </c:pt>
                      <c:pt idx="13">
                        <c:v>2564.6</c:v>
                      </c:pt>
                      <c:pt idx="14">
                        <c:v>1635</c:v>
                      </c:pt>
                      <c:pt idx="15">
                        <c:v>1886.8</c:v>
                      </c:pt>
                      <c:pt idx="16">
                        <c:v>2809.1</c:v>
                      </c:pt>
                      <c:pt idx="17">
                        <c:v>1046.3</c:v>
                      </c:pt>
                      <c:pt idx="18">
                        <c:v>3174.7</c:v>
                      </c:pt>
                      <c:pt idx="19">
                        <c:v>825.2</c:v>
                      </c:pt>
                      <c:pt idx="20">
                        <c:v>3109.8</c:v>
                      </c:pt>
                      <c:pt idx="21">
                        <c:v>1982.5</c:v>
                      </c:pt>
                      <c:pt idx="22">
                        <c:v>1155.9000000000001</c:v>
                      </c:pt>
                      <c:pt idx="23">
                        <c:v>1627.8</c:v>
                      </c:pt>
                      <c:pt idx="24">
                        <c:v>960.2</c:v>
                      </c:pt>
                      <c:pt idx="25">
                        <c:v>348.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2-5FBB-4D3F-B2A5-5A2B25D503BC}"/>
                  </c:ext>
                </c:extLst>
              </c15:ser>
            </c15:filteredLineSeries>
            <c15:filteredLineSeries>
              <c15:ser>
                <c:idx val="33"/>
                <c:order val="3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I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50000"/>
                      </a:schemeClr>
                    </a:solidFill>
                    <a:ln w="9525">
                      <a:solidFill>
                        <a:schemeClr val="accent4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I$3:$AI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6" formatCode="0.0">
                        <c:v>239.3</c:v>
                      </c:pt>
                      <c:pt idx="7" formatCode="0.0">
                        <c:v>219.6</c:v>
                      </c:pt>
                      <c:pt idx="8" formatCode="0.0">
                        <c:v>462.6</c:v>
                      </c:pt>
                      <c:pt idx="9" formatCode="0.0">
                        <c:v>2029.2</c:v>
                      </c:pt>
                      <c:pt idx="10" formatCode="0.0">
                        <c:v>1792.5</c:v>
                      </c:pt>
                      <c:pt idx="11" formatCode="0.0">
                        <c:v>2086.9</c:v>
                      </c:pt>
                      <c:pt idx="12" formatCode="0.0">
                        <c:v>3608.5</c:v>
                      </c:pt>
                      <c:pt idx="13" formatCode="0.0">
                        <c:v>2214.6</c:v>
                      </c:pt>
                      <c:pt idx="14" formatCode="0.0">
                        <c:v>1128.0999999999999</c:v>
                      </c:pt>
                      <c:pt idx="15" formatCode="0.0">
                        <c:v>3276.3</c:v>
                      </c:pt>
                      <c:pt idx="16" formatCode="0.0">
                        <c:v>1963.8</c:v>
                      </c:pt>
                      <c:pt idx="17" formatCode="0.0">
                        <c:v>1091.8</c:v>
                      </c:pt>
                      <c:pt idx="18" formatCode="0.0">
                        <c:v>2917.2</c:v>
                      </c:pt>
                      <c:pt idx="19" formatCode="0.0">
                        <c:v>2124.1</c:v>
                      </c:pt>
                      <c:pt idx="20" formatCode="0.0">
                        <c:v>2398.5</c:v>
                      </c:pt>
                      <c:pt idx="21" formatCode="0.0">
                        <c:v>2122.6</c:v>
                      </c:pt>
                      <c:pt idx="22" formatCode="0.0">
                        <c:v>1431.6</c:v>
                      </c:pt>
                      <c:pt idx="23" formatCode="0.0">
                        <c:v>2045.2</c:v>
                      </c:pt>
                      <c:pt idx="24" formatCode="0.0">
                        <c:v>1396.2</c:v>
                      </c:pt>
                      <c:pt idx="25" formatCode="0.0">
                        <c:v>558.799999999999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3-5FBB-4D3F-B2A5-5A2B25D503BC}"/>
                  </c:ext>
                </c:extLst>
              </c15:ser>
            </c15:filteredLineSeries>
            <c15:filteredLineSeries>
              <c15:ser>
                <c:idx val="34"/>
                <c:order val="3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J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50000"/>
                      </a:schemeClr>
                    </a:solidFill>
                    <a:ln w="9525">
                      <a:solidFill>
                        <a:schemeClr val="accent5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J$3:$AJ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2" formatCode="0.0">
                        <c:v>366.1</c:v>
                      </c:pt>
                      <c:pt idx="13" formatCode="0.0">
                        <c:v>238.5</c:v>
                      </c:pt>
                      <c:pt idx="14" formatCode="0.0">
                        <c:v>435.3</c:v>
                      </c:pt>
                      <c:pt idx="15" formatCode="0.0">
                        <c:v>1147.8</c:v>
                      </c:pt>
                      <c:pt idx="16" formatCode="0.0">
                        <c:v>967.2</c:v>
                      </c:pt>
                      <c:pt idx="17" formatCode="0.0">
                        <c:v>551.79999999999995</c:v>
                      </c:pt>
                      <c:pt idx="18" formatCode="0.0">
                        <c:v>1423.5</c:v>
                      </c:pt>
                      <c:pt idx="19" formatCode="0.0">
                        <c:v>686.7</c:v>
                      </c:pt>
                      <c:pt idx="20" formatCode="0.0">
                        <c:v>1407.2</c:v>
                      </c:pt>
                      <c:pt idx="21" formatCode="0.0">
                        <c:v>1524.7</c:v>
                      </c:pt>
                      <c:pt idx="22" formatCode="0.0">
                        <c:v>1096.3</c:v>
                      </c:pt>
                      <c:pt idx="23" formatCode="0.0">
                        <c:v>1467</c:v>
                      </c:pt>
                      <c:pt idx="24" formatCode="0.0">
                        <c:v>1003.5</c:v>
                      </c:pt>
                      <c:pt idx="25" formatCode="0.0">
                        <c:v>566.299999999999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4-5FBB-4D3F-B2A5-5A2B25D503BC}"/>
                  </c:ext>
                </c:extLst>
              </c15:ser>
            </c15:filteredLineSeries>
            <c15:filteredLineSeries>
              <c15:ser>
                <c:idx val="35"/>
                <c:order val="3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K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50000"/>
                      </a:schemeClr>
                    </a:solidFill>
                    <a:ln w="9525">
                      <a:solidFill>
                        <a:schemeClr val="accent6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K$3:$AK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5-5FBB-4D3F-B2A5-5A2B25D503BC}"/>
                  </c:ext>
                </c:extLst>
              </c15:ser>
            </c15:filteredLineSeries>
            <c15:filteredLineSeries>
              <c15:ser>
                <c:idx val="36"/>
                <c:order val="3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L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70000"/>
                        <a:lumOff val="3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70000"/>
                        <a:lumOff val="30000"/>
                      </a:schemeClr>
                    </a:solidFill>
                    <a:ln w="9525">
                      <a:solidFill>
                        <a:schemeClr val="accent1">
                          <a:lumMod val="70000"/>
                          <a:lumOff val="3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L$3:$AL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6-5FBB-4D3F-B2A5-5A2B25D503BC}"/>
                  </c:ext>
                </c:extLst>
              </c15:ser>
            </c15:filteredLineSeries>
            <c15:filteredLineSeries>
              <c15:ser>
                <c:idx val="37"/>
                <c:order val="3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M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M$3:$AM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7-5FBB-4D3F-B2A5-5A2B25D503BC}"/>
                  </c:ext>
                </c:extLst>
              </c15:ser>
            </c15:filteredLineSeries>
            <c15:filteredLineSeries>
              <c15:ser>
                <c:idx val="38"/>
                <c:order val="4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N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N$3:$AN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8-5FBB-4D3F-B2A5-5A2B25D503BC}"/>
                  </c:ext>
                </c:extLst>
              </c15:ser>
            </c15:filteredLineSeries>
            <c15:filteredLineSeries>
              <c15:ser>
                <c:idx val="41"/>
                <c:order val="4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Q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Q$3:$AQ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9-5FBB-4D3F-B2A5-5A2B25D503BC}"/>
                  </c:ext>
                </c:extLst>
              </c15:ser>
            </c15:filteredLineSeries>
            <c15:filteredLineSeries>
              <c15:ser>
                <c:idx val="42"/>
                <c:order val="4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R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R$3:$AR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A-5FBB-4D3F-B2A5-5A2B25D503BC}"/>
                  </c:ext>
                </c:extLst>
              </c15:ser>
            </c15:filteredLineSeries>
            <c15:filteredLineSeries>
              <c15:ser>
                <c:idx val="43"/>
                <c:order val="4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S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S$3:$AS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B-5FBB-4D3F-B2A5-5A2B25D503BC}"/>
                  </c:ext>
                </c:extLst>
              </c15:ser>
            </c15:filteredLineSeries>
            <c15:filteredLineSeries>
              <c15:ser>
                <c:idx val="44"/>
                <c:order val="4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T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rgbClr val="00B050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rgbClr val="00B050"/>
                    </a:solidFill>
                    <a:ln w="9525">
                      <a:solidFill>
                        <a:srgbClr val="00B050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T$3:$AT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C-5FBB-4D3F-B2A5-5A2B25D503BC}"/>
                  </c:ext>
                </c:extLst>
              </c15:ser>
            </c15:filteredLineSeries>
            <c15:filteredLineSeries>
              <c15:ser>
                <c:idx val="45"/>
                <c:order val="4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U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7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70000"/>
                      </a:schemeClr>
                    </a:solidFill>
                    <a:ln w="9525">
                      <a:solidFill>
                        <a:schemeClr val="accent4">
                          <a:lumMod val="7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U$3:$AU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D-5FBB-4D3F-B2A5-5A2B25D503BC}"/>
                  </c:ext>
                </c:extLst>
              </c15:ser>
            </c15:filteredLineSeries>
            <c15:filteredLineSeries>
              <c15:ser>
                <c:idx val="46"/>
                <c:order val="4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V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7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70000"/>
                      </a:schemeClr>
                    </a:solidFill>
                    <a:ln w="9525">
                      <a:solidFill>
                        <a:schemeClr val="accent5">
                          <a:lumMod val="7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V$3:$AV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E-5FBB-4D3F-B2A5-5A2B25D503BC}"/>
                  </c:ext>
                </c:extLst>
              </c15:ser>
            </c15:filteredLineSeries>
            <c15:filteredLineSeries>
              <c15:ser>
                <c:idx val="47"/>
                <c:order val="4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W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7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0000"/>
                      </a:schemeClr>
                    </a:solidFill>
                    <a:ln w="9525">
                      <a:solidFill>
                        <a:schemeClr val="accent6">
                          <a:lumMod val="7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W$3:$AW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F-5FBB-4D3F-B2A5-5A2B25D503BC}"/>
                  </c:ext>
                </c:extLst>
              </c15:ser>
            </c15:filteredLineSeries>
            <c15:filteredLineSeries>
              <c15:ser>
                <c:idx val="48"/>
                <c:order val="4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X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50000"/>
                        <a:lumOff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50000"/>
                        <a:lumOff val="50000"/>
                      </a:schemeClr>
                    </a:solidFill>
                    <a:ln w="9525">
                      <a:solidFill>
                        <a:schemeClr val="accent1">
                          <a:lumMod val="50000"/>
                          <a:lumOff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X$3:$AX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30-5FBB-4D3F-B2A5-5A2B25D503BC}"/>
                  </c:ext>
                </c:extLst>
              </c15:ser>
            </c15:filteredLineSeries>
          </c:ext>
        </c:extLst>
      </c:lineChart>
      <c:dateAx>
        <c:axId val="1205097360"/>
        <c:scaling>
          <c:orientation val="minMax"/>
        </c:scaling>
        <c:delete val="0"/>
        <c:axPos val="b"/>
        <c:numFmt formatCode="yyyy\-mm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1205097840"/>
        <c:crosses val="autoZero"/>
        <c:auto val="1"/>
        <c:lblOffset val="100"/>
        <c:baseTimeUnit val="months"/>
      </c:dateAx>
      <c:valAx>
        <c:axId val="1205097840"/>
        <c:scaling>
          <c:orientation val="minMax"/>
          <c:max val="2500"/>
          <c:min val="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1205097360"/>
        <c:crosses val="autoZero"/>
        <c:crossBetween val="between"/>
        <c:minorUnit val="1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e-DE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de-DE"/>
    </a:p>
  </c:txPr>
  <c:externalData r:id="rId3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de-DE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de-DE"/>
              <a:t>80 - 89 year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e-DE"/>
        </a:p>
      </c:txPr>
    </c:title>
    <c:autoTitleDeleted val="0"/>
    <c:plotArea>
      <c:layout/>
      <c:lineChart>
        <c:grouping val="standard"/>
        <c:varyColors val="0"/>
        <c:ser>
          <c:idx val="26"/>
          <c:order val="27"/>
          <c:tx>
            <c:strRef>
              <c:f>'&gt; 21 d'!$AB$2</c:f>
              <c:strCache>
                <c:ptCount val="1"/>
                <c:pt idx="0">
                  <c:v>Dose 1</c:v>
                </c:pt>
              </c:strCache>
              <c:extLst xmlns:c15="http://schemas.microsoft.com/office/drawing/2012/chart"/>
            </c:strRef>
          </c:tx>
          <c:spPr>
            <a:ln w="28575" cap="rnd">
              <a:solidFill>
                <a:schemeClr val="bg1">
                  <a:lumMod val="85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bg1">
                    <a:lumMod val="85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  <c:extLst xmlns:c15="http://schemas.microsoft.com/office/drawing/2012/chart"/>
            </c:numRef>
          </c:cat>
          <c:val>
            <c:numRef>
              <c:f>'&gt; 21 d'!$AB$3:$AB$28</c:f>
              <c:numCache>
                <c:formatCode>0.0</c:formatCode>
                <c:ptCount val="26"/>
                <c:pt idx="0">
                  <c:v>540.9</c:v>
                </c:pt>
                <c:pt idx="1">
                  <c:v>766.9</c:v>
                </c:pt>
                <c:pt idx="2">
                  <c:v>957.1</c:v>
                </c:pt>
                <c:pt idx="3">
                  <c:v>1387.2</c:v>
                </c:pt>
                <c:pt idx="4">
                  <c:v>1913.8</c:v>
                </c:pt>
                <c:pt idx="5">
                  <c:v>1980.6</c:v>
                </c:pt>
                <c:pt idx="6">
                  <c:v>2647.7</c:v>
                </c:pt>
                <c:pt idx="7">
                  <c:v>2496.8000000000002</c:v>
                </c:pt>
                <c:pt idx="8">
                  <c:v>3683.4</c:v>
                </c:pt>
                <c:pt idx="9">
                  <c:v>6252.6</c:v>
                </c:pt>
                <c:pt idx="10">
                  <c:v>2803.8</c:v>
                </c:pt>
                <c:pt idx="11">
                  <c:v>2994.4</c:v>
                </c:pt>
                <c:pt idx="12">
                  <c:v>1273.4000000000001</c:v>
                </c:pt>
                <c:pt idx="13">
                  <c:v>1658.1</c:v>
                </c:pt>
                <c:pt idx="14">
                  <c:v>761.5</c:v>
                </c:pt>
                <c:pt idx="15">
                  <c:v>1165.3</c:v>
                </c:pt>
                <c:pt idx="16">
                  <c:v>571</c:v>
                </c:pt>
                <c:pt idx="17">
                  <c:v>595.20000000000005</c:v>
                </c:pt>
                <c:pt idx="18">
                  <c:v>1609.1</c:v>
                </c:pt>
                <c:pt idx="19">
                  <c:v>799.7</c:v>
                </c:pt>
                <c:pt idx="20">
                  <c:v>1039.7</c:v>
                </c:pt>
                <c:pt idx="21">
                  <c:v>1590.3</c:v>
                </c:pt>
                <c:pt idx="22">
                  <c:v>689.8</c:v>
                </c:pt>
                <c:pt idx="23">
                  <c:v>792.2</c:v>
                </c:pt>
              </c:numCache>
              <c:extLst xmlns:c15="http://schemas.microsoft.com/office/drawing/2012/chart"/>
            </c:numRef>
          </c:val>
          <c:smooth val="0"/>
          <c:extLst>
            <c:ext xmlns:c16="http://schemas.microsoft.com/office/drawing/2014/chart" uri="{C3380CC4-5D6E-409C-BE32-E72D297353CC}">
              <c16:uniqueId val="{00000000-1CBF-449F-B9E7-E7D96FEC29A4}"/>
            </c:ext>
          </c:extLst>
        </c:ser>
        <c:ser>
          <c:idx val="27"/>
          <c:order val="28"/>
          <c:tx>
            <c:strRef>
              <c:f>'&gt; 21 d'!$AC$2</c:f>
              <c:strCache>
                <c:ptCount val="1"/>
                <c:pt idx="0">
                  <c:v>Dose 2</c:v>
                </c:pt>
              </c:strCache>
              <c:extLst xmlns:c15="http://schemas.microsoft.com/office/drawing/2012/chart"/>
            </c:strRef>
          </c:tx>
          <c:spPr>
            <a:ln w="28575" cap="rnd">
              <a:solidFill>
                <a:schemeClr val="bg1">
                  <a:lumMod val="65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bg1">
                    <a:lumMod val="65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  <c:extLst xmlns:c15="http://schemas.microsoft.com/office/drawing/2012/chart"/>
            </c:numRef>
          </c:cat>
          <c:val>
            <c:numRef>
              <c:f>'&gt; 21 d'!$AC$3:$AC$28</c:f>
              <c:numCache>
                <c:formatCode>0.0</c:formatCode>
                <c:ptCount val="26"/>
                <c:pt idx="0">
                  <c:v>36.5</c:v>
                </c:pt>
                <c:pt idx="1">
                  <c:v>23.5</c:v>
                </c:pt>
                <c:pt idx="2">
                  <c:v>38.299999999999997</c:v>
                </c:pt>
                <c:pt idx="3">
                  <c:v>168.7</c:v>
                </c:pt>
                <c:pt idx="4">
                  <c:v>334.9</c:v>
                </c:pt>
                <c:pt idx="5">
                  <c:v>452.6</c:v>
                </c:pt>
                <c:pt idx="6">
                  <c:v>832.9</c:v>
                </c:pt>
                <c:pt idx="7">
                  <c:v>2049.1</c:v>
                </c:pt>
                <c:pt idx="8">
                  <c:v>3608.8</c:v>
                </c:pt>
                <c:pt idx="9">
                  <c:v>7144</c:v>
                </c:pt>
                <c:pt idx="10">
                  <c:v>3036.2</c:v>
                </c:pt>
                <c:pt idx="11">
                  <c:v>2010.5</c:v>
                </c:pt>
                <c:pt idx="12">
                  <c:v>1887.3</c:v>
                </c:pt>
                <c:pt idx="13">
                  <c:v>1078</c:v>
                </c:pt>
                <c:pt idx="14">
                  <c:v>539.9</c:v>
                </c:pt>
                <c:pt idx="15">
                  <c:v>1582.1</c:v>
                </c:pt>
                <c:pt idx="16">
                  <c:v>814.7</c:v>
                </c:pt>
                <c:pt idx="17">
                  <c:v>302.5</c:v>
                </c:pt>
                <c:pt idx="18">
                  <c:v>632.70000000000005</c:v>
                </c:pt>
                <c:pt idx="19">
                  <c:v>656.9</c:v>
                </c:pt>
                <c:pt idx="20">
                  <c:v>747.1</c:v>
                </c:pt>
                <c:pt idx="21">
                  <c:v>912.7</c:v>
                </c:pt>
                <c:pt idx="22">
                  <c:v>623.29999999999995</c:v>
                </c:pt>
                <c:pt idx="23">
                  <c:v>722.8</c:v>
                </c:pt>
                <c:pt idx="24">
                  <c:v>529.29999999999995</c:v>
                </c:pt>
                <c:pt idx="25">
                  <c:v>273.5</c:v>
                </c:pt>
              </c:numCache>
              <c:extLst xmlns:c15="http://schemas.microsoft.com/office/drawing/2012/chart"/>
            </c:numRef>
          </c:val>
          <c:smooth val="0"/>
          <c:extLst>
            <c:ext xmlns:c16="http://schemas.microsoft.com/office/drawing/2014/chart" uri="{C3380CC4-5D6E-409C-BE32-E72D297353CC}">
              <c16:uniqueId val="{00000001-1CBF-449F-B9E7-E7D96FEC29A4}"/>
            </c:ext>
          </c:extLst>
        </c:ser>
        <c:ser>
          <c:idx val="28"/>
          <c:order val="29"/>
          <c:tx>
            <c:strRef>
              <c:f>'&gt; 21 d'!$AD$2</c:f>
              <c:strCache>
                <c:ptCount val="1"/>
                <c:pt idx="0">
                  <c:v>Dose 3</c:v>
                </c:pt>
              </c:strCache>
              <c:extLst xmlns:c15="http://schemas.microsoft.com/office/drawing/2012/chart"/>
            </c:strRef>
          </c:tx>
          <c:spPr>
            <a:ln w="28575" cap="rnd">
              <a:solidFill>
                <a:schemeClr val="bg2">
                  <a:lumMod val="5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bg1">
                  <a:lumMod val="85000"/>
                </a:schemeClr>
              </a:solidFill>
              <a:ln w="9525">
                <a:solidFill>
                  <a:schemeClr val="bg2">
                    <a:lumMod val="50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  <c:extLst xmlns:c15="http://schemas.microsoft.com/office/drawing/2012/chart"/>
            </c:numRef>
          </c:cat>
          <c:val>
            <c:numRef>
              <c:f>'&gt; 21 d'!$AD$3:$AD$28</c:f>
              <c:numCache>
                <c:formatCode>General</c:formatCode>
                <c:ptCount val="26"/>
                <c:pt idx="6" formatCode="0.0">
                  <c:v>69.400000000000006</c:v>
                </c:pt>
                <c:pt idx="7" formatCode="0.0">
                  <c:v>130.5</c:v>
                </c:pt>
                <c:pt idx="8" formatCode="0.0">
                  <c:v>181.2</c:v>
                </c:pt>
                <c:pt idx="9" formatCode="0.0">
                  <c:v>642.20000000000005</c:v>
                </c:pt>
                <c:pt idx="10" formatCode="0.0">
                  <c:v>555.79999999999995</c:v>
                </c:pt>
                <c:pt idx="11" formatCode="0.0">
                  <c:v>581</c:v>
                </c:pt>
                <c:pt idx="12" formatCode="0.0">
                  <c:v>1212.0999999999999</c:v>
                </c:pt>
                <c:pt idx="13" formatCode="0.0">
                  <c:v>803.4</c:v>
                </c:pt>
                <c:pt idx="14" formatCode="0.0">
                  <c:v>568.20000000000005</c:v>
                </c:pt>
                <c:pt idx="15" formatCode="0.0">
                  <c:v>1389.8</c:v>
                </c:pt>
                <c:pt idx="16" formatCode="0.0">
                  <c:v>827</c:v>
                </c:pt>
                <c:pt idx="17" formatCode="0.0">
                  <c:v>517.20000000000005</c:v>
                </c:pt>
                <c:pt idx="18" formatCode="0.0">
                  <c:v>1322.7</c:v>
                </c:pt>
                <c:pt idx="19" formatCode="0.0">
                  <c:v>870.2</c:v>
                </c:pt>
                <c:pt idx="20" formatCode="0.0">
                  <c:v>936.2</c:v>
                </c:pt>
                <c:pt idx="21" formatCode="0.0">
                  <c:v>958.2</c:v>
                </c:pt>
                <c:pt idx="22" formatCode="0.0">
                  <c:v>687.5</c:v>
                </c:pt>
                <c:pt idx="23" formatCode="0.0">
                  <c:v>755</c:v>
                </c:pt>
                <c:pt idx="24" formatCode="0.0">
                  <c:v>433.8</c:v>
                </c:pt>
                <c:pt idx="25" formatCode="0.0">
                  <c:v>315.39999999999998</c:v>
                </c:pt>
              </c:numCache>
              <c:extLst xmlns:c15="http://schemas.microsoft.com/office/drawing/2012/chart"/>
            </c:numRef>
          </c:val>
          <c:smooth val="0"/>
          <c:extLst>
            <c:ext xmlns:c16="http://schemas.microsoft.com/office/drawing/2014/chart" uri="{C3380CC4-5D6E-409C-BE32-E72D297353CC}">
              <c16:uniqueId val="{00000002-1CBF-449F-B9E7-E7D96FEC29A4}"/>
            </c:ext>
          </c:extLst>
        </c:ser>
        <c:ser>
          <c:idx val="29"/>
          <c:order val="30"/>
          <c:tx>
            <c:strRef>
              <c:f>'&gt; 21 d'!$AE$2</c:f>
              <c:strCache>
                <c:ptCount val="1"/>
                <c:pt idx="0">
                  <c:v>Dose 4</c:v>
                </c:pt>
              </c:strCache>
              <c:extLst xmlns:c15="http://schemas.microsoft.com/office/drawing/2012/chart"/>
            </c:strRef>
          </c:tx>
          <c:spPr>
            <a:ln w="28575" cap="rnd">
              <a:solidFill>
                <a:schemeClr val="tx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bg1">
                  <a:lumMod val="85000"/>
                </a:schemeClr>
              </a:solidFill>
              <a:ln w="9525">
                <a:solidFill>
                  <a:schemeClr val="tx1"/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  <c:extLst xmlns:c15="http://schemas.microsoft.com/office/drawing/2012/chart"/>
            </c:numRef>
          </c:cat>
          <c:val>
            <c:numRef>
              <c:f>'&gt; 21 d'!$AE$3:$AE$28</c:f>
              <c:numCache>
                <c:formatCode>General</c:formatCode>
                <c:ptCount val="26"/>
                <c:pt idx="12" formatCode="0.0">
                  <c:v>108.7</c:v>
                </c:pt>
                <c:pt idx="13" formatCode="0.0">
                  <c:v>80</c:v>
                </c:pt>
                <c:pt idx="14" formatCode="0.0">
                  <c:v>92.2</c:v>
                </c:pt>
                <c:pt idx="15" formatCode="0.0">
                  <c:v>358.4</c:v>
                </c:pt>
                <c:pt idx="16" formatCode="0.0">
                  <c:v>250.1</c:v>
                </c:pt>
                <c:pt idx="17" formatCode="0.0">
                  <c:v>167.7</c:v>
                </c:pt>
                <c:pt idx="18" formatCode="0.0">
                  <c:v>401.7</c:v>
                </c:pt>
                <c:pt idx="19" formatCode="0.0">
                  <c:v>252.4</c:v>
                </c:pt>
                <c:pt idx="20" formatCode="0.0">
                  <c:v>390.8</c:v>
                </c:pt>
                <c:pt idx="21" formatCode="0.0">
                  <c:v>441.2</c:v>
                </c:pt>
                <c:pt idx="22" formatCode="0.0">
                  <c:v>339.7</c:v>
                </c:pt>
                <c:pt idx="23" formatCode="0.0">
                  <c:v>470.9</c:v>
                </c:pt>
                <c:pt idx="24" formatCode="0.0">
                  <c:v>330.5</c:v>
                </c:pt>
                <c:pt idx="25" formatCode="0.0">
                  <c:v>195</c:v>
                </c:pt>
              </c:numCache>
              <c:extLst xmlns:c15="http://schemas.microsoft.com/office/drawing/2012/chart"/>
            </c:numRef>
          </c:val>
          <c:smooth val="0"/>
          <c:extLst>
            <c:ext xmlns:c16="http://schemas.microsoft.com/office/drawing/2014/chart" uri="{C3380CC4-5D6E-409C-BE32-E72D297353CC}">
              <c16:uniqueId val="{00000003-1CBF-449F-B9E7-E7D96FEC29A4}"/>
            </c:ext>
          </c:extLst>
        </c:ser>
        <c:ser>
          <c:idx val="25"/>
          <c:order val="31"/>
          <c:tx>
            <c:strRef>
              <c:f>'&gt; 21 d'!$AA$2</c:f>
              <c:strCache>
                <c:ptCount val="1"/>
                <c:pt idx="0">
                  <c:v>Benchmark</c:v>
                </c:pt>
              </c:strCache>
              <c:extLst xmlns:c15="http://schemas.microsoft.com/office/drawing/2012/chart"/>
            </c:strRef>
          </c:tx>
          <c:spPr>
            <a:ln w="28575" cap="rnd">
              <a:solidFill>
                <a:srgbClr val="00B05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00B050"/>
              </a:solidFill>
              <a:ln w="9525">
                <a:solidFill>
                  <a:srgbClr val="00B050"/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  <c:extLst xmlns:c15="http://schemas.microsoft.com/office/drawing/2012/chart"/>
            </c:numRef>
          </c:cat>
          <c:val>
            <c:numRef>
              <c:f>'&gt; 21 d'!$AA$3:$AA$28</c:f>
              <c:numCache>
                <c:formatCode>0.0</c:formatCode>
                <c:ptCount val="26"/>
                <c:pt idx="0">
                  <c:v>854.9</c:v>
                </c:pt>
                <c:pt idx="1">
                  <c:v>317.7</c:v>
                </c:pt>
                <c:pt idx="2">
                  <c:v>251.4</c:v>
                </c:pt>
                <c:pt idx="3">
                  <c:v>1428.3</c:v>
                </c:pt>
                <c:pt idx="4">
                  <c:v>2376.6999999999998</c:v>
                </c:pt>
                <c:pt idx="5">
                  <c:v>2520.5</c:v>
                </c:pt>
                <c:pt idx="6">
                  <c:v>2168.3000000000002</c:v>
                </c:pt>
                <c:pt idx="7">
                  <c:v>2419.6999999999998</c:v>
                </c:pt>
                <c:pt idx="8">
                  <c:v>4066.8</c:v>
                </c:pt>
                <c:pt idx="9">
                  <c:v>4131.1000000000004</c:v>
                </c:pt>
                <c:pt idx="10">
                  <c:v>2119.6999999999998</c:v>
                </c:pt>
                <c:pt idx="11">
                  <c:v>1781.6</c:v>
                </c:pt>
                <c:pt idx="12">
                  <c:v>2119.9</c:v>
                </c:pt>
                <c:pt idx="13">
                  <c:v>684.3</c:v>
                </c:pt>
                <c:pt idx="14">
                  <c:v>656.5</c:v>
                </c:pt>
                <c:pt idx="15">
                  <c:v>1750.6</c:v>
                </c:pt>
                <c:pt idx="16">
                  <c:v>808.1</c:v>
                </c:pt>
                <c:pt idx="17">
                  <c:v>268.2</c:v>
                </c:pt>
                <c:pt idx="18">
                  <c:v>1300.3</c:v>
                </c:pt>
                <c:pt idx="19">
                  <c:v>466.4</c:v>
                </c:pt>
                <c:pt idx="20">
                  <c:v>1139.5999999999999</c:v>
                </c:pt>
                <c:pt idx="21">
                  <c:v>1022.2</c:v>
                </c:pt>
                <c:pt idx="22">
                  <c:v>660</c:v>
                </c:pt>
                <c:pt idx="23">
                  <c:v>904.4</c:v>
                </c:pt>
                <c:pt idx="24">
                  <c:v>666.4</c:v>
                </c:pt>
                <c:pt idx="25">
                  <c:v>359.3</c:v>
                </c:pt>
              </c:numCache>
              <c:extLst xmlns:c15="http://schemas.microsoft.com/office/drawing/2012/chart"/>
            </c:numRef>
          </c:val>
          <c:smooth val="0"/>
          <c:extLst>
            <c:ext xmlns:c16="http://schemas.microsoft.com/office/drawing/2014/chart" uri="{C3380CC4-5D6E-409C-BE32-E72D297353CC}">
              <c16:uniqueId val="{00000004-1CBF-449F-B9E7-E7D96FEC29A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205097360"/>
        <c:axId val="1205097840"/>
        <c:extLst>
          <c:ext xmlns:c15="http://schemas.microsoft.com/office/drawing/2012/chart" uri="{02D57815-91ED-43cb-92C2-25804820EDAC}">
            <c15:filteredLineSeries>
              <c15:ser>
                <c:idx val="0"/>
                <c:order val="0"/>
                <c:tx>
                  <c:strRef>
                    <c:extLst>
                      <c:ext uri="{02D57815-91ED-43cb-92C2-25804820EDAC}">
                        <c15:formulaRef>
                          <c15:sqref>'&gt; 21 d'!$B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1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rgbClr val="00B050"/>
                    </a:solidFill>
                    <a:ln w="9525">
                      <a:solidFill>
                        <a:srgbClr val="00B050"/>
                      </a:solidFill>
                    </a:ln>
                    <a:effectLst/>
                  </c:spPr>
                </c:marker>
                <c:cat>
                  <c:numRef>
                    <c:extLst>
                      <c:ext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>
                      <c:ext uri="{02D57815-91ED-43cb-92C2-25804820EDAC}">
                        <c15:formulaRef>
                          <c15:sqref>'&gt; 21 d'!$B$3:$B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.5</c:v>
                      </c:pt>
                      <c:pt idx="1">
                        <c:v>0.6</c:v>
                      </c:pt>
                      <c:pt idx="2">
                        <c:v>2.6</c:v>
                      </c:pt>
                      <c:pt idx="3">
                        <c:v>11.1</c:v>
                      </c:pt>
                      <c:pt idx="4">
                        <c:v>16.100000000000001</c:v>
                      </c:pt>
                      <c:pt idx="5">
                        <c:v>17.100000000000001</c:v>
                      </c:pt>
                      <c:pt idx="6">
                        <c:v>10.1</c:v>
                      </c:pt>
                      <c:pt idx="7">
                        <c:v>12.9</c:v>
                      </c:pt>
                      <c:pt idx="8">
                        <c:v>27.6</c:v>
                      </c:pt>
                      <c:pt idx="9">
                        <c:v>14.3</c:v>
                      </c:pt>
                      <c:pt idx="10">
                        <c:v>5.3</c:v>
                      </c:pt>
                      <c:pt idx="11">
                        <c:v>3.9</c:v>
                      </c:pt>
                      <c:pt idx="13">
                        <c:v>1.5</c:v>
                      </c:pt>
                      <c:pt idx="15">
                        <c:v>1.6</c:v>
                      </c:pt>
                      <c:pt idx="20">
                        <c:v>1.4</c:v>
                      </c:pt>
                    </c:numCache>
                  </c:numRef>
                </c:val>
                <c:smooth val="0"/>
                <c:extLst>
                  <c:ext xmlns:c16="http://schemas.microsoft.com/office/drawing/2014/chart" uri="{C3380CC4-5D6E-409C-BE32-E72D297353CC}">
                    <c16:uniqueId val="{00000005-1CBF-449F-B9E7-E7D96FEC29A4}"/>
                  </c:ext>
                </c:extLst>
              </c15:ser>
            </c15:filteredLineSeries>
            <c15:filteredLineSeries>
              <c15:ser>
                <c:idx val="1"/>
                <c:order val="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C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2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8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C$3:$C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4" formatCode="0.0">
                        <c:v>3.7</c:v>
                      </c:pt>
                      <c:pt idx="9" formatCode="0.0">
                        <c:v>7.9</c:v>
                      </c:pt>
                      <c:pt idx="10" formatCode="0.0">
                        <c:v>8.6999999999999993</c:v>
                      </c:pt>
                      <c:pt idx="11" formatCode="0.0">
                        <c:v>8.8000000000000007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6-1CBF-449F-B9E7-E7D96FEC29A4}"/>
                  </c:ext>
                </c:extLst>
              </c15:ser>
            </c15:filteredLineSeries>
            <c15:filteredLineSeries>
              <c15:ser>
                <c:idx val="2"/>
                <c:order val="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D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3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6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D$3:$D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" formatCode="0.0">
                        <c:v>1.9</c:v>
                      </c:pt>
                      <c:pt idx="3" formatCode="0.0">
                        <c:v>2.6</c:v>
                      </c:pt>
                      <c:pt idx="4" formatCode="0.0">
                        <c:v>2.8</c:v>
                      </c:pt>
                      <c:pt idx="5" formatCode="0.0">
                        <c:v>2.2999999999999998</c:v>
                      </c:pt>
                      <c:pt idx="6" formatCode="0.0">
                        <c:v>1.2</c:v>
                      </c:pt>
                      <c:pt idx="7" formatCode="0.0">
                        <c:v>0.9</c:v>
                      </c:pt>
                      <c:pt idx="8" formatCode="0.0">
                        <c:v>1.9</c:v>
                      </c:pt>
                      <c:pt idx="9" formatCode="0.0">
                        <c:v>3.3</c:v>
                      </c:pt>
                      <c:pt idx="10" formatCode="0.0">
                        <c:v>1.2</c:v>
                      </c:pt>
                      <c:pt idx="11" formatCode="0.0">
                        <c:v>2.2999999999999998</c:v>
                      </c:pt>
                      <c:pt idx="12" formatCode="0.0">
                        <c:v>1.7</c:v>
                      </c:pt>
                      <c:pt idx="13" formatCode="0.0">
                        <c:v>1.5</c:v>
                      </c:pt>
                      <c:pt idx="15" formatCode="0.0">
                        <c:v>1.4</c:v>
                      </c:pt>
                      <c:pt idx="16" formatCode="0.0">
                        <c:v>1.1000000000000001</c:v>
                      </c:pt>
                      <c:pt idx="18" formatCode="0.0">
                        <c:v>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7-1CBF-449F-B9E7-E7D96FEC29A4}"/>
                  </c:ext>
                </c:extLst>
              </c15:ser>
            </c15:filteredLineSeries>
            <c15:filteredLineSeries>
              <c15:ser>
                <c:idx val="3"/>
                <c:order val="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E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4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bg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E$3:$E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9" formatCode="0.0">
                        <c:v>2.8</c:v>
                      </c:pt>
                      <c:pt idx="11" formatCode="0.0">
                        <c:v>1.5</c:v>
                      </c:pt>
                      <c:pt idx="12" formatCode="0.0">
                        <c:v>1.3</c:v>
                      </c:pt>
                      <c:pt idx="13" formatCode="0.0">
                        <c:v>0.8</c:v>
                      </c:pt>
                      <c:pt idx="14" formatCode="0.0">
                        <c:v>0.9</c:v>
                      </c:pt>
                      <c:pt idx="15" formatCode="0.0">
                        <c:v>1.1000000000000001</c:v>
                      </c:pt>
                      <c:pt idx="16" formatCode="0.0">
                        <c:v>0.9</c:v>
                      </c:pt>
                      <c:pt idx="17" formatCode="0.0">
                        <c:v>1</c:v>
                      </c:pt>
                      <c:pt idx="18" formatCode="0.0">
                        <c:v>1.5</c:v>
                      </c:pt>
                      <c:pt idx="20" formatCode="0.0">
                        <c:v>0.7</c:v>
                      </c:pt>
                      <c:pt idx="21" formatCode="0.0">
                        <c:v>0.7</c:v>
                      </c:pt>
                      <c:pt idx="24" formatCode="0.0">
                        <c:v>0.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8-1CBF-449F-B9E7-E7D96FEC29A4}"/>
                  </c:ext>
                </c:extLst>
              </c15:ser>
            </c15:filteredLineSeries>
            <c15:filteredLineSeries>
              <c15:ser>
                <c:idx val="4"/>
                <c:order val="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F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5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tx1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F$3:$F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0" formatCode="0.0">
                        <c:v>0.6</c:v>
                      </c:pt>
                      <c:pt idx="23" formatCode="0.0">
                        <c:v>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9-1CBF-449F-B9E7-E7D96FEC29A4}"/>
                  </c:ext>
                </c:extLst>
              </c15:ser>
            </c15:filteredLineSeries>
            <c15:filteredLineSeries>
              <c15:ser>
                <c:idx val="5"/>
                <c:order val="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G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rgbClr val="00B050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/>
                    </a:solidFill>
                    <a:ln w="9525">
                      <a:solidFill>
                        <a:schemeClr val="accent6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G$3:$G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5.0999999999999996</c:v>
                      </c:pt>
                      <c:pt idx="1">
                        <c:v>8.1999999999999993</c:v>
                      </c:pt>
                      <c:pt idx="2">
                        <c:v>20.5</c:v>
                      </c:pt>
                      <c:pt idx="3">
                        <c:v>63.6</c:v>
                      </c:pt>
                      <c:pt idx="4">
                        <c:v>81.2</c:v>
                      </c:pt>
                      <c:pt idx="5">
                        <c:v>82.8</c:v>
                      </c:pt>
                      <c:pt idx="6">
                        <c:v>75.099999999999994</c:v>
                      </c:pt>
                      <c:pt idx="7">
                        <c:v>108.9</c:v>
                      </c:pt>
                      <c:pt idx="8">
                        <c:v>134.1</c:v>
                      </c:pt>
                      <c:pt idx="9">
                        <c:v>57</c:v>
                      </c:pt>
                      <c:pt idx="10">
                        <c:v>15</c:v>
                      </c:pt>
                      <c:pt idx="11">
                        <c:v>12.1</c:v>
                      </c:pt>
                      <c:pt idx="12">
                        <c:v>19.8</c:v>
                      </c:pt>
                      <c:pt idx="13">
                        <c:v>5.5</c:v>
                      </c:pt>
                      <c:pt idx="14">
                        <c:v>5.7</c:v>
                      </c:pt>
                      <c:pt idx="15">
                        <c:v>6</c:v>
                      </c:pt>
                      <c:pt idx="16">
                        <c:v>7.5</c:v>
                      </c:pt>
                      <c:pt idx="18">
                        <c:v>5</c:v>
                      </c:pt>
                      <c:pt idx="19">
                        <c:v>9.6999999999999993</c:v>
                      </c:pt>
                      <c:pt idx="20">
                        <c:v>6.9</c:v>
                      </c:pt>
                      <c:pt idx="21">
                        <c:v>7.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A-1CBF-449F-B9E7-E7D96FEC29A4}"/>
                  </c:ext>
                </c:extLst>
              </c15:ser>
            </c15:filteredLineSeries>
            <c15:filteredLineSeries>
              <c15:ser>
                <c:idx val="6"/>
                <c:order val="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H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8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accent1">
                          <a:lumMod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H$3:$H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0" formatCode="0.0">
                        <c:v>2.8</c:v>
                      </c:pt>
                      <c:pt idx="3" formatCode="0.0">
                        <c:v>12.1</c:v>
                      </c:pt>
                      <c:pt idx="4" formatCode="0.0">
                        <c:v>30.1</c:v>
                      </c:pt>
                      <c:pt idx="5" formatCode="0.0">
                        <c:v>37.9</c:v>
                      </c:pt>
                      <c:pt idx="6" formatCode="0.0">
                        <c:v>28.1</c:v>
                      </c:pt>
                      <c:pt idx="7" formatCode="0.0">
                        <c:v>26.2</c:v>
                      </c:pt>
                      <c:pt idx="8" formatCode="0.0">
                        <c:v>26.6</c:v>
                      </c:pt>
                      <c:pt idx="9" formatCode="0.0">
                        <c:v>72.3</c:v>
                      </c:pt>
                      <c:pt idx="10" formatCode="0.0">
                        <c:v>29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B-1CBF-449F-B9E7-E7D96FEC29A4}"/>
                  </c:ext>
                </c:extLst>
              </c15:ser>
            </c15:filteredLineSeries>
            <c15:filteredLineSeries>
              <c15:ser>
                <c:idx val="7"/>
                <c:order val="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I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6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6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I$3:$I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3" formatCode="0.0">
                        <c:v>7.8</c:v>
                      </c:pt>
                      <c:pt idx="4" formatCode="0.0">
                        <c:v>6.9</c:v>
                      </c:pt>
                      <c:pt idx="5" formatCode="0.0">
                        <c:v>6</c:v>
                      </c:pt>
                      <c:pt idx="6" formatCode="0.0">
                        <c:v>6.8</c:v>
                      </c:pt>
                      <c:pt idx="7" formatCode="0.0">
                        <c:v>11.1</c:v>
                      </c:pt>
                      <c:pt idx="8" formatCode="0.0">
                        <c:v>14.3</c:v>
                      </c:pt>
                      <c:pt idx="9" formatCode="0.0">
                        <c:v>20.100000000000001</c:v>
                      </c:pt>
                      <c:pt idx="10" formatCode="0.0">
                        <c:v>13.6</c:v>
                      </c:pt>
                      <c:pt idx="11" formatCode="0.0">
                        <c:v>7</c:v>
                      </c:pt>
                      <c:pt idx="12" formatCode="0.0">
                        <c:v>6.5</c:v>
                      </c:pt>
                      <c:pt idx="13" formatCode="0.0">
                        <c:v>6.2</c:v>
                      </c:pt>
                      <c:pt idx="14" formatCode="0.0">
                        <c:v>3.3</c:v>
                      </c:pt>
                      <c:pt idx="15" formatCode="0.0">
                        <c:v>9.4</c:v>
                      </c:pt>
                      <c:pt idx="18" formatCode="0.0">
                        <c:v>4.9000000000000004</c:v>
                      </c:pt>
                      <c:pt idx="20" formatCode="0.0">
                        <c:v>6.2</c:v>
                      </c:pt>
                      <c:pt idx="24" formatCode="0.0">
                        <c:v>3.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C-1CBF-449F-B9E7-E7D96FEC29A4}"/>
                  </c:ext>
                </c:extLst>
              </c15:ser>
            </c15:filteredLineSeries>
            <c15:filteredLineSeries>
              <c15:ser>
                <c:idx val="8"/>
                <c:order val="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J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bg2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bg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J$3:$J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7" formatCode="0.0">
                        <c:v>15.1</c:v>
                      </c:pt>
                      <c:pt idx="8" formatCode="0.0">
                        <c:v>6.8</c:v>
                      </c:pt>
                      <c:pt idx="9" formatCode="0.0">
                        <c:v>5.5</c:v>
                      </c:pt>
                      <c:pt idx="10" formatCode="0.0">
                        <c:v>3.2</c:v>
                      </c:pt>
                      <c:pt idx="11" formatCode="0.0">
                        <c:v>4.4000000000000004</c:v>
                      </c:pt>
                      <c:pt idx="12" formatCode="0.0">
                        <c:v>4</c:v>
                      </c:pt>
                      <c:pt idx="13" formatCode="0.0">
                        <c:v>2.2999999999999998</c:v>
                      </c:pt>
                      <c:pt idx="14" formatCode="0.0">
                        <c:v>2.4</c:v>
                      </c:pt>
                      <c:pt idx="15" formatCode="0.0">
                        <c:v>3.3</c:v>
                      </c:pt>
                      <c:pt idx="16" formatCode="0.0">
                        <c:v>3</c:v>
                      </c:pt>
                      <c:pt idx="17" formatCode="0.0">
                        <c:v>2.6</c:v>
                      </c:pt>
                      <c:pt idx="18" formatCode="0.0">
                        <c:v>2.5</c:v>
                      </c:pt>
                      <c:pt idx="19" formatCode="0.0">
                        <c:v>3.4</c:v>
                      </c:pt>
                      <c:pt idx="21" formatCode="0.0">
                        <c:v>3.1</c:v>
                      </c:pt>
                      <c:pt idx="22" formatCode="0.0">
                        <c:v>2.5</c:v>
                      </c:pt>
                      <c:pt idx="23" formatCode="0.0">
                        <c:v>1.9</c:v>
                      </c:pt>
                      <c:pt idx="24" formatCode="0.0">
                        <c:v>1.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D-1CBF-449F-B9E7-E7D96FEC29A4}"/>
                  </c:ext>
                </c:extLst>
              </c15:ser>
            </c15:filteredLineSeries>
            <c15:filteredLineSeries>
              <c15:ser>
                <c:idx val="9"/>
                <c:order val="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K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tx1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K$3:$K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0" formatCode="0.0">
                        <c:v>8.3000000000000007</c:v>
                      </c:pt>
                      <c:pt idx="21" formatCode="0.0">
                        <c:v>12.1</c:v>
                      </c:pt>
                      <c:pt idx="23" formatCode="0.0">
                        <c:v>8</c:v>
                      </c:pt>
                      <c:pt idx="24" formatCode="0.0">
                        <c:v>4.099999999999999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E-1CBF-449F-B9E7-E7D96FEC29A4}"/>
                  </c:ext>
                </c:extLst>
              </c15:ser>
            </c15:filteredLineSeries>
            <c15:filteredLineSeries>
              <c15:ser>
                <c:idx val="11"/>
                <c:order val="1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M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8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8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M$3:$M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4.5</c:v>
                      </c:pt>
                      <c:pt idx="1">
                        <c:v>2.7</c:v>
                      </c:pt>
                      <c:pt idx="2">
                        <c:v>5.4</c:v>
                      </c:pt>
                      <c:pt idx="3">
                        <c:v>79.3</c:v>
                      </c:pt>
                      <c:pt idx="4">
                        <c:v>92.5</c:v>
                      </c:pt>
                      <c:pt idx="5">
                        <c:v>96.7</c:v>
                      </c:pt>
                      <c:pt idx="6">
                        <c:v>44.3</c:v>
                      </c:pt>
                      <c:pt idx="7">
                        <c:v>79.900000000000006</c:v>
                      </c:pt>
                      <c:pt idx="8">
                        <c:v>145.80000000000001</c:v>
                      </c:pt>
                      <c:pt idx="9">
                        <c:v>214</c:v>
                      </c:pt>
                      <c:pt idx="10">
                        <c:v>145.9</c:v>
                      </c:pt>
                      <c:pt idx="11">
                        <c:v>59.9</c:v>
                      </c:pt>
                      <c:pt idx="12">
                        <c:v>89.5</c:v>
                      </c:pt>
                      <c:pt idx="13">
                        <c:v>51.5</c:v>
                      </c:pt>
                      <c:pt idx="14">
                        <c:v>69.400000000000006</c:v>
                      </c:pt>
                      <c:pt idx="23">
                        <c:v>54.7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F-1CBF-449F-B9E7-E7D96FEC29A4}"/>
                  </c:ext>
                </c:extLst>
              </c15:ser>
            </c15:filteredLineSeries>
            <c15:filteredLineSeries>
              <c15:ser>
                <c:idx val="12"/>
                <c:order val="1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N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6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6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N$3:$N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" formatCode="0.0">
                        <c:v>2.5</c:v>
                      </c:pt>
                      <c:pt idx="3" formatCode="0.0">
                        <c:v>8.1</c:v>
                      </c:pt>
                      <c:pt idx="4" formatCode="0.0">
                        <c:v>15.2</c:v>
                      </c:pt>
                      <c:pt idx="5" formatCode="0.0">
                        <c:v>19.899999999999999</c:v>
                      </c:pt>
                      <c:pt idx="6" formatCode="0.0">
                        <c:v>20.9</c:v>
                      </c:pt>
                      <c:pt idx="7" formatCode="0.0">
                        <c:v>30.1</c:v>
                      </c:pt>
                      <c:pt idx="8" formatCode="0.0">
                        <c:v>56.5</c:v>
                      </c:pt>
                      <c:pt idx="9" formatCode="0.0">
                        <c:v>101.1</c:v>
                      </c:pt>
                      <c:pt idx="10" formatCode="0.0">
                        <c:v>38.1</c:v>
                      </c:pt>
                      <c:pt idx="11" formatCode="0.0">
                        <c:v>26.5</c:v>
                      </c:pt>
                      <c:pt idx="12" formatCode="0.0">
                        <c:v>25.8</c:v>
                      </c:pt>
                      <c:pt idx="13" formatCode="0.0">
                        <c:v>9.1999999999999993</c:v>
                      </c:pt>
                      <c:pt idx="14" formatCode="0.0">
                        <c:v>9.6999999999999993</c:v>
                      </c:pt>
                      <c:pt idx="15" formatCode="0.0">
                        <c:v>23.7</c:v>
                      </c:pt>
                      <c:pt idx="16" formatCode="0.0">
                        <c:v>13.7</c:v>
                      </c:pt>
                      <c:pt idx="17" formatCode="0.0">
                        <c:v>8.1</c:v>
                      </c:pt>
                      <c:pt idx="18" formatCode="0.0">
                        <c:v>5.2</c:v>
                      </c:pt>
                      <c:pt idx="19" formatCode="0.0">
                        <c:v>14.7</c:v>
                      </c:pt>
                      <c:pt idx="20" formatCode="0.0">
                        <c:v>19</c:v>
                      </c:pt>
                      <c:pt idx="21" formatCode="0.0">
                        <c:v>14.4</c:v>
                      </c:pt>
                      <c:pt idx="22" formatCode="0.0">
                        <c:v>8.1</c:v>
                      </c:pt>
                      <c:pt idx="23" formatCode="0.0">
                        <c:v>17.5</c:v>
                      </c:pt>
                      <c:pt idx="24" formatCode="0.0">
                        <c:v>8.8000000000000007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0-1CBF-449F-B9E7-E7D96FEC29A4}"/>
                  </c:ext>
                </c:extLst>
              </c15:ser>
            </c15:filteredLineSeries>
            <c15:filteredLineSeries>
              <c15:ser>
                <c:idx val="13"/>
                <c:order val="1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O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bg2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bg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O$3:$O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7" formatCode="0.0">
                        <c:v>18.8</c:v>
                      </c:pt>
                      <c:pt idx="8" formatCode="0.0">
                        <c:v>11.6</c:v>
                      </c:pt>
                      <c:pt idx="9" formatCode="0.0">
                        <c:v>12.3</c:v>
                      </c:pt>
                      <c:pt idx="10" formatCode="0.0">
                        <c:v>12.6</c:v>
                      </c:pt>
                      <c:pt idx="11" formatCode="0.0">
                        <c:v>9.1999999999999993</c:v>
                      </c:pt>
                      <c:pt idx="12" formatCode="0.0">
                        <c:v>13</c:v>
                      </c:pt>
                      <c:pt idx="13" formatCode="0.0">
                        <c:v>7.8</c:v>
                      </c:pt>
                      <c:pt idx="14" formatCode="0.0">
                        <c:v>6.7</c:v>
                      </c:pt>
                      <c:pt idx="15" formatCode="0.0">
                        <c:v>14</c:v>
                      </c:pt>
                      <c:pt idx="16" formatCode="0.0">
                        <c:v>6.7</c:v>
                      </c:pt>
                      <c:pt idx="17" formatCode="0.0">
                        <c:v>3.7</c:v>
                      </c:pt>
                      <c:pt idx="18" formatCode="0.0">
                        <c:v>11.4</c:v>
                      </c:pt>
                      <c:pt idx="19" formatCode="0.0">
                        <c:v>5</c:v>
                      </c:pt>
                      <c:pt idx="20" formatCode="0.0">
                        <c:v>10.7</c:v>
                      </c:pt>
                      <c:pt idx="21" formatCode="0.0">
                        <c:v>12.2</c:v>
                      </c:pt>
                      <c:pt idx="22" formatCode="0.0">
                        <c:v>8.5</c:v>
                      </c:pt>
                      <c:pt idx="23" formatCode="0.0">
                        <c:v>8</c:v>
                      </c:pt>
                      <c:pt idx="24" formatCode="0.0">
                        <c:v>5.0999999999999996</c:v>
                      </c:pt>
                      <c:pt idx="25" formatCode="0.0">
                        <c:v>2.200000000000000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1-1CBF-449F-B9E7-E7D96FEC29A4}"/>
                  </c:ext>
                </c:extLst>
              </c15:ser>
            </c15:filteredLineSeries>
            <c15:filteredLineSeries>
              <c15:ser>
                <c:idx val="14"/>
                <c:order val="1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P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tx1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P$3:$P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4" formatCode="0.0">
                        <c:v>50.5</c:v>
                      </c:pt>
                      <c:pt idx="15" formatCode="0.0">
                        <c:v>80.099999999999994</c:v>
                      </c:pt>
                      <c:pt idx="17" formatCode="0.0">
                        <c:v>37.1</c:v>
                      </c:pt>
                      <c:pt idx="18" formatCode="0.0">
                        <c:v>37.700000000000003</c:v>
                      </c:pt>
                      <c:pt idx="19" formatCode="0.0">
                        <c:v>4.4000000000000004</c:v>
                      </c:pt>
                      <c:pt idx="20" formatCode="0.0">
                        <c:v>6.2</c:v>
                      </c:pt>
                      <c:pt idx="21" formatCode="0.0">
                        <c:v>7.3</c:v>
                      </c:pt>
                      <c:pt idx="22" formatCode="0.0">
                        <c:v>6.7</c:v>
                      </c:pt>
                      <c:pt idx="23" formatCode="0.0">
                        <c:v>5.2</c:v>
                      </c:pt>
                      <c:pt idx="24" formatCode="0.0">
                        <c:v>7.1</c:v>
                      </c:pt>
                      <c:pt idx="25" formatCode="0.0">
                        <c:v>3.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2-1CBF-449F-B9E7-E7D96FEC29A4}"/>
                  </c:ext>
                </c:extLst>
              </c15:ser>
            </c15:filteredLineSeries>
            <c15:filteredLineSeries>
              <c15:ser>
                <c:idx val="10"/>
                <c:order val="1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L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rgbClr val="92D050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rgbClr val="92D050"/>
                    </a:solidFill>
                    <a:ln w="9525">
                      <a:solidFill>
                        <a:srgbClr val="92D050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L$3:$L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67.7</c:v>
                      </c:pt>
                      <c:pt idx="1">
                        <c:v>28.7</c:v>
                      </c:pt>
                      <c:pt idx="2">
                        <c:v>33.9</c:v>
                      </c:pt>
                      <c:pt idx="3">
                        <c:v>147.30000000000001</c:v>
                      </c:pt>
                      <c:pt idx="4">
                        <c:v>327.9</c:v>
                      </c:pt>
                      <c:pt idx="5">
                        <c:v>300.3</c:v>
                      </c:pt>
                      <c:pt idx="6">
                        <c:v>207</c:v>
                      </c:pt>
                      <c:pt idx="7">
                        <c:v>302.7</c:v>
                      </c:pt>
                      <c:pt idx="8">
                        <c:v>298.3</c:v>
                      </c:pt>
                      <c:pt idx="9">
                        <c:v>222.1</c:v>
                      </c:pt>
                      <c:pt idx="10">
                        <c:v>89.3</c:v>
                      </c:pt>
                      <c:pt idx="11">
                        <c:v>46.1</c:v>
                      </c:pt>
                      <c:pt idx="12">
                        <c:v>31.2</c:v>
                      </c:pt>
                      <c:pt idx="13">
                        <c:v>12.7</c:v>
                      </c:pt>
                      <c:pt idx="15">
                        <c:v>18.899999999999999</c:v>
                      </c:pt>
                      <c:pt idx="16">
                        <c:v>15.8</c:v>
                      </c:pt>
                      <c:pt idx="17">
                        <c:v>13.7</c:v>
                      </c:pt>
                      <c:pt idx="18">
                        <c:v>27</c:v>
                      </c:pt>
                      <c:pt idx="19">
                        <c:v>19</c:v>
                      </c:pt>
                      <c:pt idx="20">
                        <c:v>18</c:v>
                      </c:pt>
                      <c:pt idx="21">
                        <c:v>16.399999999999999</c:v>
                      </c:pt>
                      <c:pt idx="23">
                        <c:v>15.4</c:v>
                      </c:pt>
                      <c:pt idx="24">
                        <c:v>11.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3-1CBF-449F-B9E7-E7D96FEC29A4}"/>
                  </c:ext>
                </c:extLst>
              </c15:ser>
            </c15:filteredLineSeries>
            <c15:filteredLineSeries>
              <c15:ser>
                <c:idx val="39"/>
                <c:order val="1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O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O$3:$AO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4-1CBF-449F-B9E7-E7D96FEC29A4}"/>
                  </c:ext>
                </c:extLst>
              </c15:ser>
            </c15:filteredLineSeries>
            <c15:filteredLineSeries>
              <c15:ser>
                <c:idx val="40"/>
                <c:order val="1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P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P$3:$AP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5-1CBF-449F-B9E7-E7D96FEC29A4}"/>
                  </c:ext>
                </c:extLst>
              </c15:ser>
            </c15:filteredLineSeries>
            <c15:filteredLineSeries>
              <c15:ser>
                <c:idx val="16"/>
                <c:order val="1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R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8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8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R$3:$R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2</c:v>
                      </c:pt>
                      <c:pt idx="1">
                        <c:v>30.6</c:v>
                      </c:pt>
                      <c:pt idx="2">
                        <c:v>39.700000000000003</c:v>
                      </c:pt>
                      <c:pt idx="3">
                        <c:v>356.7</c:v>
                      </c:pt>
                      <c:pt idx="4">
                        <c:v>366</c:v>
                      </c:pt>
                      <c:pt idx="5">
                        <c:v>416.2</c:v>
                      </c:pt>
                      <c:pt idx="6">
                        <c:v>343.8</c:v>
                      </c:pt>
                      <c:pt idx="7">
                        <c:v>469.7</c:v>
                      </c:pt>
                      <c:pt idx="8">
                        <c:v>637.79999999999995</c:v>
                      </c:pt>
                      <c:pt idx="9">
                        <c:v>512.29999999999995</c:v>
                      </c:pt>
                      <c:pt idx="10">
                        <c:v>217.3</c:v>
                      </c:pt>
                      <c:pt idx="11">
                        <c:v>143.5</c:v>
                      </c:pt>
                      <c:pt idx="12">
                        <c:v>336.7</c:v>
                      </c:pt>
                      <c:pt idx="13">
                        <c:v>210.1</c:v>
                      </c:pt>
                      <c:pt idx="16">
                        <c:v>135.9</c:v>
                      </c:pt>
                      <c:pt idx="18">
                        <c:v>165</c:v>
                      </c:pt>
                      <c:pt idx="19">
                        <c:v>138.9</c:v>
                      </c:pt>
                      <c:pt idx="21">
                        <c:v>222.6</c:v>
                      </c:pt>
                      <c:pt idx="24">
                        <c:v>120.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6-1CBF-449F-B9E7-E7D96FEC29A4}"/>
                  </c:ext>
                </c:extLst>
              </c15:ser>
            </c15:filteredLineSeries>
            <c15:filteredLineSeries>
              <c15:ser>
                <c:idx val="17"/>
                <c:order val="1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S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6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6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S$3:$S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" formatCode="0.0">
                        <c:v>4.4000000000000004</c:v>
                      </c:pt>
                      <c:pt idx="3" formatCode="0.0">
                        <c:v>21.9</c:v>
                      </c:pt>
                      <c:pt idx="4" formatCode="0.0">
                        <c:v>43.1</c:v>
                      </c:pt>
                      <c:pt idx="5" formatCode="0.0">
                        <c:v>61.5</c:v>
                      </c:pt>
                      <c:pt idx="6" formatCode="0.0">
                        <c:v>69</c:v>
                      </c:pt>
                      <c:pt idx="7" formatCode="0.0">
                        <c:v>128.30000000000001</c:v>
                      </c:pt>
                      <c:pt idx="8" formatCode="0.0">
                        <c:v>302.3</c:v>
                      </c:pt>
                      <c:pt idx="9" formatCode="0.0">
                        <c:v>613.20000000000005</c:v>
                      </c:pt>
                      <c:pt idx="10" formatCode="0.0">
                        <c:v>186</c:v>
                      </c:pt>
                      <c:pt idx="11" formatCode="0.0">
                        <c:v>137.6</c:v>
                      </c:pt>
                      <c:pt idx="12" formatCode="0.0">
                        <c:v>147.30000000000001</c:v>
                      </c:pt>
                      <c:pt idx="13" formatCode="0.0">
                        <c:v>84.8</c:v>
                      </c:pt>
                      <c:pt idx="14" formatCode="0.0">
                        <c:v>39</c:v>
                      </c:pt>
                      <c:pt idx="15" formatCode="0.0">
                        <c:v>123</c:v>
                      </c:pt>
                      <c:pt idx="16" formatCode="0.0">
                        <c:v>73.400000000000006</c:v>
                      </c:pt>
                      <c:pt idx="17" formatCode="0.0">
                        <c:v>27.5</c:v>
                      </c:pt>
                      <c:pt idx="18" formatCode="0.0">
                        <c:v>97.6</c:v>
                      </c:pt>
                      <c:pt idx="19" formatCode="0.0">
                        <c:v>28.5</c:v>
                      </c:pt>
                      <c:pt idx="20" formatCode="0.0">
                        <c:v>79.5</c:v>
                      </c:pt>
                      <c:pt idx="21" formatCode="0.0">
                        <c:v>58</c:v>
                      </c:pt>
                      <c:pt idx="22" formatCode="0.0">
                        <c:v>35.200000000000003</c:v>
                      </c:pt>
                      <c:pt idx="23" formatCode="0.0">
                        <c:v>46.5</c:v>
                      </c:pt>
                      <c:pt idx="24" formatCode="0.0">
                        <c:v>36.9</c:v>
                      </c:pt>
                      <c:pt idx="25" formatCode="0.0">
                        <c:v>20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7-1CBF-449F-B9E7-E7D96FEC29A4}"/>
                  </c:ext>
                </c:extLst>
              </c15:ser>
            </c15:filteredLineSeries>
            <c15:filteredLineSeries>
              <c15:ser>
                <c:idx val="18"/>
                <c:order val="1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T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bg2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bg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T$3:$T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7" formatCode="0.0">
                        <c:v>45.5</c:v>
                      </c:pt>
                      <c:pt idx="8" formatCode="0.0">
                        <c:v>30</c:v>
                      </c:pt>
                      <c:pt idx="9" formatCode="0.0">
                        <c:v>46.1</c:v>
                      </c:pt>
                      <c:pt idx="10" formatCode="0.0">
                        <c:v>32.5</c:v>
                      </c:pt>
                      <c:pt idx="11" formatCode="0.0">
                        <c:v>30.9</c:v>
                      </c:pt>
                      <c:pt idx="12" formatCode="0.0">
                        <c:v>47.9</c:v>
                      </c:pt>
                      <c:pt idx="13" formatCode="0.0">
                        <c:v>21.9</c:v>
                      </c:pt>
                      <c:pt idx="14" formatCode="0.0">
                        <c:v>15.8</c:v>
                      </c:pt>
                      <c:pt idx="15" formatCode="0.0">
                        <c:v>39.1</c:v>
                      </c:pt>
                      <c:pt idx="16" formatCode="0.0">
                        <c:v>23.2</c:v>
                      </c:pt>
                      <c:pt idx="17" formatCode="0.0">
                        <c:v>13.2</c:v>
                      </c:pt>
                      <c:pt idx="18" formatCode="0.0">
                        <c:v>43.7</c:v>
                      </c:pt>
                      <c:pt idx="19" formatCode="0.0">
                        <c:v>51.4</c:v>
                      </c:pt>
                      <c:pt idx="20" formatCode="0.0">
                        <c:v>44.8</c:v>
                      </c:pt>
                      <c:pt idx="21" formatCode="0.0">
                        <c:v>65.3</c:v>
                      </c:pt>
                      <c:pt idx="22" formatCode="0.0">
                        <c:v>33.6</c:v>
                      </c:pt>
                      <c:pt idx="23" formatCode="0.0">
                        <c:v>48.3</c:v>
                      </c:pt>
                      <c:pt idx="24" formatCode="0.0">
                        <c:v>24.6</c:v>
                      </c:pt>
                      <c:pt idx="25" formatCode="0.0">
                        <c:v>18.10000000000000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8-1CBF-449F-B9E7-E7D96FEC29A4}"/>
                  </c:ext>
                </c:extLst>
              </c15:ser>
            </c15:filteredLineSeries>
            <c15:filteredLineSeries>
              <c15:ser>
                <c:idx val="19"/>
                <c:order val="2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U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tx1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U$3:$U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4" formatCode="0.0">
                        <c:v>84.7</c:v>
                      </c:pt>
                      <c:pt idx="15" formatCode="0.0">
                        <c:v>182.7</c:v>
                      </c:pt>
                      <c:pt idx="16" formatCode="0.0">
                        <c:v>101.9</c:v>
                      </c:pt>
                      <c:pt idx="17" formatCode="0.0">
                        <c:v>32.4</c:v>
                      </c:pt>
                      <c:pt idx="18" formatCode="0.0">
                        <c:v>68.400000000000006</c:v>
                      </c:pt>
                      <c:pt idx="19" formatCode="0.0">
                        <c:v>13</c:v>
                      </c:pt>
                      <c:pt idx="20" formatCode="0.0">
                        <c:v>19</c:v>
                      </c:pt>
                      <c:pt idx="21" formatCode="0.0">
                        <c:v>22.9</c:v>
                      </c:pt>
                      <c:pt idx="22" formatCode="0.0">
                        <c:v>23</c:v>
                      </c:pt>
                      <c:pt idx="23" formatCode="0.0">
                        <c:v>26.4</c:v>
                      </c:pt>
                      <c:pt idx="24" formatCode="0.0">
                        <c:v>21.3</c:v>
                      </c:pt>
                      <c:pt idx="25" formatCode="0.0">
                        <c:v>10.8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9-1CBF-449F-B9E7-E7D96FEC29A4}"/>
                  </c:ext>
                </c:extLst>
              </c15:ser>
            </c15:filteredLineSeries>
            <c15:filteredLineSeries>
              <c15:ser>
                <c:idx val="15"/>
                <c:order val="2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Q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rgbClr val="92D050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rgbClr val="92D050"/>
                    </a:solidFill>
                    <a:ln w="9525">
                      <a:solidFill>
                        <a:srgbClr val="92D050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Q$3:$Q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274.7</c:v>
                      </c:pt>
                      <c:pt idx="1">
                        <c:v>100.2</c:v>
                      </c:pt>
                      <c:pt idx="2">
                        <c:v>107.2</c:v>
                      </c:pt>
                      <c:pt idx="3">
                        <c:v>361</c:v>
                      </c:pt>
                      <c:pt idx="4">
                        <c:v>706.8</c:v>
                      </c:pt>
                      <c:pt idx="5">
                        <c:v>599.6</c:v>
                      </c:pt>
                      <c:pt idx="6">
                        <c:v>617.29999999999995</c:v>
                      </c:pt>
                      <c:pt idx="7">
                        <c:v>737.2</c:v>
                      </c:pt>
                      <c:pt idx="8">
                        <c:v>787.7</c:v>
                      </c:pt>
                      <c:pt idx="9">
                        <c:v>785.9</c:v>
                      </c:pt>
                      <c:pt idx="10">
                        <c:v>241.9</c:v>
                      </c:pt>
                      <c:pt idx="11">
                        <c:v>145.69999999999999</c:v>
                      </c:pt>
                      <c:pt idx="12">
                        <c:v>131.9</c:v>
                      </c:pt>
                      <c:pt idx="13">
                        <c:v>46.3</c:v>
                      </c:pt>
                      <c:pt idx="14">
                        <c:v>44.9</c:v>
                      </c:pt>
                      <c:pt idx="15">
                        <c:v>109.6</c:v>
                      </c:pt>
                      <c:pt idx="16">
                        <c:v>79.3</c:v>
                      </c:pt>
                      <c:pt idx="17">
                        <c:v>42.7</c:v>
                      </c:pt>
                      <c:pt idx="18">
                        <c:v>52.5</c:v>
                      </c:pt>
                      <c:pt idx="19">
                        <c:v>52.4</c:v>
                      </c:pt>
                      <c:pt idx="20">
                        <c:v>75.7</c:v>
                      </c:pt>
                      <c:pt idx="21">
                        <c:v>81</c:v>
                      </c:pt>
                      <c:pt idx="22">
                        <c:v>38.4</c:v>
                      </c:pt>
                      <c:pt idx="23">
                        <c:v>71.5</c:v>
                      </c:pt>
                      <c:pt idx="24">
                        <c:v>59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A-1CBF-449F-B9E7-E7D96FEC29A4}"/>
                  </c:ext>
                </c:extLst>
              </c15:ser>
            </c15:filteredLineSeries>
            <c15:filteredLineSeries>
              <c15:ser>
                <c:idx val="20"/>
                <c:order val="2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V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80000"/>
                      </a:schemeClr>
                    </a:solidFill>
                    <a:ln w="9525">
                      <a:solidFill>
                        <a:schemeClr val="accent3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V$3:$V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353.5</c:v>
                      </c:pt>
                      <c:pt idx="1">
                        <c:v>114.1</c:v>
                      </c:pt>
                      <c:pt idx="2">
                        <c:v>144.69999999999999</c:v>
                      </c:pt>
                      <c:pt idx="3">
                        <c:v>733.2</c:v>
                      </c:pt>
                      <c:pt idx="4">
                        <c:v>1298.5999999999999</c:v>
                      </c:pt>
                      <c:pt idx="5">
                        <c:v>1138.9000000000001</c:v>
                      </c:pt>
                      <c:pt idx="6">
                        <c:v>1161.7</c:v>
                      </c:pt>
                      <c:pt idx="7">
                        <c:v>1473.8</c:v>
                      </c:pt>
                      <c:pt idx="8">
                        <c:v>1683.8</c:v>
                      </c:pt>
                      <c:pt idx="9">
                        <c:v>1972.8</c:v>
                      </c:pt>
                      <c:pt idx="10">
                        <c:v>756.1</c:v>
                      </c:pt>
                      <c:pt idx="11">
                        <c:v>588.9</c:v>
                      </c:pt>
                      <c:pt idx="12">
                        <c:v>444.7</c:v>
                      </c:pt>
                      <c:pt idx="13">
                        <c:v>276.89999999999998</c:v>
                      </c:pt>
                      <c:pt idx="14">
                        <c:v>108.9</c:v>
                      </c:pt>
                      <c:pt idx="15">
                        <c:v>336.3</c:v>
                      </c:pt>
                      <c:pt idx="16">
                        <c:v>215.1</c:v>
                      </c:pt>
                      <c:pt idx="17">
                        <c:v>168.4</c:v>
                      </c:pt>
                      <c:pt idx="18">
                        <c:v>258.39999999999998</c:v>
                      </c:pt>
                      <c:pt idx="19">
                        <c:v>148.1</c:v>
                      </c:pt>
                      <c:pt idx="20">
                        <c:v>230.8</c:v>
                      </c:pt>
                      <c:pt idx="21">
                        <c:v>288.5</c:v>
                      </c:pt>
                      <c:pt idx="22">
                        <c:v>233.7</c:v>
                      </c:pt>
                      <c:pt idx="23">
                        <c:v>170.5</c:v>
                      </c:pt>
                      <c:pt idx="24">
                        <c:v>247.5</c:v>
                      </c:pt>
                      <c:pt idx="25">
                        <c:v>129.8000000000000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B-1CBF-449F-B9E7-E7D96FEC29A4}"/>
                  </c:ext>
                </c:extLst>
              </c15:ser>
            </c15:filteredLineSeries>
            <c15:filteredLineSeries>
              <c15:ser>
                <c:idx val="21"/>
                <c:order val="2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W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80000"/>
                      </a:schemeClr>
                    </a:solidFill>
                    <a:ln w="9525">
                      <a:solidFill>
                        <a:schemeClr val="accent4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W$3:$W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61.3</c:v>
                      </c:pt>
                      <c:pt idx="1">
                        <c:v>170.2</c:v>
                      </c:pt>
                      <c:pt idx="2">
                        <c:v>217.7</c:v>
                      </c:pt>
                      <c:pt idx="3">
                        <c:v>536.4</c:v>
                      </c:pt>
                      <c:pt idx="4">
                        <c:v>1080.5999999999999</c:v>
                      </c:pt>
                      <c:pt idx="5">
                        <c:v>900.4</c:v>
                      </c:pt>
                      <c:pt idx="6">
                        <c:v>725.3</c:v>
                      </c:pt>
                      <c:pt idx="7">
                        <c:v>750.7</c:v>
                      </c:pt>
                      <c:pt idx="8">
                        <c:v>1693.8</c:v>
                      </c:pt>
                      <c:pt idx="9">
                        <c:v>2063.1</c:v>
                      </c:pt>
                      <c:pt idx="10">
                        <c:v>1155</c:v>
                      </c:pt>
                      <c:pt idx="11">
                        <c:v>677.8</c:v>
                      </c:pt>
                      <c:pt idx="12">
                        <c:v>1050.3</c:v>
                      </c:pt>
                      <c:pt idx="15">
                        <c:v>688.9</c:v>
                      </c:pt>
                      <c:pt idx="17">
                        <c:v>355.7</c:v>
                      </c:pt>
                      <c:pt idx="18">
                        <c:v>690.5</c:v>
                      </c:pt>
                      <c:pt idx="19">
                        <c:v>357.3</c:v>
                      </c:pt>
                      <c:pt idx="24">
                        <c:v>27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C-1CBF-449F-B9E7-E7D96FEC29A4}"/>
                  </c:ext>
                </c:extLst>
              </c15:ser>
            </c15:filteredLineSeries>
            <c15:filteredLineSeries>
              <c15:ser>
                <c:idx val="22"/>
                <c:order val="2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X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80000"/>
                      </a:schemeClr>
                    </a:solidFill>
                    <a:ln w="9525">
                      <a:solidFill>
                        <a:schemeClr val="accent5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X$3:$X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5.7</c:v>
                      </c:pt>
                      <c:pt idx="1">
                        <c:v>2.4</c:v>
                      </c:pt>
                      <c:pt idx="2">
                        <c:v>12.5</c:v>
                      </c:pt>
                      <c:pt idx="3">
                        <c:v>50.7</c:v>
                      </c:pt>
                      <c:pt idx="4">
                        <c:v>111</c:v>
                      </c:pt>
                      <c:pt idx="5">
                        <c:v>169.8</c:v>
                      </c:pt>
                      <c:pt idx="6">
                        <c:v>217.8</c:v>
                      </c:pt>
                      <c:pt idx="7">
                        <c:v>719.9</c:v>
                      </c:pt>
                      <c:pt idx="8">
                        <c:v>1254</c:v>
                      </c:pt>
                      <c:pt idx="9">
                        <c:v>2224.6</c:v>
                      </c:pt>
                      <c:pt idx="10">
                        <c:v>1056.7</c:v>
                      </c:pt>
                      <c:pt idx="11">
                        <c:v>750.4</c:v>
                      </c:pt>
                      <c:pt idx="12">
                        <c:v>622.1</c:v>
                      </c:pt>
                      <c:pt idx="13">
                        <c:v>277.2</c:v>
                      </c:pt>
                      <c:pt idx="14">
                        <c:v>124.4</c:v>
                      </c:pt>
                      <c:pt idx="15">
                        <c:v>360.3</c:v>
                      </c:pt>
                      <c:pt idx="16">
                        <c:v>243.3</c:v>
                      </c:pt>
                      <c:pt idx="17">
                        <c:v>159.1</c:v>
                      </c:pt>
                      <c:pt idx="18">
                        <c:v>341.1</c:v>
                      </c:pt>
                      <c:pt idx="19">
                        <c:v>198.8</c:v>
                      </c:pt>
                      <c:pt idx="20">
                        <c:v>219.9</c:v>
                      </c:pt>
                      <c:pt idx="21">
                        <c:v>248.9</c:v>
                      </c:pt>
                      <c:pt idx="22">
                        <c:v>185.8</c:v>
                      </c:pt>
                      <c:pt idx="23">
                        <c:v>254.1</c:v>
                      </c:pt>
                      <c:pt idx="24">
                        <c:v>184.1</c:v>
                      </c:pt>
                      <c:pt idx="25">
                        <c:v>105.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D-1CBF-449F-B9E7-E7D96FEC29A4}"/>
                  </c:ext>
                </c:extLst>
              </c15:ser>
            </c15:filteredLineSeries>
            <c15:filteredLineSeries>
              <c15:ser>
                <c:idx val="23"/>
                <c:order val="2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Y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80000"/>
                      </a:schemeClr>
                    </a:solidFill>
                    <a:ln w="9525">
                      <a:solidFill>
                        <a:schemeClr val="accent6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Y$3:$Y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6" formatCode="0.0">
                        <c:v>58.4</c:v>
                      </c:pt>
                      <c:pt idx="7" formatCode="0.0">
                        <c:v>53.9</c:v>
                      </c:pt>
                      <c:pt idx="8" formatCode="0.0">
                        <c:v>54.8</c:v>
                      </c:pt>
                      <c:pt idx="9" formatCode="0.0">
                        <c:v>154.19999999999999</c:v>
                      </c:pt>
                      <c:pt idx="10" formatCode="0.0">
                        <c:v>124.3</c:v>
                      </c:pt>
                      <c:pt idx="11" formatCode="0.0">
                        <c:v>132.5</c:v>
                      </c:pt>
                      <c:pt idx="12" formatCode="0.0">
                        <c:v>243.4</c:v>
                      </c:pt>
                      <c:pt idx="13" formatCode="0.0">
                        <c:v>148.69999999999999</c:v>
                      </c:pt>
                      <c:pt idx="14" formatCode="0.0">
                        <c:v>133.30000000000001</c:v>
                      </c:pt>
                      <c:pt idx="15" formatCode="0.0">
                        <c:v>336.6</c:v>
                      </c:pt>
                      <c:pt idx="16" formatCode="0.0">
                        <c:v>181.3</c:v>
                      </c:pt>
                      <c:pt idx="17" formatCode="0.0">
                        <c:v>115.7</c:v>
                      </c:pt>
                      <c:pt idx="18" formatCode="0.0">
                        <c:v>314.10000000000002</c:v>
                      </c:pt>
                      <c:pt idx="19" formatCode="0.0">
                        <c:v>292.2</c:v>
                      </c:pt>
                      <c:pt idx="20" formatCode="0.0">
                        <c:v>298.7</c:v>
                      </c:pt>
                      <c:pt idx="21" formatCode="0.0">
                        <c:v>251.8</c:v>
                      </c:pt>
                      <c:pt idx="22" formatCode="0.0">
                        <c:v>212.5</c:v>
                      </c:pt>
                      <c:pt idx="23" formatCode="0.0">
                        <c:v>186.9</c:v>
                      </c:pt>
                      <c:pt idx="24" formatCode="0.0">
                        <c:v>182.6</c:v>
                      </c:pt>
                      <c:pt idx="25" formatCode="0.0">
                        <c:v>7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E-1CBF-449F-B9E7-E7D96FEC29A4}"/>
                  </c:ext>
                </c:extLst>
              </c15:ser>
            </c15:filteredLineSeries>
            <c15:filteredLineSeries>
              <c15:ser>
                <c:idx val="24"/>
                <c:order val="2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Z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1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Z$3:$Z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2" formatCode="0.0">
                        <c:v>25.7</c:v>
                      </c:pt>
                      <c:pt idx="13" formatCode="0.0">
                        <c:v>59.3</c:v>
                      </c:pt>
                      <c:pt idx="14" formatCode="0.0">
                        <c:v>61</c:v>
                      </c:pt>
                      <c:pt idx="15" formatCode="0.0">
                        <c:v>184.2</c:v>
                      </c:pt>
                      <c:pt idx="16" formatCode="0.0">
                        <c:v>174</c:v>
                      </c:pt>
                      <c:pt idx="17" formatCode="0.0">
                        <c:v>109.1</c:v>
                      </c:pt>
                      <c:pt idx="18" formatCode="0.0">
                        <c:v>112.9</c:v>
                      </c:pt>
                      <c:pt idx="19" formatCode="0.0">
                        <c:v>52.9</c:v>
                      </c:pt>
                      <c:pt idx="20" formatCode="0.0">
                        <c:v>88.7</c:v>
                      </c:pt>
                      <c:pt idx="21" formatCode="0.0">
                        <c:v>83.7</c:v>
                      </c:pt>
                      <c:pt idx="22" formatCode="0.0">
                        <c:v>80.599999999999994</c:v>
                      </c:pt>
                      <c:pt idx="23" formatCode="0.0">
                        <c:v>104.1</c:v>
                      </c:pt>
                      <c:pt idx="24" formatCode="0.0">
                        <c:v>68</c:v>
                      </c:pt>
                      <c:pt idx="25" formatCode="0.0">
                        <c:v>46.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F-1CBF-449F-B9E7-E7D96FEC29A4}"/>
                  </c:ext>
                </c:extLst>
              </c15:ser>
            </c15:filteredLineSeries>
            <c15:filteredLineSeries>
              <c15:ser>
                <c:idx val="30"/>
                <c:order val="3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F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50000"/>
                      </a:schemeClr>
                    </a:solidFill>
                    <a:ln w="9525">
                      <a:solidFill>
                        <a:schemeClr val="accent1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F$3:$AF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010.9</c:v>
                      </c:pt>
                      <c:pt idx="1">
                        <c:v>448.1</c:v>
                      </c:pt>
                      <c:pt idx="2">
                        <c:v>561</c:v>
                      </c:pt>
                      <c:pt idx="3">
                        <c:v>1833.2</c:v>
                      </c:pt>
                      <c:pt idx="4">
                        <c:v>3413.1</c:v>
                      </c:pt>
                      <c:pt idx="5">
                        <c:v>2977.4</c:v>
                      </c:pt>
                      <c:pt idx="6">
                        <c:v>3182.8</c:v>
                      </c:pt>
                      <c:pt idx="7">
                        <c:v>4426.1000000000004</c:v>
                      </c:pt>
                      <c:pt idx="8">
                        <c:v>6670.3</c:v>
                      </c:pt>
                      <c:pt idx="9">
                        <c:v>10560.8</c:v>
                      </c:pt>
                      <c:pt idx="10">
                        <c:v>4459.8</c:v>
                      </c:pt>
                      <c:pt idx="11">
                        <c:v>3875.9</c:v>
                      </c:pt>
                      <c:pt idx="12">
                        <c:v>4709.3</c:v>
                      </c:pt>
                      <c:pt idx="13">
                        <c:v>1877</c:v>
                      </c:pt>
                      <c:pt idx="14">
                        <c:v>1363.4</c:v>
                      </c:pt>
                      <c:pt idx="15">
                        <c:v>3313.3</c:v>
                      </c:pt>
                      <c:pt idx="16">
                        <c:v>2284.1</c:v>
                      </c:pt>
                      <c:pt idx="17">
                        <c:v>788.3</c:v>
                      </c:pt>
                      <c:pt idx="18">
                        <c:v>2483.4</c:v>
                      </c:pt>
                      <c:pt idx="19">
                        <c:v>1590.3</c:v>
                      </c:pt>
                      <c:pt idx="20">
                        <c:v>2333.1999999999998</c:v>
                      </c:pt>
                      <c:pt idx="21">
                        <c:v>2958.5</c:v>
                      </c:pt>
                      <c:pt idx="22">
                        <c:v>2078.5</c:v>
                      </c:pt>
                      <c:pt idx="23">
                        <c:v>2383.6999999999998</c:v>
                      </c:pt>
                      <c:pt idx="24">
                        <c:v>1646.8</c:v>
                      </c:pt>
                      <c:pt idx="25">
                        <c:v>13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0-1CBF-449F-B9E7-E7D96FEC29A4}"/>
                  </c:ext>
                </c:extLst>
              </c15:ser>
            </c15:filteredLineSeries>
            <c15:filteredLineSeries>
              <c15:ser>
                <c:idx val="31"/>
                <c:order val="3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G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50000"/>
                      </a:schemeClr>
                    </a:solidFill>
                    <a:ln w="9525">
                      <a:solidFill>
                        <a:schemeClr val="accent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G$3:$AG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855.4</c:v>
                      </c:pt>
                      <c:pt idx="1">
                        <c:v>946</c:v>
                      </c:pt>
                      <c:pt idx="2">
                        <c:v>1727.7</c:v>
                      </c:pt>
                      <c:pt idx="3">
                        <c:v>1231.4000000000001</c:v>
                      </c:pt>
                      <c:pt idx="4">
                        <c:v>2968.8</c:v>
                      </c:pt>
                      <c:pt idx="5">
                        <c:v>4051.3</c:v>
                      </c:pt>
                      <c:pt idx="6">
                        <c:v>4820.3999999999996</c:v>
                      </c:pt>
                      <c:pt idx="7">
                        <c:v>5266.6</c:v>
                      </c:pt>
                      <c:pt idx="8">
                        <c:v>3909.4</c:v>
                      </c:pt>
                      <c:pt idx="9">
                        <c:v>9794.6</c:v>
                      </c:pt>
                      <c:pt idx="10">
                        <c:v>8146.1</c:v>
                      </c:pt>
                      <c:pt idx="11">
                        <c:v>5928.5</c:v>
                      </c:pt>
                      <c:pt idx="12">
                        <c:v>7812</c:v>
                      </c:pt>
                      <c:pt idx="15">
                        <c:v>2059.4</c:v>
                      </c:pt>
                      <c:pt idx="16">
                        <c:v>3465.8</c:v>
                      </c:pt>
                      <c:pt idx="17">
                        <c:v>2875</c:v>
                      </c:pt>
                      <c:pt idx="20">
                        <c:v>2906.5</c:v>
                      </c:pt>
                      <c:pt idx="22">
                        <c:v>2445</c:v>
                      </c:pt>
                      <c:pt idx="23">
                        <c:v>2212.300000000000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1-1CBF-449F-B9E7-E7D96FEC29A4}"/>
                  </c:ext>
                </c:extLst>
              </c15:ser>
            </c15:filteredLineSeries>
            <c15:filteredLineSeries>
              <c15:ser>
                <c:idx val="32"/>
                <c:order val="3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H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50000"/>
                      </a:schemeClr>
                    </a:solidFill>
                    <a:ln w="9525">
                      <a:solidFill>
                        <a:schemeClr val="accent3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H$3:$AH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50.30000000000001</c:v>
                      </c:pt>
                      <c:pt idx="1">
                        <c:v>59.2</c:v>
                      </c:pt>
                      <c:pt idx="2">
                        <c:v>93.8</c:v>
                      </c:pt>
                      <c:pt idx="3">
                        <c:v>413.6</c:v>
                      </c:pt>
                      <c:pt idx="4">
                        <c:v>794</c:v>
                      </c:pt>
                      <c:pt idx="5">
                        <c:v>1080.9000000000001</c:v>
                      </c:pt>
                      <c:pt idx="6">
                        <c:v>1835.3</c:v>
                      </c:pt>
                      <c:pt idx="7">
                        <c:v>3419.5</c:v>
                      </c:pt>
                      <c:pt idx="8">
                        <c:v>4989.5</c:v>
                      </c:pt>
                      <c:pt idx="9">
                        <c:v>14368.3</c:v>
                      </c:pt>
                      <c:pt idx="10">
                        <c:v>6591.3</c:v>
                      </c:pt>
                      <c:pt idx="11">
                        <c:v>4687.8999999999996</c:v>
                      </c:pt>
                      <c:pt idx="12">
                        <c:v>5376.8</c:v>
                      </c:pt>
                      <c:pt idx="13">
                        <c:v>2564.6</c:v>
                      </c:pt>
                      <c:pt idx="14">
                        <c:v>1635</c:v>
                      </c:pt>
                      <c:pt idx="15">
                        <c:v>1886.8</c:v>
                      </c:pt>
                      <c:pt idx="16">
                        <c:v>2809.1</c:v>
                      </c:pt>
                      <c:pt idx="17">
                        <c:v>1046.3</c:v>
                      </c:pt>
                      <c:pt idx="18">
                        <c:v>3174.7</c:v>
                      </c:pt>
                      <c:pt idx="19">
                        <c:v>825.2</c:v>
                      </c:pt>
                      <c:pt idx="20">
                        <c:v>3109.8</c:v>
                      </c:pt>
                      <c:pt idx="21">
                        <c:v>1982.5</c:v>
                      </c:pt>
                      <c:pt idx="22">
                        <c:v>1155.9000000000001</c:v>
                      </c:pt>
                      <c:pt idx="23">
                        <c:v>1627.8</c:v>
                      </c:pt>
                      <c:pt idx="24">
                        <c:v>960.2</c:v>
                      </c:pt>
                      <c:pt idx="25">
                        <c:v>348.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2-1CBF-449F-B9E7-E7D96FEC29A4}"/>
                  </c:ext>
                </c:extLst>
              </c15:ser>
            </c15:filteredLineSeries>
            <c15:filteredLineSeries>
              <c15:ser>
                <c:idx val="33"/>
                <c:order val="3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I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50000"/>
                      </a:schemeClr>
                    </a:solidFill>
                    <a:ln w="9525">
                      <a:solidFill>
                        <a:schemeClr val="accent4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I$3:$AI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6" formatCode="0.0">
                        <c:v>239.3</c:v>
                      </c:pt>
                      <c:pt idx="7" formatCode="0.0">
                        <c:v>219.6</c:v>
                      </c:pt>
                      <c:pt idx="8" formatCode="0.0">
                        <c:v>462.6</c:v>
                      </c:pt>
                      <c:pt idx="9" formatCode="0.0">
                        <c:v>2029.2</c:v>
                      </c:pt>
                      <c:pt idx="10" formatCode="0.0">
                        <c:v>1792.5</c:v>
                      </c:pt>
                      <c:pt idx="11" formatCode="0.0">
                        <c:v>2086.9</c:v>
                      </c:pt>
                      <c:pt idx="12" formatCode="0.0">
                        <c:v>3608.5</c:v>
                      </c:pt>
                      <c:pt idx="13" formatCode="0.0">
                        <c:v>2214.6</c:v>
                      </c:pt>
                      <c:pt idx="14" formatCode="0.0">
                        <c:v>1128.0999999999999</c:v>
                      </c:pt>
                      <c:pt idx="15" formatCode="0.0">
                        <c:v>3276.3</c:v>
                      </c:pt>
                      <c:pt idx="16" formatCode="0.0">
                        <c:v>1963.8</c:v>
                      </c:pt>
                      <c:pt idx="17" formatCode="0.0">
                        <c:v>1091.8</c:v>
                      </c:pt>
                      <c:pt idx="18" formatCode="0.0">
                        <c:v>2917.2</c:v>
                      </c:pt>
                      <c:pt idx="19" formatCode="0.0">
                        <c:v>2124.1</c:v>
                      </c:pt>
                      <c:pt idx="20" formatCode="0.0">
                        <c:v>2398.5</c:v>
                      </c:pt>
                      <c:pt idx="21" formatCode="0.0">
                        <c:v>2122.6</c:v>
                      </c:pt>
                      <c:pt idx="22" formatCode="0.0">
                        <c:v>1431.6</c:v>
                      </c:pt>
                      <c:pt idx="23" formatCode="0.0">
                        <c:v>2045.2</c:v>
                      </c:pt>
                      <c:pt idx="24" formatCode="0.0">
                        <c:v>1396.2</c:v>
                      </c:pt>
                      <c:pt idx="25" formatCode="0.0">
                        <c:v>558.799999999999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3-1CBF-449F-B9E7-E7D96FEC29A4}"/>
                  </c:ext>
                </c:extLst>
              </c15:ser>
            </c15:filteredLineSeries>
            <c15:filteredLineSeries>
              <c15:ser>
                <c:idx val="34"/>
                <c:order val="3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J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50000"/>
                      </a:schemeClr>
                    </a:solidFill>
                    <a:ln w="9525">
                      <a:solidFill>
                        <a:schemeClr val="accent5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J$3:$AJ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2" formatCode="0.0">
                        <c:v>366.1</c:v>
                      </c:pt>
                      <c:pt idx="13" formatCode="0.0">
                        <c:v>238.5</c:v>
                      </c:pt>
                      <c:pt idx="14" formatCode="0.0">
                        <c:v>435.3</c:v>
                      </c:pt>
                      <c:pt idx="15" formatCode="0.0">
                        <c:v>1147.8</c:v>
                      </c:pt>
                      <c:pt idx="16" formatCode="0.0">
                        <c:v>967.2</c:v>
                      </c:pt>
                      <c:pt idx="17" formatCode="0.0">
                        <c:v>551.79999999999995</c:v>
                      </c:pt>
                      <c:pt idx="18" formatCode="0.0">
                        <c:v>1423.5</c:v>
                      </c:pt>
                      <c:pt idx="19" formatCode="0.0">
                        <c:v>686.7</c:v>
                      </c:pt>
                      <c:pt idx="20" formatCode="0.0">
                        <c:v>1407.2</c:v>
                      </c:pt>
                      <c:pt idx="21" formatCode="0.0">
                        <c:v>1524.7</c:v>
                      </c:pt>
                      <c:pt idx="22" formatCode="0.0">
                        <c:v>1096.3</c:v>
                      </c:pt>
                      <c:pt idx="23" formatCode="0.0">
                        <c:v>1467</c:v>
                      </c:pt>
                      <c:pt idx="24" formatCode="0.0">
                        <c:v>1003.5</c:v>
                      </c:pt>
                      <c:pt idx="25" formatCode="0.0">
                        <c:v>566.299999999999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4-1CBF-449F-B9E7-E7D96FEC29A4}"/>
                  </c:ext>
                </c:extLst>
              </c15:ser>
            </c15:filteredLineSeries>
            <c15:filteredLineSeries>
              <c15:ser>
                <c:idx val="35"/>
                <c:order val="3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K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50000"/>
                      </a:schemeClr>
                    </a:solidFill>
                    <a:ln w="9525">
                      <a:solidFill>
                        <a:schemeClr val="accent6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K$3:$AK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5-1CBF-449F-B9E7-E7D96FEC29A4}"/>
                  </c:ext>
                </c:extLst>
              </c15:ser>
            </c15:filteredLineSeries>
            <c15:filteredLineSeries>
              <c15:ser>
                <c:idx val="36"/>
                <c:order val="3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L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70000"/>
                        <a:lumOff val="3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70000"/>
                        <a:lumOff val="30000"/>
                      </a:schemeClr>
                    </a:solidFill>
                    <a:ln w="9525">
                      <a:solidFill>
                        <a:schemeClr val="accent1">
                          <a:lumMod val="70000"/>
                          <a:lumOff val="3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L$3:$AL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6-1CBF-449F-B9E7-E7D96FEC29A4}"/>
                  </c:ext>
                </c:extLst>
              </c15:ser>
            </c15:filteredLineSeries>
            <c15:filteredLineSeries>
              <c15:ser>
                <c:idx val="37"/>
                <c:order val="3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M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M$3:$AM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7-1CBF-449F-B9E7-E7D96FEC29A4}"/>
                  </c:ext>
                </c:extLst>
              </c15:ser>
            </c15:filteredLineSeries>
            <c15:filteredLineSeries>
              <c15:ser>
                <c:idx val="38"/>
                <c:order val="4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N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N$3:$AN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8-1CBF-449F-B9E7-E7D96FEC29A4}"/>
                  </c:ext>
                </c:extLst>
              </c15:ser>
            </c15:filteredLineSeries>
            <c15:filteredLineSeries>
              <c15:ser>
                <c:idx val="41"/>
                <c:order val="4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Q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Q$3:$AQ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9-1CBF-449F-B9E7-E7D96FEC29A4}"/>
                  </c:ext>
                </c:extLst>
              </c15:ser>
            </c15:filteredLineSeries>
            <c15:filteredLineSeries>
              <c15:ser>
                <c:idx val="42"/>
                <c:order val="4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R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R$3:$AR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A-1CBF-449F-B9E7-E7D96FEC29A4}"/>
                  </c:ext>
                </c:extLst>
              </c15:ser>
            </c15:filteredLineSeries>
            <c15:filteredLineSeries>
              <c15:ser>
                <c:idx val="43"/>
                <c:order val="4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S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7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70000"/>
                      </a:schemeClr>
                    </a:solidFill>
                    <a:ln w="9525">
                      <a:solidFill>
                        <a:schemeClr val="accent2">
                          <a:lumMod val="7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S$3:$AS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B-1CBF-449F-B9E7-E7D96FEC29A4}"/>
                  </c:ext>
                </c:extLst>
              </c15:ser>
            </c15:filteredLineSeries>
            <c15:filteredLineSeries>
              <c15:ser>
                <c:idx val="44"/>
                <c:order val="4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T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7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70000"/>
                      </a:schemeClr>
                    </a:solidFill>
                    <a:ln w="9525">
                      <a:solidFill>
                        <a:schemeClr val="accent3">
                          <a:lumMod val="7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T$3:$AT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C-1CBF-449F-B9E7-E7D96FEC29A4}"/>
                  </c:ext>
                </c:extLst>
              </c15:ser>
            </c15:filteredLineSeries>
            <c15:filteredLineSeries>
              <c15:ser>
                <c:idx val="45"/>
                <c:order val="4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U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U$3:$AU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D-1CBF-449F-B9E7-E7D96FEC29A4}"/>
                  </c:ext>
                </c:extLst>
              </c15:ser>
            </c15:filteredLineSeries>
            <c15:filteredLineSeries>
              <c15:ser>
                <c:idx val="46"/>
                <c:order val="4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V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V$3:$AV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E-1CBF-449F-B9E7-E7D96FEC29A4}"/>
                  </c:ext>
                </c:extLst>
              </c15:ser>
            </c15:filteredLineSeries>
            <c15:filteredLineSeries>
              <c15:ser>
                <c:idx val="47"/>
                <c:order val="4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W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7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0000"/>
                      </a:schemeClr>
                    </a:solidFill>
                    <a:ln w="9525">
                      <a:solidFill>
                        <a:schemeClr val="accent6">
                          <a:lumMod val="7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W$3:$AW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F-1CBF-449F-B9E7-E7D96FEC29A4}"/>
                  </c:ext>
                </c:extLst>
              </c15:ser>
            </c15:filteredLineSeries>
            <c15:filteredLineSeries>
              <c15:ser>
                <c:idx val="48"/>
                <c:order val="4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X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50000"/>
                        <a:lumOff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50000"/>
                        <a:lumOff val="50000"/>
                      </a:schemeClr>
                    </a:solidFill>
                    <a:ln w="9525">
                      <a:solidFill>
                        <a:schemeClr val="accent1">
                          <a:lumMod val="50000"/>
                          <a:lumOff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X$3:$AX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30-1CBF-449F-B9E7-E7D96FEC29A4}"/>
                  </c:ext>
                </c:extLst>
              </c15:ser>
            </c15:filteredLineSeries>
          </c:ext>
        </c:extLst>
      </c:lineChart>
      <c:dateAx>
        <c:axId val="1205097360"/>
        <c:scaling>
          <c:orientation val="minMax"/>
        </c:scaling>
        <c:delete val="0"/>
        <c:axPos val="b"/>
        <c:numFmt formatCode="yyyy\-mm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1205097840"/>
        <c:crosses val="autoZero"/>
        <c:auto val="1"/>
        <c:lblOffset val="100"/>
        <c:baseTimeUnit val="months"/>
      </c:dateAx>
      <c:valAx>
        <c:axId val="1205097840"/>
        <c:scaling>
          <c:orientation val="minMax"/>
          <c:max val="8000"/>
          <c:min val="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1205097360"/>
        <c:crosses val="autoZero"/>
        <c:crossBetween val="between"/>
        <c:minorUnit val="1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e-DE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de-DE"/>
    </a:p>
  </c:txPr>
  <c:externalData r:id="rId3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de-DE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de-DE"/>
              <a:t>90</a:t>
            </a:r>
            <a:r>
              <a:rPr lang="de-DE" baseline="0"/>
              <a:t> </a:t>
            </a:r>
            <a:r>
              <a:rPr lang="de-DE"/>
              <a:t>years or older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e-DE"/>
        </a:p>
      </c:txPr>
    </c:title>
    <c:autoTitleDeleted val="0"/>
    <c:plotArea>
      <c:layout/>
      <c:lineChart>
        <c:grouping val="standard"/>
        <c:varyColors val="0"/>
        <c:ser>
          <c:idx val="31"/>
          <c:order val="32"/>
          <c:tx>
            <c:strRef>
              <c:f>'&gt; 21 d'!$AG$2</c:f>
              <c:strCache>
                <c:ptCount val="1"/>
                <c:pt idx="0">
                  <c:v>Dose 1</c:v>
                </c:pt>
              </c:strCache>
              <c:extLst xmlns:c15="http://schemas.microsoft.com/office/drawing/2012/chart"/>
            </c:strRef>
          </c:tx>
          <c:spPr>
            <a:ln w="28575" cap="rnd">
              <a:solidFill>
                <a:schemeClr val="bg1">
                  <a:lumMod val="85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bg1">
                    <a:lumMod val="85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  <c:extLst xmlns:c15="http://schemas.microsoft.com/office/drawing/2012/chart"/>
            </c:numRef>
          </c:cat>
          <c:val>
            <c:numRef>
              <c:f>'&gt; 21 d'!$AG$3:$AG$28</c:f>
              <c:numCache>
                <c:formatCode>0.0</c:formatCode>
                <c:ptCount val="26"/>
                <c:pt idx="0">
                  <c:v>855.4</c:v>
                </c:pt>
                <c:pt idx="1">
                  <c:v>946</c:v>
                </c:pt>
                <c:pt idx="2">
                  <c:v>1727.7</c:v>
                </c:pt>
                <c:pt idx="3">
                  <c:v>1231.4000000000001</c:v>
                </c:pt>
                <c:pt idx="4">
                  <c:v>2968.8</c:v>
                </c:pt>
                <c:pt idx="5">
                  <c:v>4051.3</c:v>
                </c:pt>
                <c:pt idx="6">
                  <c:v>4820.3999999999996</c:v>
                </c:pt>
                <c:pt idx="7">
                  <c:v>5266.6</c:v>
                </c:pt>
                <c:pt idx="8">
                  <c:v>3909.4</c:v>
                </c:pt>
                <c:pt idx="9">
                  <c:v>9794.6</c:v>
                </c:pt>
                <c:pt idx="10">
                  <c:v>8146.1</c:v>
                </c:pt>
                <c:pt idx="11">
                  <c:v>5928.5</c:v>
                </c:pt>
                <c:pt idx="12">
                  <c:v>7812</c:v>
                </c:pt>
                <c:pt idx="15">
                  <c:v>2059.4</c:v>
                </c:pt>
                <c:pt idx="16">
                  <c:v>3465.8</c:v>
                </c:pt>
                <c:pt idx="17">
                  <c:v>2875</c:v>
                </c:pt>
                <c:pt idx="20">
                  <c:v>2906.5</c:v>
                </c:pt>
                <c:pt idx="22">
                  <c:v>2445</c:v>
                </c:pt>
                <c:pt idx="23">
                  <c:v>2212.3000000000002</c:v>
                </c:pt>
              </c:numCache>
              <c:extLst xmlns:c15="http://schemas.microsoft.com/office/drawing/2012/chart"/>
            </c:numRef>
          </c:val>
          <c:smooth val="0"/>
          <c:extLst>
            <c:ext xmlns:c16="http://schemas.microsoft.com/office/drawing/2014/chart" uri="{C3380CC4-5D6E-409C-BE32-E72D297353CC}">
              <c16:uniqueId val="{00000000-4E30-4EF0-B900-CAB54256FDEC}"/>
            </c:ext>
          </c:extLst>
        </c:ser>
        <c:ser>
          <c:idx val="32"/>
          <c:order val="33"/>
          <c:tx>
            <c:strRef>
              <c:f>'&gt; 21 d'!$AH$2</c:f>
              <c:strCache>
                <c:ptCount val="1"/>
                <c:pt idx="0">
                  <c:v>Dose 2</c:v>
                </c:pt>
              </c:strCache>
              <c:extLst xmlns:c15="http://schemas.microsoft.com/office/drawing/2012/chart"/>
            </c:strRef>
          </c:tx>
          <c:spPr>
            <a:ln w="28575" cap="rnd">
              <a:solidFill>
                <a:schemeClr val="bg1">
                  <a:lumMod val="65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bg1">
                    <a:lumMod val="65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  <c:extLst xmlns:c15="http://schemas.microsoft.com/office/drawing/2012/chart"/>
            </c:numRef>
          </c:cat>
          <c:val>
            <c:numRef>
              <c:f>'&gt; 21 d'!$AH$3:$AH$28</c:f>
              <c:numCache>
                <c:formatCode>0.0</c:formatCode>
                <c:ptCount val="26"/>
                <c:pt idx="0">
                  <c:v>150.30000000000001</c:v>
                </c:pt>
                <c:pt idx="1">
                  <c:v>59.2</c:v>
                </c:pt>
                <c:pt idx="2">
                  <c:v>93.8</c:v>
                </c:pt>
                <c:pt idx="3">
                  <c:v>413.6</c:v>
                </c:pt>
                <c:pt idx="4">
                  <c:v>794</c:v>
                </c:pt>
                <c:pt idx="5">
                  <c:v>1080.9000000000001</c:v>
                </c:pt>
                <c:pt idx="6">
                  <c:v>1835.3</c:v>
                </c:pt>
                <c:pt idx="7">
                  <c:v>3419.5</c:v>
                </c:pt>
                <c:pt idx="8">
                  <c:v>4989.5</c:v>
                </c:pt>
                <c:pt idx="9">
                  <c:v>14368.3</c:v>
                </c:pt>
                <c:pt idx="10">
                  <c:v>6591.3</c:v>
                </c:pt>
                <c:pt idx="11">
                  <c:v>4687.8999999999996</c:v>
                </c:pt>
                <c:pt idx="12">
                  <c:v>5376.8</c:v>
                </c:pt>
                <c:pt idx="13">
                  <c:v>2564.6</c:v>
                </c:pt>
                <c:pt idx="14">
                  <c:v>1635</c:v>
                </c:pt>
                <c:pt idx="15">
                  <c:v>1886.8</c:v>
                </c:pt>
                <c:pt idx="16">
                  <c:v>2809.1</c:v>
                </c:pt>
                <c:pt idx="17">
                  <c:v>1046.3</c:v>
                </c:pt>
                <c:pt idx="18">
                  <c:v>3174.7</c:v>
                </c:pt>
                <c:pt idx="19">
                  <c:v>825.2</c:v>
                </c:pt>
                <c:pt idx="20">
                  <c:v>3109.8</c:v>
                </c:pt>
                <c:pt idx="21">
                  <c:v>1982.5</c:v>
                </c:pt>
                <c:pt idx="22">
                  <c:v>1155.9000000000001</c:v>
                </c:pt>
                <c:pt idx="23">
                  <c:v>1627.8</c:v>
                </c:pt>
                <c:pt idx="24">
                  <c:v>960.2</c:v>
                </c:pt>
                <c:pt idx="25">
                  <c:v>348.9</c:v>
                </c:pt>
              </c:numCache>
              <c:extLst xmlns:c15="http://schemas.microsoft.com/office/drawing/2012/chart"/>
            </c:numRef>
          </c:val>
          <c:smooth val="0"/>
          <c:extLst>
            <c:ext xmlns:c16="http://schemas.microsoft.com/office/drawing/2014/chart" uri="{C3380CC4-5D6E-409C-BE32-E72D297353CC}">
              <c16:uniqueId val="{00000001-4E30-4EF0-B900-CAB54256FDEC}"/>
            </c:ext>
          </c:extLst>
        </c:ser>
        <c:ser>
          <c:idx val="33"/>
          <c:order val="34"/>
          <c:tx>
            <c:strRef>
              <c:f>'&gt; 21 d'!$AI$2</c:f>
              <c:strCache>
                <c:ptCount val="1"/>
                <c:pt idx="0">
                  <c:v>Dose 3</c:v>
                </c:pt>
              </c:strCache>
              <c:extLst xmlns:c15="http://schemas.microsoft.com/office/drawing/2012/chart"/>
            </c:strRef>
          </c:tx>
          <c:spPr>
            <a:ln w="28575" cap="rnd">
              <a:solidFill>
                <a:schemeClr val="bg2">
                  <a:lumMod val="5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bg1">
                  <a:lumMod val="85000"/>
                </a:schemeClr>
              </a:solidFill>
              <a:ln w="9525">
                <a:solidFill>
                  <a:schemeClr val="bg2">
                    <a:lumMod val="50000"/>
                  </a:schemeClr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  <c:extLst xmlns:c15="http://schemas.microsoft.com/office/drawing/2012/chart"/>
            </c:numRef>
          </c:cat>
          <c:val>
            <c:numRef>
              <c:f>'&gt; 21 d'!$AI$3:$AI$28</c:f>
              <c:numCache>
                <c:formatCode>General</c:formatCode>
                <c:ptCount val="26"/>
                <c:pt idx="6" formatCode="0.0">
                  <c:v>239.3</c:v>
                </c:pt>
                <c:pt idx="7" formatCode="0.0">
                  <c:v>219.6</c:v>
                </c:pt>
                <c:pt idx="8" formatCode="0.0">
                  <c:v>462.6</c:v>
                </c:pt>
                <c:pt idx="9" formatCode="0.0">
                  <c:v>2029.2</c:v>
                </c:pt>
                <c:pt idx="10" formatCode="0.0">
                  <c:v>1792.5</c:v>
                </c:pt>
                <c:pt idx="11" formatCode="0.0">
                  <c:v>2086.9</c:v>
                </c:pt>
                <c:pt idx="12" formatCode="0.0">
                  <c:v>3608.5</c:v>
                </c:pt>
                <c:pt idx="13" formatCode="0.0">
                  <c:v>2214.6</c:v>
                </c:pt>
                <c:pt idx="14" formatCode="0.0">
                  <c:v>1128.0999999999999</c:v>
                </c:pt>
                <c:pt idx="15" formatCode="0.0">
                  <c:v>3276.3</c:v>
                </c:pt>
                <c:pt idx="16" formatCode="0.0">
                  <c:v>1963.8</c:v>
                </c:pt>
                <c:pt idx="17" formatCode="0.0">
                  <c:v>1091.8</c:v>
                </c:pt>
                <c:pt idx="18" formatCode="0.0">
                  <c:v>2917.2</c:v>
                </c:pt>
                <c:pt idx="19" formatCode="0.0">
                  <c:v>2124.1</c:v>
                </c:pt>
                <c:pt idx="20" formatCode="0.0">
                  <c:v>2398.5</c:v>
                </c:pt>
                <c:pt idx="21" formatCode="0.0">
                  <c:v>2122.6</c:v>
                </c:pt>
                <c:pt idx="22" formatCode="0.0">
                  <c:v>1431.6</c:v>
                </c:pt>
                <c:pt idx="23" formatCode="0.0">
                  <c:v>2045.2</c:v>
                </c:pt>
                <c:pt idx="24" formatCode="0.0">
                  <c:v>1396.2</c:v>
                </c:pt>
                <c:pt idx="25" formatCode="0.0">
                  <c:v>558.79999999999995</c:v>
                </c:pt>
              </c:numCache>
              <c:extLst xmlns:c15="http://schemas.microsoft.com/office/drawing/2012/chart"/>
            </c:numRef>
          </c:val>
          <c:smooth val="0"/>
          <c:extLst>
            <c:ext xmlns:c16="http://schemas.microsoft.com/office/drawing/2014/chart" uri="{C3380CC4-5D6E-409C-BE32-E72D297353CC}">
              <c16:uniqueId val="{00000002-4E30-4EF0-B900-CAB54256FDEC}"/>
            </c:ext>
          </c:extLst>
        </c:ser>
        <c:ser>
          <c:idx val="34"/>
          <c:order val="35"/>
          <c:tx>
            <c:strRef>
              <c:f>'&gt; 21 d'!$AJ$2</c:f>
              <c:strCache>
                <c:ptCount val="1"/>
                <c:pt idx="0">
                  <c:v>Dose 4</c:v>
                </c:pt>
              </c:strCache>
              <c:extLst xmlns:c15="http://schemas.microsoft.com/office/drawing/2012/chart"/>
            </c:strRef>
          </c:tx>
          <c:spPr>
            <a:ln w="28575" cap="rnd">
              <a:solidFill>
                <a:schemeClr val="tx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bg1">
                  <a:lumMod val="85000"/>
                </a:schemeClr>
              </a:solidFill>
              <a:ln w="9525">
                <a:solidFill>
                  <a:schemeClr val="tx1"/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  <c:extLst xmlns:c15="http://schemas.microsoft.com/office/drawing/2012/chart"/>
            </c:numRef>
          </c:cat>
          <c:val>
            <c:numRef>
              <c:f>'&gt; 21 d'!$AJ$3:$AJ$28</c:f>
              <c:numCache>
                <c:formatCode>General</c:formatCode>
                <c:ptCount val="26"/>
                <c:pt idx="12" formatCode="0.0">
                  <c:v>366.1</c:v>
                </c:pt>
                <c:pt idx="13" formatCode="0.0">
                  <c:v>238.5</c:v>
                </c:pt>
                <c:pt idx="14" formatCode="0.0">
                  <c:v>435.3</c:v>
                </c:pt>
                <c:pt idx="15" formatCode="0.0">
                  <c:v>1147.8</c:v>
                </c:pt>
                <c:pt idx="16" formatCode="0.0">
                  <c:v>967.2</c:v>
                </c:pt>
                <c:pt idx="17" formatCode="0.0">
                  <c:v>551.79999999999995</c:v>
                </c:pt>
                <c:pt idx="18" formatCode="0.0">
                  <c:v>1423.5</c:v>
                </c:pt>
                <c:pt idx="19" formatCode="0.0">
                  <c:v>686.7</c:v>
                </c:pt>
                <c:pt idx="20" formatCode="0.0">
                  <c:v>1407.2</c:v>
                </c:pt>
                <c:pt idx="21" formatCode="0.0">
                  <c:v>1524.7</c:v>
                </c:pt>
                <c:pt idx="22" formatCode="0.0">
                  <c:v>1096.3</c:v>
                </c:pt>
                <c:pt idx="23" formatCode="0.0">
                  <c:v>1467</c:v>
                </c:pt>
                <c:pt idx="24" formatCode="0.0">
                  <c:v>1003.5</c:v>
                </c:pt>
                <c:pt idx="25" formatCode="0.0">
                  <c:v>566.29999999999995</c:v>
                </c:pt>
              </c:numCache>
              <c:extLst xmlns:c15="http://schemas.microsoft.com/office/drawing/2012/chart"/>
            </c:numRef>
          </c:val>
          <c:smooth val="0"/>
          <c:extLst>
            <c:ext xmlns:c16="http://schemas.microsoft.com/office/drawing/2014/chart" uri="{C3380CC4-5D6E-409C-BE32-E72D297353CC}">
              <c16:uniqueId val="{00000003-4E30-4EF0-B900-CAB54256FDEC}"/>
            </c:ext>
          </c:extLst>
        </c:ser>
        <c:ser>
          <c:idx val="30"/>
          <c:order val="36"/>
          <c:tx>
            <c:strRef>
              <c:f>'&gt; 21 d'!$AF$2</c:f>
              <c:strCache>
                <c:ptCount val="1"/>
                <c:pt idx="0">
                  <c:v>Benchmark</c:v>
                </c:pt>
              </c:strCache>
              <c:extLst xmlns:c15="http://schemas.microsoft.com/office/drawing/2012/chart"/>
            </c:strRef>
          </c:tx>
          <c:spPr>
            <a:ln w="28575" cap="rnd">
              <a:solidFill>
                <a:srgbClr val="00B05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00B050"/>
              </a:solidFill>
              <a:ln w="9525">
                <a:solidFill>
                  <a:srgbClr val="00B050"/>
                </a:solidFill>
              </a:ln>
              <a:effectLst/>
            </c:spPr>
          </c:marker>
          <c:cat>
            <c:numRef>
              <c:f>'&gt; 21 d'!$A$3:$A$28</c:f>
              <c:numCache>
                <c:formatCode>yyyy\-mm</c:formatCode>
                <c:ptCount val="26"/>
                <c:pt idx="0">
                  <c:v>44287</c:v>
                </c:pt>
                <c:pt idx="1">
                  <c:v>44317</c:v>
                </c:pt>
                <c:pt idx="2">
                  <c:v>44348</c:v>
                </c:pt>
                <c:pt idx="3">
                  <c:v>44378</c:v>
                </c:pt>
                <c:pt idx="4">
                  <c:v>44409</c:v>
                </c:pt>
                <c:pt idx="5">
                  <c:v>44440</c:v>
                </c:pt>
                <c:pt idx="6">
                  <c:v>44470</c:v>
                </c:pt>
                <c:pt idx="7">
                  <c:v>44501</c:v>
                </c:pt>
                <c:pt idx="8">
                  <c:v>44531</c:v>
                </c:pt>
                <c:pt idx="9">
                  <c:v>44562</c:v>
                </c:pt>
                <c:pt idx="10">
                  <c:v>44593</c:v>
                </c:pt>
                <c:pt idx="11">
                  <c:v>44621</c:v>
                </c:pt>
                <c:pt idx="12">
                  <c:v>44652</c:v>
                </c:pt>
                <c:pt idx="13">
                  <c:v>44682</c:v>
                </c:pt>
                <c:pt idx="14">
                  <c:v>44713</c:v>
                </c:pt>
                <c:pt idx="15">
                  <c:v>44743</c:v>
                </c:pt>
                <c:pt idx="16">
                  <c:v>44774</c:v>
                </c:pt>
                <c:pt idx="17">
                  <c:v>44805</c:v>
                </c:pt>
                <c:pt idx="18">
                  <c:v>44835</c:v>
                </c:pt>
                <c:pt idx="19">
                  <c:v>44866</c:v>
                </c:pt>
                <c:pt idx="20">
                  <c:v>44896</c:v>
                </c:pt>
                <c:pt idx="21">
                  <c:v>44927</c:v>
                </c:pt>
                <c:pt idx="22">
                  <c:v>44958</c:v>
                </c:pt>
                <c:pt idx="23">
                  <c:v>44986</c:v>
                </c:pt>
                <c:pt idx="24">
                  <c:v>45017</c:v>
                </c:pt>
                <c:pt idx="25">
                  <c:v>45047</c:v>
                </c:pt>
              </c:numCache>
              <c:extLst xmlns:c15="http://schemas.microsoft.com/office/drawing/2012/chart"/>
            </c:numRef>
          </c:cat>
          <c:val>
            <c:numRef>
              <c:f>'&gt; 21 d'!$AF$3:$AF$28</c:f>
              <c:numCache>
                <c:formatCode>0.0</c:formatCode>
                <c:ptCount val="26"/>
                <c:pt idx="0">
                  <c:v>1010.9</c:v>
                </c:pt>
                <c:pt idx="1">
                  <c:v>448.1</c:v>
                </c:pt>
                <c:pt idx="2">
                  <c:v>561</c:v>
                </c:pt>
                <c:pt idx="3">
                  <c:v>1833.2</c:v>
                </c:pt>
                <c:pt idx="4">
                  <c:v>3413.1</c:v>
                </c:pt>
                <c:pt idx="5">
                  <c:v>2977.4</c:v>
                </c:pt>
                <c:pt idx="6">
                  <c:v>3182.8</c:v>
                </c:pt>
                <c:pt idx="7">
                  <c:v>4426.1000000000004</c:v>
                </c:pt>
                <c:pt idx="8">
                  <c:v>6670.3</c:v>
                </c:pt>
                <c:pt idx="9">
                  <c:v>10560.8</c:v>
                </c:pt>
                <c:pt idx="10">
                  <c:v>4459.8</c:v>
                </c:pt>
                <c:pt idx="11">
                  <c:v>3875.9</c:v>
                </c:pt>
                <c:pt idx="12">
                  <c:v>4709.3</c:v>
                </c:pt>
                <c:pt idx="13">
                  <c:v>1877</c:v>
                </c:pt>
                <c:pt idx="14">
                  <c:v>1363.4</c:v>
                </c:pt>
                <c:pt idx="15">
                  <c:v>3313.3</c:v>
                </c:pt>
                <c:pt idx="16">
                  <c:v>2284.1</c:v>
                </c:pt>
                <c:pt idx="17">
                  <c:v>788.3</c:v>
                </c:pt>
                <c:pt idx="18">
                  <c:v>2483.4</c:v>
                </c:pt>
                <c:pt idx="19">
                  <c:v>1590.3</c:v>
                </c:pt>
                <c:pt idx="20">
                  <c:v>2333.1999999999998</c:v>
                </c:pt>
                <c:pt idx="21">
                  <c:v>2958.5</c:v>
                </c:pt>
                <c:pt idx="22">
                  <c:v>2078.5</c:v>
                </c:pt>
                <c:pt idx="23">
                  <c:v>2383.6999999999998</c:v>
                </c:pt>
                <c:pt idx="24">
                  <c:v>1646.8</c:v>
                </c:pt>
                <c:pt idx="25">
                  <c:v>1395</c:v>
                </c:pt>
              </c:numCache>
              <c:extLst xmlns:c15="http://schemas.microsoft.com/office/drawing/2012/chart"/>
            </c:numRef>
          </c:val>
          <c:smooth val="0"/>
          <c:extLst>
            <c:ext xmlns:c16="http://schemas.microsoft.com/office/drawing/2014/chart" uri="{C3380CC4-5D6E-409C-BE32-E72D297353CC}">
              <c16:uniqueId val="{00000004-4E30-4EF0-B900-CAB54256FDE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205097360"/>
        <c:axId val="1205097840"/>
        <c:extLst>
          <c:ext xmlns:c15="http://schemas.microsoft.com/office/drawing/2012/chart" uri="{02D57815-91ED-43cb-92C2-25804820EDAC}">
            <c15:filteredLineSeries>
              <c15:ser>
                <c:idx val="0"/>
                <c:order val="0"/>
                <c:tx>
                  <c:strRef>
                    <c:extLst>
                      <c:ext uri="{02D57815-91ED-43cb-92C2-25804820EDAC}">
                        <c15:formulaRef>
                          <c15:sqref>'&gt; 21 d'!$B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1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rgbClr val="00B050"/>
                    </a:solidFill>
                    <a:ln w="9525">
                      <a:solidFill>
                        <a:srgbClr val="00B050"/>
                      </a:solidFill>
                    </a:ln>
                    <a:effectLst/>
                  </c:spPr>
                </c:marker>
                <c:cat>
                  <c:numRef>
                    <c:extLst>
                      <c:ext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>
                      <c:ext uri="{02D57815-91ED-43cb-92C2-25804820EDAC}">
                        <c15:formulaRef>
                          <c15:sqref>'&gt; 21 d'!$B$3:$B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.5</c:v>
                      </c:pt>
                      <c:pt idx="1">
                        <c:v>0.6</c:v>
                      </c:pt>
                      <c:pt idx="2">
                        <c:v>2.6</c:v>
                      </c:pt>
                      <c:pt idx="3">
                        <c:v>11.1</c:v>
                      </c:pt>
                      <c:pt idx="4">
                        <c:v>16.100000000000001</c:v>
                      </c:pt>
                      <c:pt idx="5">
                        <c:v>17.100000000000001</c:v>
                      </c:pt>
                      <c:pt idx="6">
                        <c:v>10.1</c:v>
                      </c:pt>
                      <c:pt idx="7">
                        <c:v>12.9</c:v>
                      </c:pt>
                      <c:pt idx="8">
                        <c:v>27.6</c:v>
                      </c:pt>
                      <c:pt idx="9">
                        <c:v>14.3</c:v>
                      </c:pt>
                      <c:pt idx="10">
                        <c:v>5.3</c:v>
                      </c:pt>
                      <c:pt idx="11">
                        <c:v>3.9</c:v>
                      </c:pt>
                      <c:pt idx="13">
                        <c:v>1.5</c:v>
                      </c:pt>
                      <c:pt idx="15">
                        <c:v>1.6</c:v>
                      </c:pt>
                      <c:pt idx="20">
                        <c:v>1.4</c:v>
                      </c:pt>
                    </c:numCache>
                  </c:numRef>
                </c:val>
                <c:smooth val="0"/>
                <c:extLst>
                  <c:ext xmlns:c16="http://schemas.microsoft.com/office/drawing/2014/chart" uri="{C3380CC4-5D6E-409C-BE32-E72D297353CC}">
                    <c16:uniqueId val="{00000005-4E30-4EF0-B900-CAB54256FDEC}"/>
                  </c:ext>
                </c:extLst>
              </c15:ser>
            </c15:filteredLineSeries>
            <c15:filteredLineSeries>
              <c15:ser>
                <c:idx val="1"/>
                <c:order val="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C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2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8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C$3:$C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4" formatCode="0.0">
                        <c:v>3.7</c:v>
                      </c:pt>
                      <c:pt idx="9" formatCode="0.0">
                        <c:v>7.9</c:v>
                      </c:pt>
                      <c:pt idx="10" formatCode="0.0">
                        <c:v>8.6999999999999993</c:v>
                      </c:pt>
                      <c:pt idx="11" formatCode="0.0">
                        <c:v>8.8000000000000007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6-4E30-4EF0-B900-CAB54256FDEC}"/>
                  </c:ext>
                </c:extLst>
              </c15:ser>
            </c15:filteredLineSeries>
            <c15:filteredLineSeries>
              <c15:ser>
                <c:idx val="2"/>
                <c:order val="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D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3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6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D$3:$D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" formatCode="0.0">
                        <c:v>1.9</c:v>
                      </c:pt>
                      <c:pt idx="3" formatCode="0.0">
                        <c:v>2.6</c:v>
                      </c:pt>
                      <c:pt idx="4" formatCode="0.0">
                        <c:v>2.8</c:v>
                      </c:pt>
                      <c:pt idx="5" formatCode="0.0">
                        <c:v>2.2999999999999998</c:v>
                      </c:pt>
                      <c:pt idx="6" formatCode="0.0">
                        <c:v>1.2</c:v>
                      </c:pt>
                      <c:pt idx="7" formatCode="0.0">
                        <c:v>0.9</c:v>
                      </c:pt>
                      <c:pt idx="8" formatCode="0.0">
                        <c:v>1.9</c:v>
                      </c:pt>
                      <c:pt idx="9" formatCode="0.0">
                        <c:v>3.3</c:v>
                      </c:pt>
                      <c:pt idx="10" formatCode="0.0">
                        <c:v>1.2</c:v>
                      </c:pt>
                      <c:pt idx="11" formatCode="0.0">
                        <c:v>2.2999999999999998</c:v>
                      </c:pt>
                      <c:pt idx="12" formatCode="0.0">
                        <c:v>1.7</c:v>
                      </c:pt>
                      <c:pt idx="13" formatCode="0.0">
                        <c:v>1.5</c:v>
                      </c:pt>
                      <c:pt idx="15" formatCode="0.0">
                        <c:v>1.4</c:v>
                      </c:pt>
                      <c:pt idx="16" formatCode="0.0">
                        <c:v>1.1000000000000001</c:v>
                      </c:pt>
                      <c:pt idx="18" formatCode="0.0">
                        <c:v>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7-4E30-4EF0-B900-CAB54256FDEC}"/>
                  </c:ext>
                </c:extLst>
              </c15:ser>
            </c15:filteredLineSeries>
            <c15:filteredLineSeries>
              <c15:ser>
                <c:idx val="3"/>
                <c:order val="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E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4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bg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E$3:$E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9" formatCode="0.0">
                        <c:v>2.8</c:v>
                      </c:pt>
                      <c:pt idx="11" formatCode="0.0">
                        <c:v>1.5</c:v>
                      </c:pt>
                      <c:pt idx="12" formatCode="0.0">
                        <c:v>1.3</c:v>
                      </c:pt>
                      <c:pt idx="13" formatCode="0.0">
                        <c:v>0.8</c:v>
                      </c:pt>
                      <c:pt idx="14" formatCode="0.0">
                        <c:v>0.9</c:v>
                      </c:pt>
                      <c:pt idx="15" formatCode="0.0">
                        <c:v>1.1000000000000001</c:v>
                      </c:pt>
                      <c:pt idx="16" formatCode="0.0">
                        <c:v>0.9</c:v>
                      </c:pt>
                      <c:pt idx="17" formatCode="0.0">
                        <c:v>1</c:v>
                      </c:pt>
                      <c:pt idx="18" formatCode="0.0">
                        <c:v>1.5</c:v>
                      </c:pt>
                      <c:pt idx="20" formatCode="0.0">
                        <c:v>0.7</c:v>
                      </c:pt>
                      <c:pt idx="21" formatCode="0.0">
                        <c:v>0.7</c:v>
                      </c:pt>
                      <c:pt idx="24" formatCode="0.0">
                        <c:v>0.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8-4E30-4EF0-B900-CAB54256FDEC}"/>
                  </c:ext>
                </c:extLst>
              </c15:ser>
            </c15:filteredLineSeries>
            <c15:filteredLineSeries>
              <c15:ser>
                <c:idx val="4"/>
                <c:order val="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F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5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tx1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F$3:$F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0" formatCode="0.0">
                        <c:v>0.6</c:v>
                      </c:pt>
                      <c:pt idx="23" formatCode="0.0">
                        <c:v>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9-4E30-4EF0-B900-CAB54256FDEC}"/>
                  </c:ext>
                </c:extLst>
              </c15:ser>
            </c15:filteredLineSeries>
            <c15:filteredLineSeries>
              <c15:ser>
                <c:idx val="5"/>
                <c:order val="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G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rgbClr val="00B050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/>
                    </a:solidFill>
                    <a:ln w="9525">
                      <a:solidFill>
                        <a:schemeClr val="accent6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G$3:$G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5.0999999999999996</c:v>
                      </c:pt>
                      <c:pt idx="1">
                        <c:v>8.1999999999999993</c:v>
                      </c:pt>
                      <c:pt idx="2">
                        <c:v>20.5</c:v>
                      </c:pt>
                      <c:pt idx="3">
                        <c:v>63.6</c:v>
                      </c:pt>
                      <c:pt idx="4">
                        <c:v>81.2</c:v>
                      </c:pt>
                      <c:pt idx="5">
                        <c:v>82.8</c:v>
                      </c:pt>
                      <c:pt idx="6">
                        <c:v>75.099999999999994</c:v>
                      </c:pt>
                      <c:pt idx="7">
                        <c:v>108.9</c:v>
                      </c:pt>
                      <c:pt idx="8">
                        <c:v>134.1</c:v>
                      </c:pt>
                      <c:pt idx="9">
                        <c:v>57</c:v>
                      </c:pt>
                      <c:pt idx="10">
                        <c:v>15</c:v>
                      </c:pt>
                      <c:pt idx="11">
                        <c:v>12.1</c:v>
                      </c:pt>
                      <c:pt idx="12">
                        <c:v>19.8</c:v>
                      </c:pt>
                      <c:pt idx="13">
                        <c:v>5.5</c:v>
                      </c:pt>
                      <c:pt idx="14">
                        <c:v>5.7</c:v>
                      </c:pt>
                      <c:pt idx="15">
                        <c:v>6</c:v>
                      </c:pt>
                      <c:pt idx="16">
                        <c:v>7.5</c:v>
                      </c:pt>
                      <c:pt idx="18">
                        <c:v>5</c:v>
                      </c:pt>
                      <c:pt idx="19">
                        <c:v>9.6999999999999993</c:v>
                      </c:pt>
                      <c:pt idx="20">
                        <c:v>6.9</c:v>
                      </c:pt>
                      <c:pt idx="21">
                        <c:v>7.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A-4E30-4EF0-B900-CAB54256FDEC}"/>
                  </c:ext>
                </c:extLst>
              </c15:ser>
            </c15:filteredLineSeries>
            <c15:filteredLineSeries>
              <c15:ser>
                <c:idx val="6"/>
                <c:order val="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H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8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accent1">
                          <a:lumMod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H$3:$H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0" formatCode="0.0">
                        <c:v>2.8</c:v>
                      </c:pt>
                      <c:pt idx="3" formatCode="0.0">
                        <c:v>12.1</c:v>
                      </c:pt>
                      <c:pt idx="4" formatCode="0.0">
                        <c:v>30.1</c:v>
                      </c:pt>
                      <c:pt idx="5" formatCode="0.0">
                        <c:v>37.9</c:v>
                      </c:pt>
                      <c:pt idx="6" formatCode="0.0">
                        <c:v>28.1</c:v>
                      </c:pt>
                      <c:pt idx="7" formatCode="0.0">
                        <c:v>26.2</c:v>
                      </c:pt>
                      <c:pt idx="8" formatCode="0.0">
                        <c:v>26.6</c:v>
                      </c:pt>
                      <c:pt idx="9" formatCode="0.0">
                        <c:v>72.3</c:v>
                      </c:pt>
                      <c:pt idx="10" formatCode="0.0">
                        <c:v>29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B-4E30-4EF0-B900-CAB54256FDEC}"/>
                  </c:ext>
                </c:extLst>
              </c15:ser>
            </c15:filteredLineSeries>
            <c15:filteredLineSeries>
              <c15:ser>
                <c:idx val="7"/>
                <c:order val="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I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6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6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I$3:$I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3" formatCode="0.0">
                        <c:v>7.8</c:v>
                      </c:pt>
                      <c:pt idx="4" formatCode="0.0">
                        <c:v>6.9</c:v>
                      </c:pt>
                      <c:pt idx="5" formatCode="0.0">
                        <c:v>6</c:v>
                      </c:pt>
                      <c:pt idx="6" formatCode="0.0">
                        <c:v>6.8</c:v>
                      </c:pt>
                      <c:pt idx="7" formatCode="0.0">
                        <c:v>11.1</c:v>
                      </c:pt>
                      <c:pt idx="8" formatCode="0.0">
                        <c:v>14.3</c:v>
                      </c:pt>
                      <c:pt idx="9" formatCode="0.0">
                        <c:v>20.100000000000001</c:v>
                      </c:pt>
                      <c:pt idx="10" formatCode="0.0">
                        <c:v>13.6</c:v>
                      </c:pt>
                      <c:pt idx="11" formatCode="0.0">
                        <c:v>7</c:v>
                      </c:pt>
                      <c:pt idx="12" formatCode="0.0">
                        <c:v>6.5</c:v>
                      </c:pt>
                      <c:pt idx="13" formatCode="0.0">
                        <c:v>6.2</c:v>
                      </c:pt>
                      <c:pt idx="14" formatCode="0.0">
                        <c:v>3.3</c:v>
                      </c:pt>
                      <c:pt idx="15" formatCode="0.0">
                        <c:v>9.4</c:v>
                      </c:pt>
                      <c:pt idx="18" formatCode="0.0">
                        <c:v>4.9000000000000004</c:v>
                      </c:pt>
                      <c:pt idx="20" formatCode="0.0">
                        <c:v>6.2</c:v>
                      </c:pt>
                      <c:pt idx="24" formatCode="0.0">
                        <c:v>3.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C-4E30-4EF0-B900-CAB54256FDEC}"/>
                  </c:ext>
                </c:extLst>
              </c15:ser>
            </c15:filteredLineSeries>
            <c15:filteredLineSeries>
              <c15:ser>
                <c:idx val="8"/>
                <c:order val="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J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bg2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bg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J$3:$J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7" formatCode="0.0">
                        <c:v>15.1</c:v>
                      </c:pt>
                      <c:pt idx="8" formatCode="0.0">
                        <c:v>6.8</c:v>
                      </c:pt>
                      <c:pt idx="9" formatCode="0.0">
                        <c:v>5.5</c:v>
                      </c:pt>
                      <c:pt idx="10" formatCode="0.0">
                        <c:v>3.2</c:v>
                      </c:pt>
                      <c:pt idx="11" formatCode="0.0">
                        <c:v>4.4000000000000004</c:v>
                      </c:pt>
                      <c:pt idx="12" formatCode="0.0">
                        <c:v>4</c:v>
                      </c:pt>
                      <c:pt idx="13" formatCode="0.0">
                        <c:v>2.2999999999999998</c:v>
                      </c:pt>
                      <c:pt idx="14" formatCode="0.0">
                        <c:v>2.4</c:v>
                      </c:pt>
                      <c:pt idx="15" formatCode="0.0">
                        <c:v>3.3</c:v>
                      </c:pt>
                      <c:pt idx="16" formatCode="0.0">
                        <c:v>3</c:v>
                      </c:pt>
                      <c:pt idx="17" formatCode="0.0">
                        <c:v>2.6</c:v>
                      </c:pt>
                      <c:pt idx="18" formatCode="0.0">
                        <c:v>2.5</c:v>
                      </c:pt>
                      <c:pt idx="19" formatCode="0.0">
                        <c:v>3.4</c:v>
                      </c:pt>
                      <c:pt idx="21" formatCode="0.0">
                        <c:v>3.1</c:v>
                      </c:pt>
                      <c:pt idx="22" formatCode="0.0">
                        <c:v>2.5</c:v>
                      </c:pt>
                      <c:pt idx="23" formatCode="0.0">
                        <c:v>1.9</c:v>
                      </c:pt>
                      <c:pt idx="24" formatCode="0.0">
                        <c:v>1.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D-4E30-4EF0-B900-CAB54256FDEC}"/>
                  </c:ext>
                </c:extLst>
              </c15:ser>
            </c15:filteredLineSeries>
            <c15:filteredLineSeries>
              <c15:ser>
                <c:idx val="9"/>
                <c:order val="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K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tx1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K$3:$K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0" formatCode="0.0">
                        <c:v>8.3000000000000007</c:v>
                      </c:pt>
                      <c:pt idx="21" formatCode="0.0">
                        <c:v>12.1</c:v>
                      </c:pt>
                      <c:pt idx="23" formatCode="0.0">
                        <c:v>8</c:v>
                      </c:pt>
                      <c:pt idx="24" formatCode="0.0">
                        <c:v>4.099999999999999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E-4E30-4EF0-B900-CAB54256FDEC}"/>
                  </c:ext>
                </c:extLst>
              </c15:ser>
            </c15:filteredLineSeries>
            <c15:filteredLineSeries>
              <c15:ser>
                <c:idx val="11"/>
                <c:order val="1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M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8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8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M$3:$M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4.5</c:v>
                      </c:pt>
                      <c:pt idx="1">
                        <c:v>2.7</c:v>
                      </c:pt>
                      <c:pt idx="2">
                        <c:v>5.4</c:v>
                      </c:pt>
                      <c:pt idx="3">
                        <c:v>79.3</c:v>
                      </c:pt>
                      <c:pt idx="4">
                        <c:v>92.5</c:v>
                      </c:pt>
                      <c:pt idx="5">
                        <c:v>96.7</c:v>
                      </c:pt>
                      <c:pt idx="6">
                        <c:v>44.3</c:v>
                      </c:pt>
                      <c:pt idx="7">
                        <c:v>79.900000000000006</c:v>
                      </c:pt>
                      <c:pt idx="8">
                        <c:v>145.80000000000001</c:v>
                      </c:pt>
                      <c:pt idx="9">
                        <c:v>214</c:v>
                      </c:pt>
                      <c:pt idx="10">
                        <c:v>145.9</c:v>
                      </c:pt>
                      <c:pt idx="11">
                        <c:v>59.9</c:v>
                      </c:pt>
                      <c:pt idx="12">
                        <c:v>89.5</c:v>
                      </c:pt>
                      <c:pt idx="13">
                        <c:v>51.5</c:v>
                      </c:pt>
                      <c:pt idx="14">
                        <c:v>69.400000000000006</c:v>
                      </c:pt>
                      <c:pt idx="23">
                        <c:v>54.7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F-4E30-4EF0-B900-CAB54256FDEC}"/>
                  </c:ext>
                </c:extLst>
              </c15:ser>
            </c15:filteredLineSeries>
            <c15:filteredLineSeries>
              <c15:ser>
                <c:idx val="12"/>
                <c:order val="1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N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6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6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N$3:$N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" formatCode="0.0">
                        <c:v>2.5</c:v>
                      </c:pt>
                      <c:pt idx="3" formatCode="0.0">
                        <c:v>8.1</c:v>
                      </c:pt>
                      <c:pt idx="4" formatCode="0.0">
                        <c:v>15.2</c:v>
                      </c:pt>
                      <c:pt idx="5" formatCode="0.0">
                        <c:v>19.899999999999999</c:v>
                      </c:pt>
                      <c:pt idx="6" formatCode="0.0">
                        <c:v>20.9</c:v>
                      </c:pt>
                      <c:pt idx="7" formatCode="0.0">
                        <c:v>30.1</c:v>
                      </c:pt>
                      <c:pt idx="8" formatCode="0.0">
                        <c:v>56.5</c:v>
                      </c:pt>
                      <c:pt idx="9" formatCode="0.0">
                        <c:v>101.1</c:v>
                      </c:pt>
                      <c:pt idx="10" formatCode="0.0">
                        <c:v>38.1</c:v>
                      </c:pt>
                      <c:pt idx="11" formatCode="0.0">
                        <c:v>26.5</c:v>
                      </c:pt>
                      <c:pt idx="12" formatCode="0.0">
                        <c:v>25.8</c:v>
                      </c:pt>
                      <c:pt idx="13" formatCode="0.0">
                        <c:v>9.1999999999999993</c:v>
                      </c:pt>
                      <c:pt idx="14" formatCode="0.0">
                        <c:v>9.6999999999999993</c:v>
                      </c:pt>
                      <c:pt idx="15" formatCode="0.0">
                        <c:v>23.7</c:v>
                      </c:pt>
                      <c:pt idx="16" formatCode="0.0">
                        <c:v>13.7</c:v>
                      </c:pt>
                      <c:pt idx="17" formatCode="0.0">
                        <c:v>8.1</c:v>
                      </c:pt>
                      <c:pt idx="18" formatCode="0.0">
                        <c:v>5.2</c:v>
                      </c:pt>
                      <c:pt idx="19" formatCode="0.0">
                        <c:v>14.7</c:v>
                      </c:pt>
                      <c:pt idx="20" formatCode="0.0">
                        <c:v>19</c:v>
                      </c:pt>
                      <c:pt idx="21" formatCode="0.0">
                        <c:v>14.4</c:v>
                      </c:pt>
                      <c:pt idx="22" formatCode="0.0">
                        <c:v>8.1</c:v>
                      </c:pt>
                      <c:pt idx="23" formatCode="0.0">
                        <c:v>17.5</c:v>
                      </c:pt>
                      <c:pt idx="24" formatCode="0.0">
                        <c:v>8.8000000000000007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0-4E30-4EF0-B900-CAB54256FDEC}"/>
                  </c:ext>
                </c:extLst>
              </c15:ser>
            </c15:filteredLineSeries>
            <c15:filteredLineSeries>
              <c15:ser>
                <c:idx val="13"/>
                <c:order val="1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O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bg2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bg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O$3:$O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7" formatCode="0.0">
                        <c:v>18.8</c:v>
                      </c:pt>
                      <c:pt idx="8" formatCode="0.0">
                        <c:v>11.6</c:v>
                      </c:pt>
                      <c:pt idx="9" formatCode="0.0">
                        <c:v>12.3</c:v>
                      </c:pt>
                      <c:pt idx="10" formatCode="0.0">
                        <c:v>12.6</c:v>
                      </c:pt>
                      <c:pt idx="11" formatCode="0.0">
                        <c:v>9.1999999999999993</c:v>
                      </c:pt>
                      <c:pt idx="12" formatCode="0.0">
                        <c:v>13</c:v>
                      </c:pt>
                      <c:pt idx="13" formatCode="0.0">
                        <c:v>7.8</c:v>
                      </c:pt>
                      <c:pt idx="14" formatCode="0.0">
                        <c:v>6.7</c:v>
                      </c:pt>
                      <c:pt idx="15" formatCode="0.0">
                        <c:v>14</c:v>
                      </c:pt>
                      <c:pt idx="16" formatCode="0.0">
                        <c:v>6.7</c:v>
                      </c:pt>
                      <c:pt idx="17" formatCode="0.0">
                        <c:v>3.7</c:v>
                      </c:pt>
                      <c:pt idx="18" formatCode="0.0">
                        <c:v>11.4</c:v>
                      </c:pt>
                      <c:pt idx="19" formatCode="0.0">
                        <c:v>5</c:v>
                      </c:pt>
                      <c:pt idx="20" formatCode="0.0">
                        <c:v>10.7</c:v>
                      </c:pt>
                      <c:pt idx="21" formatCode="0.0">
                        <c:v>12.2</c:v>
                      </c:pt>
                      <c:pt idx="22" formatCode="0.0">
                        <c:v>8.5</c:v>
                      </c:pt>
                      <c:pt idx="23" formatCode="0.0">
                        <c:v>8</c:v>
                      </c:pt>
                      <c:pt idx="24" formatCode="0.0">
                        <c:v>5.0999999999999996</c:v>
                      </c:pt>
                      <c:pt idx="25" formatCode="0.0">
                        <c:v>2.200000000000000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1-4E30-4EF0-B900-CAB54256FDEC}"/>
                  </c:ext>
                </c:extLst>
              </c15:ser>
            </c15:filteredLineSeries>
            <c15:filteredLineSeries>
              <c15:ser>
                <c:idx val="14"/>
                <c:order val="1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P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tx1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P$3:$P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4" formatCode="0.0">
                        <c:v>50.5</c:v>
                      </c:pt>
                      <c:pt idx="15" formatCode="0.0">
                        <c:v>80.099999999999994</c:v>
                      </c:pt>
                      <c:pt idx="17" formatCode="0.0">
                        <c:v>37.1</c:v>
                      </c:pt>
                      <c:pt idx="18" formatCode="0.0">
                        <c:v>37.700000000000003</c:v>
                      </c:pt>
                      <c:pt idx="19" formatCode="0.0">
                        <c:v>4.4000000000000004</c:v>
                      </c:pt>
                      <c:pt idx="20" formatCode="0.0">
                        <c:v>6.2</c:v>
                      </c:pt>
                      <c:pt idx="21" formatCode="0.0">
                        <c:v>7.3</c:v>
                      </c:pt>
                      <c:pt idx="22" formatCode="0.0">
                        <c:v>6.7</c:v>
                      </c:pt>
                      <c:pt idx="23" formatCode="0.0">
                        <c:v>5.2</c:v>
                      </c:pt>
                      <c:pt idx="24" formatCode="0.0">
                        <c:v>7.1</c:v>
                      </c:pt>
                      <c:pt idx="25" formatCode="0.0">
                        <c:v>3.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2-4E30-4EF0-B900-CAB54256FDEC}"/>
                  </c:ext>
                </c:extLst>
              </c15:ser>
            </c15:filteredLineSeries>
            <c15:filteredLineSeries>
              <c15:ser>
                <c:idx val="10"/>
                <c:order val="1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L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rgbClr val="92D050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rgbClr val="92D050"/>
                    </a:solidFill>
                    <a:ln w="9525">
                      <a:solidFill>
                        <a:srgbClr val="92D050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L$3:$L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67.7</c:v>
                      </c:pt>
                      <c:pt idx="1">
                        <c:v>28.7</c:v>
                      </c:pt>
                      <c:pt idx="2">
                        <c:v>33.9</c:v>
                      </c:pt>
                      <c:pt idx="3">
                        <c:v>147.30000000000001</c:v>
                      </c:pt>
                      <c:pt idx="4">
                        <c:v>327.9</c:v>
                      </c:pt>
                      <c:pt idx="5">
                        <c:v>300.3</c:v>
                      </c:pt>
                      <c:pt idx="6">
                        <c:v>207</c:v>
                      </c:pt>
                      <c:pt idx="7">
                        <c:v>302.7</c:v>
                      </c:pt>
                      <c:pt idx="8">
                        <c:v>298.3</c:v>
                      </c:pt>
                      <c:pt idx="9">
                        <c:v>222.1</c:v>
                      </c:pt>
                      <c:pt idx="10">
                        <c:v>89.3</c:v>
                      </c:pt>
                      <c:pt idx="11">
                        <c:v>46.1</c:v>
                      </c:pt>
                      <c:pt idx="12">
                        <c:v>31.2</c:v>
                      </c:pt>
                      <c:pt idx="13">
                        <c:v>12.7</c:v>
                      </c:pt>
                      <c:pt idx="15">
                        <c:v>18.899999999999999</c:v>
                      </c:pt>
                      <c:pt idx="16">
                        <c:v>15.8</c:v>
                      </c:pt>
                      <c:pt idx="17">
                        <c:v>13.7</c:v>
                      </c:pt>
                      <c:pt idx="18">
                        <c:v>27</c:v>
                      </c:pt>
                      <c:pt idx="19">
                        <c:v>19</c:v>
                      </c:pt>
                      <c:pt idx="20">
                        <c:v>18</c:v>
                      </c:pt>
                      <c:pt idx="21">
                        <c:v>16.399999999999999</c:v>
                      </c:pt>
                      <c:pt idx="23">
                        <c:v>15.4</c:v>
                      </c:pt>
                      <c:pt idx="24">
                        <c:v>11.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3-4E30-4EF0-B900-CAB54256FDEC}"/>
                  </c:ext>
                </c:extLst>
              </c15:ser>
            </c15:filteredLineSeries>
            <c15:filteredLineSeries>
              <c15:ser>
                <c:idx val="39"/>
                <c:order val="1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O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O$3:$AO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4-4E30-4EF0-B900-CAB54256FDEC}"/>
                  </c:ext>
                </c:extLst>
              </c15:ser>
            </c15:filteredLineSeries>
            <c15:filteredLineSeries>
              <c15:ser>
                <c:idx val="40"/>
                <c:order val="1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P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P$3:$AP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5-4E30-4EF0-B900-CAB54256FDEC}"/>
                  </c:ext>
                </c:extLst>
              </c15:ser>
            </c15:filteredLineSeries>
            <c15:filteredLineSeries>
              <c15:ser>
                <c:idx val="16"/>
                <c:order val="1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R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8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8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R$3:$R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2</c:v>
                      </c:pt>
                      <c:pt idx="1">
                        <c:v>30.6</c:v>
                      </c:pt>
                      <c:pt idx="2">
                        <c:v>39.700000000000003</c:v>
                      </c:pt>
                      <c:pt idx="3">
                        <c:v>356.7</c:v>
                      </c:pt>
                      <c:pt idx="4">
                        <c:v>366</c:v>
                      </c:pt>
                      <c:pt idx="5">
                        <c:v>416.2</c:v>
                      </c:pt>
                      <c:pt idx="6">
                        <c:v>343.8</c:v>
                      </c:pt>
                      <c:pt idx="7">
                        <c:v>469.7</c:v>
                      </c:pt>
                      <c:pt idx="8">
                        <c:v>637.79999999999995</c:v>
                      </c:pt>
                      <c:pt idx="9">
                        <c:v>512.29999999999995</c:v>
                      </c:pt>
                      <c:pt idx="10">
                        <c:v>217.3</c:v>
                      </c:pt>
                      <c:pt idx="11">
                        <c:v>143.5</c:v>
                      </c:pt>
                      <c:pt idx="12">
                        <c:v>336.7</c:v>
                      </c:pt>
                      <c:pt idx="13">
                        <c:v>210.1</c:v>
                      </c:pt>
                      <c:pt idx="16">
                        <c:v>135.9</c:v>
                      </c:pt>
                      <c:pt idx="18">
                        <c:v>165</c:v>
                      </c:pt>
                      <c:pt idx="19">
                        <c:v>138.9</c:v>
                      </c:pt>
                      <c:pt idx="21">
                        <c:v>222.6</c:v>
                      </c:pt>
                      <c:pt idx="24">
                        <c:v>120.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6-4E30-4EF0-B900-CAB54256FDEC}"/>
                  </c:ext>
                </c:extLst>
              </c15:ser>
            </c15:filteredLineSeries>
            <c15:filteredLineSeries>
              <c15:ser>
                <c:idx val="17"/>
                <c:order val="1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S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6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6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S$3:$S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2" formatCode="0.0">
                        <c:v>4.4000000000000004</c:v>
                      </c:pt>
                      <c:pt idx="3" formatCode="0.0">
                        <c:v>21.9</c:v>
                      </c:pt>
                      <c:pt idx="4" formatCode="0.0">
                        <c:v>43.1</c:v>
                      </c:pt>
                      <c:pt idx="5" formatCode="0.0">
                        <c:v>61.5</c:v>
                      </c:pt>
                      <c:pt idx="6" formatCode="0.0">
                        <c:v>69</c:v>
                      </c:pt>
                      <c:pt idx="7" formatCode="0.0">
                        <c:v>128.30000000000001</c:v>
                      </c:pt>
                      <c:pt idx="8" formatCode="0.0">
                        <c:v>302.3</c:v>
                      </c:pt>
                      <c:pt idx="9" formatCode="0.0">
                        <c:v>613.20000000000005</c:v>
                      </c:pt>
                      <c:pt idx="10" formatCode="0.0">
                        <c:v>186</c:v>
                      </c:pt>
                      <c:pt idx="11" formatCode="0.0">
                        <c:v>137.6</c:v>
                      </c:pt>
                      <c:pt idx="12" formatCode="0.0">
                        <c:v>147.30000000000001</c:v>
                      </c:pt>
                      <c:pt idx="13" formatCode="0.0">
                        <c:v>84.8</c:v>
                      </c:pt>
                      <c:pt idx="14" formatCode="0.0">
                        <c:v>39</c:v>
                      </c:pt>
                      <c:pt idx="15" formatCode="0.0">
                        <c:v>123</c:v>
                      </c:pt>
                      <c:pt idx="16" formatCode="0.0">
                        <c:v>73.400000000000006</c:v>
                      </c:pt>
                      <c:pt idx="17" formatCode="0.0">
                        <c:v>27.5</c:v>
                      </c:pt>
                      <c:pt idx="18" formatCode="0.0">
                        <c:v>97.6</c:v>
                      </c:pt>
                      <c:pt idx="19" formatCode="0.0">
                        <c:v>28.5</c:v>
                      </c:pt>
                      <c:pt idx="20" formatCode="0.0">
                        <c:v>79.5</c:v>
                      </c:pt>
                      <c:pt idx="21" formatCode="0.0">
                        <c:v>58</c:v>
                      </c:pt>
                      <c:pt idx="22" formatCode="0.0">
                        <c:v>35.200000000000003</c:v>
                      </c:pt>
                      <c:pt idx="23" formatCode="0.0">
                        <c:v>46.5</c:v>
                      </c:pt>
                      <c:pt idx="24" formatCode="0.0">
                        <c:v>36.9</c:v>
                      </c:pt>
                      <c:pt idx="25" formatCode="0.0">
                        <c:v>20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7-4E30-4EF0-B900-CAB54256FDEC}"/>
                  </c:ext>
                </c:extLst>
              </c15:ser>
            </c15:filteredLineSeries>
            <c15:filteredLineSeries>
              <c15:ser>
                <c:idx val="18"/>
                <c:order val="1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T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bg2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bg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T$3:$T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7" formatCode="0.0">
                        <c:v>45.5</c:v>
                      </c:pt>
                      <c:pt idx="8" formatCode="0.0">
                        <c:v>30</c:v>
                      </c:pt>
                      <c:pt idx="9" formatCode="0.0">
                        <c:v>46.1</c:v>
                      </c:pt>
                      <c:pt idx="10" formatCode="0.0">
                        <c:v>32.5</c:v>
                      </c:pt>
                      <c:pt idx="11" formatCode="0.0">
                        <c:v>30.9</c:v>
                      </c:pt>
                      <c:pt idx="12" formatCode="0.0">
                        <c:v>47.9</c:v>
                      </c:pt>
                      <c:pt idx="13" formatCode="0.0">
                        <c:v>21.9</c:v>
                      </c:pt>
                      <c:pt idx="14" formatCode="0.0">
                        <c:v>15.8</c:v>
                      </c:pt>
                      <c:pt idx="15" formatCode="0.0">
                        <c:v>39.1</c:v>
                      </c:pt>
                      <c:pt idx="16" formatCode="0.0">
                        <c:v>23.2</c:v>
                      </c:pt>
                      <c:pt idx="17" formatCode="0.0">
                        <c:v>13.2</c:v>
                      </c:pt>
                      <c:pt idx="18" formatCode="0.0">
                        <c:v>43.7</c:v>
                      </c:pt>
                      <c:pt idx="19" formatCode="0.0">
                        <c:v>51.4</c:v>
                      </c:pt>
                      <c:pt idx="20" formatCode="0.0">
                        <c:v>44.8</c:v>
                      </c:pt>
                      <c:pt idx="21" formatCode="0.0">
                        <c:v>65.3</c:v>
                      </c:pt>
                      <c:pt idx="22" formatCode="0.0">
                        <c:v>33.6</c:v>
                      </c:pt>
                      <c:pt idx="23" formatCode="0.0">
                        <c:v>48.3</c:v>
                      </c:pt>
                      <c:pt idx="24" formatCode="0.0">
                        <c:v>24.6</c:v>
                      </c:pt>
                      <c:pt idx="25" formatCode="0.0">
                        <c:v>18.10000000000000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8-4E30-4EF0-B900-CAB54256FDEC}"/>
                  </c:ext>
                </c:extLst>
              </c15:ser>
            </c15:filteredLineSeries>
            <c15:filteredLineSeries>
              <c15:ser>
                <c:idx val="19"/>
                <c:order val="2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U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tx1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U$3:$U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4" formatCode="0.0">
                        <c:v>84.7</c:v>
                      </c:pt>
                      <c:pt idx="15" formatCode="0.0">
                        <c:v>182.7</c:v>
                      </c:pt>
                      <c:pt idx="16" formatCode="0.0">
                        <c:v>101.9</c:v>
                      </c:pt>
                      <c:pt idx="17" formatCode="0.0">
                        <c:v>32.4</c:v>
                      </c:pt>
                      <c:pt idx="18" formatCode="0.0">
                        <c:v>68.400000000000006</c:v>
                      </c:pt>
                      <c:pt idx="19" formatCode="0.0">
                        <c:v>13</c:v>
                      </c:pt>
                      <c:pt idx="20" formatCode="0.0">
                        <c:v>19</c:v>
                      </c:pt>
                      <c:pt idx="21" formatCode="0.0">
                        <c:v>22.9</c:v>
                      </c:pt>
                      <c:pt idx="22" formatCode="0.0">
                        <c:v>23</c:v>
                      </c:pt>
                      <c:pt idx="23" formatCode="0.0">
                        <c:v>26.4</c:v>
                      </c:pt>
                      <c:pt idx="24" formatCode="0.0">
                        <c:v>21.3</c:v>
                      </c:pt>
                      <c:pt idx="25" formatCode="0.0">
                        <c:v>10.8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9-4E30-4EF0-B900-CAB54256FDEC}"/>
                  </c:ext>
                </c:extLst>
              </c15:ser>
            </c15:filteredLineSeries>
            <c15:filteredLineSeries>
              <c15:ser>
                <c:idx val="15"/>
                <c:order val="2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Q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rgbClr val="92D050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rgbClr val="92D050"/>
                    </a:solidFill>
                    <a:ln w="9525">
                      <a:solidFill>
                        <a:srgbClr val="92D050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Q$3:$Q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274.7</c:v>
                      </c:pt>
                      <c:pt idx="1">
                        <c:v>100.2</c:v>
                      </c:pt>
                      <c:pt idx="2">
                        <c:v>107.2</c:v>
                      </c:pt>
                      <c:pt idx="3">
                        <c:v>361</c:v>
                      </c:pt>
                      <c:pt idx="4">
                        <c:v>706.8</c:v>
                      </c:pt>
                      <c:pt idx="5">
                        <c:v>599.6</c:v>
                      </c:pt>
                      <c:pt idx="6">
                        <c:v>617.29999999999995</c:v>
                      </c:pt>
                      <c:pt idx="7">
                        <c:v>737.2</c:v>
                      </c:pt>
                      <c:pt idx="8">
                        <c:v>787.7</c:v>
                      </c:pt>
                      <c:pt idx="9">
                        <c:v>785.9</c:v>
                      </c:pt>
                      <c:pt idx="10">
                        <c:v>241.9</c:v>
                      </c:pt>
                      <c:pt idx="11">
                        <c:v>145.69999999999999</c:v>
                      </c:pt>
                      <c:pt idx="12">
                        <c:v>131.9</c:v>
                      </c:pt>
                      <c:pt idx="13">
                        <c:v>46.3</c:v>
                      </c:pt>
                      <c:pt idx="14">
                        <c:v>44.9</c:v>
                      </c:pt>
                      <c:pt idx="15">
                        <c:v>109.6</c:v>
                      </c:pt>
                      <c:pt idx="16">
                        <c:v>79.3</c:v>
                      </c:pt>
                      <c:pt idx="17">
                        <c:v>42.7</c:v>
                      </c:pt>
                      <c:pt idx="18">
                        <c:v>52.5</c:v>
                      </c:pt>
                      <c:pt idx="19">
                        <c:v>52.4</c:v>
                      </c:pt>
                      <c:pt idx="20">
                        <c:v>75.7</c:v>
                      </c:pt>
                      <c:pt idx="21">
                        <c:v>81</c:v>
                      </c:pt>
                      <c:pt idx="22">
                        <c:v>38.4</c:v>
                      </c:pt>
                      <c:pt idx="23">
                        <c:v>71.5</c:v>
                      </c:pt>
                      <c:pt idx="24">
                        <c:v>59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A-4E30-4EF0-B900-CAB54256FDEC}"/>
                  </c:ext>
                </c:extLst>
              </c15:ser>
            </c15:filteredLineSeries>
            <c15:filteredLineSeries>
              <c15:ser>
                <c:idx val="20"/>
                <c:order val="2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V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80000"/>
                      </a:schemeClr>
                    </a:solidFill>
                    <a:ln w="9525">
                      <a:solidFill>
                        <a:schemeClr val="accent3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V$3:$V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353.5</c:v>
                      </c:pt>
                      <c:pt idx="1">
                        <c:v>114.1</c:v>
                      </c:pt>
                      <c:pt idx="2">
                        <c:v>144.69999999999999</c:v>
                      </c:pt>
                      <c:pt idx="3">
                        <c:v>733.2</c:v>
                      </c:pt>
                      <c:pt idx="4">
                        <c:v>1298.5999999999999</c:v>
                      </c:pt>
                      <c:pt idx="5">
                        <c:v>1138.9000000000001</c:v>
                      </c:pt>
                      <c:pt idx="6">
                        <c:v>1161.7</c:v>
                      </c:pt>
                      <c:pt idx="7">
                        <c:v>1473.8</c:v>
                      </c:pt>
                      <c:pt idx="8">
                        <c:v>1683.8</c:v>
                      </c:pt>
                      <c:pt idx="9">
                        <c:v>1972.8</c:v>
                      </c:pt>
                      <c:pt idx="10">
                        <c:v>756.1</c:v>
                      </c:pt>
                      <c:pt idx="11">
                        <c:v>588.9</c:v>
                      </c:pt>
                      <c:pt idx="12">
                        <c:v>444.7</c:v>
                      </c:pt>
                      <c:pt idx="13">
                        <c:v>276.89999999999998</c:v>
                      </c:pt>
                      <c:pt idx="14">
                        <c:v>108.9</c:v>
                      </c:pt>
                      <c:pt idx="15">
                        <c:v>336.3</c:v>
                      </c:pt>
                      <c:pt idx="16">
                        <c:v>215.1</c:v>
                      </c:pt>
                      <c:pt idx="17">
                        <c:v>168.4</c:v>
                      </c:pt>
                      <c:pt idx="18">
                        <c:v>258.39999999999998</c:v>
                      </c:pt>
                      <c:pt idx="19">
                        <c:v>148.1</c:v>
                      </c:pt>
                      <c:pt idx="20">
                        <c:v>230.8</c:v>
                      </c:pt>
                      <c:pt idx="21">
                        <c:v>288.5</c:v>
                      </c:pt>
                      <c:pt idx="22">
                        <c:v>233.7</c:v>
                      </c:pt>
                      <c:pt idx="23">
                        <c:v>170.5</c:v>
                      </c:pt>
                      <c:pt idx="24">
                        <c:v>247.5</c:v>
                      </c:pt>
                      <c:pt idx="25">
                        <c:v>129.8000000000000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B-4E30-4EF0-B900-CAB54256FDEC}"/>
                  </c:ext>
                </c:extLst>
              </c15:ser>
            </c15:filteredLineSeries>
            <c15:filteredLineSeries>
              <c15:ser>
                <c:idx val="21"/>
                <c:order val="2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W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4">
                        <a:lumMod val="80000"/>
                      </a:schemeClr>
                    </a:solidFill>
                    <a:ln w="9525">
                      <a:solidFill>
                        <a:schemeClr val="accent4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W$3:$W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61.3</c:v>
                      </c:pt>
                      <c:pt idx="1">
                        <c:v>170.2</c:v>
                      </c:pt>
                      <c:pt idx="2">
                        <c:v>217.7</c:v>
                      </c:pt>
                      <c:pt idx="3">
                        <c:v>536.4</c:v>
                      </c:pt>
                      <c:pt idx="4">
                        <c:v>1080.5999999999999</c:v>
                      </c:pt>
                      <c:pt idx="5">
                        <c:v>900.4</c:v>
                      </c:pt>
                      <c:pt idx="6">
                        <c:v>725.3</c:v>
                      </c:pt>
                      <c:pt idx="7">
                        <c:v>750.7</c:v>
                      </c:pt>
                      <c:pt idx="8">
                        <c:v>1693.8</c:v>
                      </c:pt>
                      <c:pt idx="9">
                        <c:v>2063.1</c:v>
                      </c:pt>
                      <c:pt idx="10">
                        <c:v>1155</c:v>
                      </c:pt>
                      <c:pt idx="11">
                        <c:v>677.8</c:v>
                      </c:pt>
                      <c:pt idx="12">
                        <c:v>1050.3</c:v>
                      </c:pt>
                      <c:pt idx="15">
                        <c:v>688.9</c:v>
                      </c:pt>
                      <c:pt idx="17">
                        <c:v>355.7</c:v>
                      </c:pt>
                      <c:pt idx="18">
                        <c:v>690.5</c:v>
                      </c:pt>
                      <c:pt idx="19">
                        <c:v>357.3</c:v>
                      </c:pt>
                      <c:pt idx="24">
                        <c:v>27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C-4E30-4EF0-B900-CAB54256FDEC}"/>
                  </c:ext>
                </c:extLst>
              </c15:ser>
            </c15:filteredLineSeries>
            <c15:filteredLineSeries>
              <c15:ser>
                <c:idx val="22"/>
                <c:order val="2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X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5">
                        <a:lumMod val="80000"/>
                      </a:schemeClr>
                    </a:solidFill>
                    <a:ln w="9525">
                      <a:solidFill>
                        <a:schemeClr val="accent5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X$3:$X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15.7</c:v>
                      </c:pt>
                      <c:pt idx="1">
                        <c:v>2.4</c:v>
                      </c:pt>
                      <c:pt idx="2">
                        <c:v>12.5</c:v>
                      </c:pt>
                      <c:pt idx="3">
                        <c:v>50.7</c:v>
                      </c:pt>
                      <c:pt idx="4">
                        <c:v>111</c:v>
                      </c:pt>
                      <c:pt idx="5">
                        <c:v>169.8</c:v>
                      </c:pt>
                      <c:pt idx="6">
                        <c:v>217.8</c:v>
                      </c:pt>
                      <c:pt idx="7">
                        <c:v>719.9</c:v>
                      </c:pt>
                      <c:pt idx="8">
                        <c:v>1254</c:v>
                      </c:pt>
                      <c:pt idx="9">
                        <c:v>2224.6</c:v>
                      </c:pt>
                      <c:pt idx="10">
                        <c:v>1056.7</c:v>
                      </c:pt>
                      <c:pt idx="11">
                        <c:v>750.4</c:v>
                      </c:pt>
                      <c:pt idx="12">
                        <c:v>622.1</c:v>
                      </c:pt>
                      <c:pt idx="13">
                        <c:v>277.2</c:v>
                      </c:pt>
                      <c:pt idx="14">
                        <c:v>124.4</c:v>
                      </c:pt>
                      <c:pt idx="15">
                        <c:v>360.3</c:v>
                      </c:pt>
                      <c:pt idx="16">
                        <c:v>243.3</c:v>
                      </c:pt>
                      <c:pt idx="17">
                        <c:v>159.1</c:v>
                      </c:pt>
                      <c:pt idx="18">
                        <c:v>341.1</c:v>
                      </c:pt>
                      <c:pt idx="19">
                        <c:v>198.8</c:v>
                      </c:pt>
                      <c:pt idx="20">
                        <c:v>219.9</c:v>
                      </c:pt>
                      <c:pt idx="21">
                        <c:v>248.9</c:v>
                      </c:pt>
                      <c:pt idx="22">
                        <c:v>185.8</c:v>
                      </c:pt>
                      <c:pt idx="23">
                        <c:v>254.1</c:v>
                      </c:pt>
                      <c:pt idx="24">
                        <c:v>184.1</c:v>
                      </c:pt>
                      <c:pt idx="25">
                        <c:v>105.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D-4E30-4EF0-B900-CAB54256FDEC}"/>
                  </c:ext>
                </c:extLst>
              </c15:ser>
            </c15:filteredLineSeries>
            <c15:filteredLineSeries>
              <c15:ser>
                <c:idx val="23"/>
                <c:order val="2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Y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8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80000"/>
                      </a:schemeClr>
                    </a:solidFill>
                    <a:ln w="9525">
                      <a:solidFill>
                        <a:schemeClr val="accent6">
                          <a:lumMod val="8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Y$3:$Y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6" formatCode="0.0">
                        <c:v>58.4</c:v>
                      </c:pt>
                      <c:pt idx="7" formatCode="0.0">
                        <c:v>53.9</c:v>
                      </c:pt>
                      <c:pt idx="8" formatCode="0.0">
                        <c:v>54.8</c:v>
                      </c:pt>
                      <c:pt idx="9" formatCode="0.0">
                        <c:v>154.19999999999999</c:v>
                      </c:pt>
                      <c:pt idx="10" formatCode="0.0">
                        <c:v>124.3</c:v>
                      </c:pt>
                      <c:pt idx="11" formatCode="0.0">
                        <c:v>132.5</c:v>
                      </c:pt>
                      <c:pt idx="12" formatCode="0.0">
                        <c:v>243.4</c:v>
                      </c:pt>
                      <c:pt idx="13" formatCode="0.0">
                        <c:v>148.69999999999999</c:v>
                      </c:pt>
                      <c:pt idx="14" formatCode="0.0">
                        <c:v>133.30000000000001</c:v>
                      </c:pt>
                      <c:pt idx="15" formatCode="0.0">
                        <c:v>336.6</c:v>
                      </c:pt>
                      <c:pt idx="16" formatCode="0.0">
                        <c:v>181.3</c:v>
                      </c:pt>
                      <c:pt idx="17" formatCode="0.0">
                        <c:v>115.7</c:v>
                      </c:pt>
                      <c:pt idx="18" formatCode="0.0">
                        <c:v>314.10000000000002</c:v>
                      </c:pt>
                      <c:pt idx="19" formatCode="0.0">
                        <c:v>292.2</c:v>
                      </c:pt>
                      <c:pt idx="20" formatCode="0.0">
                        <c:v>298.7</c:v>
                      </c:pt>
                      <c:pt idx="21" formatCode="0.0">
                        <c:v>251.8</c:v>
                      </c:pt>
                      <c:pt idx="22" formatCode="0.0">
                        <c:v>212.5</c:v>
                      </c:pt>
                      <c:pt idx="23" formatCode="0.0">
                        <c:v>186.9</c:v>
                      </c:pt>
                      <c:pt idx="24" formatCode="0.0">
                        <c:v>182.6</c:v>
                      </c:pt>
                      <c:pt idx="25" formatCode="0.0">
                        <c:v>7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E-4E30-4EF0-B900-CAB54256FDEC}"/>
                  </c:ext>
                </c:extLst>
              </c15:ser>
            </c15:filteredLineSeries>
            <c15:filteredLineSeries>
              <c15:ser>
                <c:idx val="24"/>
                <c:order val="2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Z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60000"/>
                        <a:lumOff val="4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60000"/>
                        <a:lumOff val="40000"/>
                      </a:schemeClr>
                    </a:solidFill>
                    <a:ln w="9525">
                      <a:solidFill>
                        <a:schemeClr val="accent1">
                          <a:lumMod val="60000"/>
                          <a:lumOff val="4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Z$3:$Z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2" formatCode="0.0">
                        <c:v>25.7</c:v>
                      </c:pt>
                      <c:pt idx="13" formatCode="0.0">
                        <c:v>59.3</c:v>
                      </c:pt>
                      <c:pt idx="14" formatCode="0.0">
                        <c:v>61</c:v>
                      </c:pt>
                      <c:pt idx="15" formatCode="0.0">
                        <c:v>184.2</c:v>
                      </c:pt>
                      <c:pt idx="16" formatCode="0.0">
                        <c:v>174</c:v>
                      </c:pt>
                      <c:pt idx="17" formatCode="0.0">
                        <c:v>109.1</c:v>
                      </c:pt>
                      <c:pt idx="18" formatCode="0.0">
                        <c:v>112.9</c:v>
                      </c:pt>
                      <c:pt idx="19" formatCode="0.0">
                        <c:v>52.9</c:v>
                      </c:pt>
                      <c:pt idx="20" formatCode="0.0">
                        <c:v>88.7</c:v>
                      </c:pt>
                      <c:pt idx="21" formatCode="0.0">
                        <c:v>83.7</c:v>
                      </c:pt>
                      <c:pt idx="22" formatCode="0.0">
                        <c:v>80.599999999999994</c:v>
                      </c:pt>
                      <c:pt idx="23" formatCode="0.0">
                        <c:v>104.1</c:v>
                      </c:pt>
                      <c:pt idx="24" formatCode="0.0">
                        <c:v>68</c:v>
                      </c:pt>
                      <c:pt idx="25" formatCode="0.0">
                        <c:v>46.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F-4E30-4EF0-B900-CAB54256FDEC}"/>
                  </c:ext>
                </c:extLst>
              </c15:ser>
            </c15:filteredLineSeries>
            <c15:filteredLineSeries>
              <c15:ser>
                <c:idx val="26"/>
                <c:order val="2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B$2</c15:sqref>
                        </c15:formulaRef>
                      </c:ext>
                    </c:extLst>
                    <c:strCache>
                      <c:ptCount val="1"/>
                      <c:pt idx="0">
                        <c:v>Dose 1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8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8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B$3:$AB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540.9</c:v>
                      </c:pt>
                      <c:pt idx="1">
                        <c:v>766.9</c:v>
                      </c:pt>
                      <c:pt idx="2">
                        <c:v>957.1</c:v>
                      </c:pt>
                      <c:pt idx="3">
                        <c:v>1387.2</c:v>
                      </c:pt>
                      <c:pt idx="4">
                        <c:v>1913.8</c:v>
                      </c:pt>
                      <c:pt idx="5">
                        <c:v>1980.6</c:v>
                      </c:pt>
                      <c:pt idx="6">
                        <c:v>2647.7</c:v>
                      </c:pt>
                      <c:pt idx="7">
                        <c:v>2496.8000000000002</c:v>
                      </c:pt>
                      <c:pt idx="8">
                        <c:v>3683.4</c:v>
                      </c:pt>
                      <c:pt idx="9">
                        <c:v>6252.6</c:v>
                      </c:pt>
                      <c:pt idx="10">
                        <c:v>2803.8</c:v>
                      </c:pt>
                      <c:pt idx="11">
                        <c:v>2994.4</c:v>
                      </c:pt>
                      <c:pt idx="12">
                        <c:v>1273.4000000000001</c:v>
                      </c:pt>
                      <c:pt idx="13">
                        <c:v>1658.1</c:v>
                      </c:pt>
                      <c:pt idx="14">
                        <c:v>761.5</c:v>
                      </c:pt>
                      <c:pt idx="15">
                        <c:v>1165.3</c:v>
                      </c:pt>
                      <c:pt idx="16">
                        <c:v>571</c:v>
                      </c:pt>
                      <c:pt idx="17">
                        <c:v>595.20000000000005</c:v>
                      </c:pt>
                      <c:pt idx="18">
                        <c:v>1609.1</c:v>
                      </c:pt>
                      <c:pt idx="19">
                        <c:v>799.7</c:v>
                      </c:pt>
                      <c:pt idx="20">
                        <c:v>1039.7</c:v>
                      </c:pt>
                      <c:pt idx="21">
                        <c:v>1590.3</c:v>
                      </c:pt>
                      <c:pt idx="22">
                        <c:v>689.8</c:v>
                      </c:pt>
                      <c:pt idx="23">
                        <c:v>792.2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0-4E30-4EF0-B900-CAB54256FDEC}"/>
                  </c:ext>
                </c:extLst>
              </c15:ser>
            </c15:filteredLineSeries>
            <c15:filteredLineSeries>
              <c15:ser>
                <c:idx val="27"/>
                <c:order val="2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C$2</c15:sqref>
                        </c15:formulaRef>
                      </c:ext>
                    </c:extLst>
                    <c:strCache>
                      <c:ptCount val="1"/>
                      <c:pt idx="0">
                        <c:v>Dose 2</c:v>
                      </c:pt>
                    </c:strCache>
                  </c:strRef>
                </c:tx>
                <c:spPr>
                  <a:ln w="28575" cap="rnd">
                    <a:solidFill>
                      <a:schemeClr val="bg1">
                        <a:lumMod val="65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tx1"/>
                    </a:solidFill>
                    <a:ln w="9525">
                      <a:solidFill>
                        <a:schemeClr val="bg1">
                          <a:lumMod val="65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C$3:$AC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36.5</c:v>
                      </c:pt>
                      <c:pt idx="1">
                        <c:v>23.5</c:v>
                      </c:pt>
                      <c:pt idx="2">
                        <c:v>38.299999999999997</c:v>
                      </c:pt>
                      <c:pt idx="3">
                        <c:v>168.7</c:v>
                      </c:pt>
                      <c:pt idx="4">
                        <c:v>334.9</c:v>
                      </c:pt>
                      <c:pt idx="5">
                        <c:v>452.6</c:v>
                      </c:pt>
                      <c:pt idx="6">
                        <c:v>832.9</c:v>
                      </c:pt>
                      <c:pt idx="7">
                        <c:v>2049.1</c:v>
                      </c:pt>
                      <c:pt idx="8">
                        <c:v>3608.8</c:v>
                      </c:pt>
                      <c:pt idx="9">
                        <c:v>7144</c:v>
                      </c:pt>
                      <c:pt idx="10">
                        <c:v>3036.2</c:v>
                      </c:pt>
                      <c:pt idx="11">
                        <c:v>2010.5</c:v>
                      </c:pt>
                      <c:pt idx="12">
                        <c:v>1887.3</c:v>
                      </c:pt>
                      <c:pt idx="13">
                        <c:v>1078</c:v>
                      </c:pt>
                      <c:pt idx="14">
                        <c:v>539.9</c:v>
                      </c:pt>
                      <c:pt idx="15">
                        <c:v>1582.1</c:v>
                      </c:pt>
                      <c:pt idx="16">
                        <c:v>814.7</c:v>
                      </c:pt>
                      <c:pt idx="17">
                        <c:v>302.5</c:v>
                      </c:pt>
                      <c:pt idx="18">
                        <c:v>632.70000000000005</c:v>
                      </c:pt>
                      <c:pt idx="19">
                        <c:v>656.9</c:v>
                      </c:pt>
                      <c:pt idx="20">
                        <c:v>747.1</c:v>
                      </c:pt>
                      <c:pt idx="21">
                        <c:v>912.7</c:v>
                      </c:pt>
                      <c:pt idx="22">
                        <c:v>623.29999999999995</c:v>
                      </c:pt>
                      <c:pt idx="23">
                        <c:v>722.8</c:v>
                      </c:pt>
                      <c:pt idx="24">
                        <c:v>529.29999999999995</c:v>
                      </c:pt>
                      <c:pt idx="25">
                        <c:v>273.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1-4E30-4EF0-B900-CAB54256FDEC}"/>
                  </c:ext>
                </c:extLst>
              </c15:ser>
            </c15:filteredLineSeries>
            <c15:filteredLineSeries>
              <c15:ser>
                <c:idx val="28"/>
                <c:order val="2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D$2</c15:sqref>
                        </c15:formulaRef>
                      </c:ext>
                    </c:extLst>
                    <c:strCache>
                      <c:ptCount val="1"/>
                      <c:pt idx="0">
                        <c:v>Dose 3</c:v>
                      </c:pt>
                    </c:strCache>
                  </c:strRef>
                </c:tx>
                <c:spPr>
                  <a:ln w="28575" cap="rnd">
                    <a:solidFill>
                      <a:schemeClr val="bg2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bg2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D$3:$AD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6" formatCode="0.0">
                        <c:v>69.400000000000006</c:v>
                      </c:pt>
                      <c:pt idx="7" formatCode="0.0">
                        <c:v>130.5</c:v>
                      </c:pt>
                      <c:pt idx="8" formatCode="0.0">
                        <c:v>181.2</c:v>
                      </c:pt>
                      <c:pt idx="9" formatCode="0.0">
                        <c:v>642.20000000000005</c:v>
                      </c:pt>
                      <c:pt idx="10" formatCode="0.0">
                        <c:v>555.79999999999995</c:v>
                      </c:pt>
                      <c:pt idx="11" formatCode="0.0">
                        <c:v>581</c:v>
                      </c:pt>
                      <c:pt idx="12" formatCode="0.0">
                        <c:v>1212.0999999999999</c:v>
                      </c:pt>
                      <c:pt idx="13" formatCode="0.0">
                        <c:v>803.4</c:v>
                      </c:pt>
                      <c:pt idx="14" formatCode="0.0">
                        <c:v>568.20000000000005</c:v>
                      </c:pt>
                      <c:pt idx="15" formatCode="0.0">
                        <c:v>1389.8</c:v>
                      </c:pt>
                      <c:pt idx="16" formatCode="0.0">
                        <c:v>827</c:v>
                      </c:pt>
                      <c:pt idx="17" formatCode="0.0">
                        <c:v>517.20000000000005</c:v>
                      </c:pt>
                      <c:pt idx="18" formatCode="0.0">
                        <c:v>1322.7</c:v>
                      </c:pt>
                      <c:pt idx="19" formatCode="0.0">
                        <c:v>870.2</c:v>
                      </c:pt>
                      <c:pt idx="20" formatCode="0.0">
                        <c:v>936.2</c:v>
                      </c:pt>
                      <c:pt idx="21" formatCode="0.0">
                        <c:v>958.2</c:v>
                      </c:pt>
                      <c:pt idx="22" formatCode="0.0">
                        <c:v>687.5</c:v>
                      </c:pt>
                      <c:pt idx="23" formatCode="0.0">
                        <c:v>755</c:v>
                      </c:pt>
                      <c:pt idx="24" formatCode="0.0">
                        <c:v>433.8</c:v>
                      </c:pt>
                      <c:pt idx="25" formatCode="0.0">
                        <c:v>315.39999999999998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2-4E30-4EF0-B900-CAB54256FDEC}"/>
                  </c:ext>
                </c:extLst>
              </c15:ser>
            </c15:filteredLineSeries>
            <c15:filteredLineSeries>
              <c15:ser>
                <c:idx val="29"/>
                <c:order val="3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E$2</c15:sqref>
                        </c15:formulaRef>
                      </c:ext>
                    </c:extLst>
                    <c:strCache>
                      <c:ptCount val="1"/>
                      <c:pt idx="0">
                        <c:v>Dose 4</c:v>
                      </c:pt>
                    </c:strCache>
                  </c:strRef>
                </c:tx>
                <c:spPr>
                  <a:ln w="28575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bg1">
                        <a:lumMod val="85000"/>
                      </a:schemeClr>
                    </a:solidFill>
                    <a:ln w="9525">
                      <a:solidFill>
                        <a:schemeClr val="tx1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E$3:$AE$28</c15:sqref>
                        </c15:formulaRef>
                      </c:ext>
                    </c:extLst>
                    <c:numCache>
                      <c:formatCode>General</c:formatCode>
                      <c:ptCount val="26"/>
                      <c:pt idx="12" formatCode="0.0">
                        <c:v>108.7</c:v>
                      </c:pt>
                      <c:pt idx="13" formatCode="0.0">
                        <c:v>80</c:v>
                      </c:pt>
                      <c:pt idx="14" formatCode="0.0">
                        <c:v>92.2</c:v>
                      </c:pt>
                      <c:pt idx="15" formatCode="0.0">
                        <c:v>358.4</c:v>
                      </c:pt>
                      <c:pt idx="16" formatCode="0.0">
                        <c:v>250.1</c:v>
                      </c:pt>
                      <c:pt idx="17" formatCode="0.0">
                        <c:v>167.7</c:v>
                      </c:pt>
                      <c:pt idx="18" formatCode="0.0">
                        <c:v>401.7</c:v>
                      </c:pt>
                      <c:pt idx="19" formatCode="0.0">
                        <c:v>252.4</c:v>
                      </c:pt>
                      <c:pt idx="20" formatCode="0.0">
                        <c:v>390.8</c:v>
                      </c:pt>
                      <c:pt idx="21" formatCode="0.0">
                        <c:v>441.2</c:v>
                      </c:pt>
                      <c:pt idx="22" formatCode="0.0">
                        <c:v>339.7</c:v>
                      </c:pt>
                      <c:pt idx="23" formatCode="0.0">
                        <c:v>470.9</c:v>
                      </c:pt>
                      <c:pt idx="24" formatCode="0.0">
                        <c:v>330.5</c:v>
                      </c:pt>
                      <c:pt idx="25" formatCode="0.0">
                        <c:v>19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3-4E30-4EF0-B900-CAB54256FDEC}"/>
                  </c:ext>
                </c:extLst>
              </c15:ser>
            </c15:filteredLineSeries>
            <c15:filteredLineSeries>
              <c15:ser>
                <c:idx val="25"/>
                <c:order val="3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A$2</c15:sqref>
                        </c15:formulaRef>
                      </c:ext>
                    </c:extLst>
                    <c:strCache>
                      <c:ptCount val="1"/>
                      <c:pt idx="0">
                        <c:v>Benchmark</c:v>
                      </c:pt>
                    </c:strCache>
                  </c:strRef>
                </c:tx>
                <c:spPr>
                  <a:ln w="28575" cap="rnd">
                    <a:solidFill>
                      <a:srgbClr val="92D050"/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rgbClr val="92D050"/>
                    </a:solidFill>
                    <a:ln w="9525">
                      <a:solidFill>
                        <a:srgbClr val="92D050"/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A$3:$AA$28</c15:sqref>
                        </c15:formulaRef>
                      </c:ext>
                    </c:extLst>
                    <c:numCache>
                      <c:formatCode>0.0</c:formatCode>
                      <c:ptCount val="26"/>
                      <c:pt idx="0">
                        <c:v>854.9</c:v>
                      </c:pt>
                      <c:pt idx="1">
                        <c:v>317.7</c:v>
                      </c:pt>
                      <c:pt idx="2">
                        <c:v>251.4</c:v>
                      </c:pt>
                      <c:pt idx="3">
                        <c:v>1428.3</c:v>
                      </c:pt>
                      <c:pt idx="4">
                        <c:v>2376.6999999999998</c:v>
                      </c:pt>
                      <c:pt idx="5">
                        <c:v>2520.5</c:v>
                      </c:pt>
                      <c:pt idx="6">
                        <c:v>2168.3000000000002</c:v>
                      </c:pt>
                      <c:pt idx="7">
                        <c:v>2419.6999999999998</c:v>
                      </c:pt>
                      <c:pt idx="8">
                        <c:v>4066.8</c:v>
                      </c:pt>
                      <c:pt idx="9">
                        <c:v>4131.1000000000004</c:v>
                      </c:pt>
                      <c:pt idx="10">
                        <c:v>2119.6999999999998</c:v>
                      </c:pt>
                      <c:pt idx="11">
                        <c:v>1781.6</c:v>
                      </c:pt>
                      <c:pt idx="12">
                        <c:v>2119.9</c:v>
                      </c:pt>
                      <c:pt idx="13">
                        <c:v>684.3</c:v>
                      </c:pt>
                      <c:pt idx="14">
                        <c:v>656.5</c:v>
                      </c:pt>
                      <c:pt idx="15">
                        <c:v>1750.6</c:v>
                      </c:pt>
                      <c:pt idx="16">
                        <c:v>808.1</c:v>
                      </c:pt>
                      <c:pt idx="17">
                        <c:v>268.2</c:v>
                      </c:pt>
                      <c:pt idx="18">
                        <c:v>1300.3</c:v>
                      </c:pt>
                      <c:pt idx="19">
                        <c:v>466.4</c:v>
                      </c:pt>
                      <c:pt idx="20">
                        <c:v>1139.5999999999999</c:v>
                      </c:pt>
                      <c:pt idx="21">
                        <c:v>1022.2</c:v>
                      </c:pt>
                      <c:pt idx="22">
                        <c:v>660</c:v>
                      </c:pt>
                      <c:pt idx="23">
                        <c:v>904.4</c:v>
                      </c:pt>
                      <c:pt idx="24">
                        <c:v>666.4</c:v>
                      </c:pt>
                      <c:pt idx="25">
                        <c:v>359.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4-4E30-4EF0-B900-CAB54256FDEC}"/>
                  </c:ext>
                </c:extLst>
              </c15:ser>
            </c15:filteredLineSeries>
            <c15:filteredLineSeries>
              <c15:ser>
                <c:idx val="35"/>
                <c:order val="3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K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5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50000"/>
                      </a:schemeClr>
                    </a:solidFill>
                    <a:ln w="9525">
                      <a:solidFill>
                        <a:schemeClr val="accent6">
                          <a:lumMod val="5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K$3:$AK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5-4E30-4EF0-B900-CAB54256FDEC}"/>
                  </c:ext>
                </c:extLst>
              </c15:ser>
            </c15:filteredLineSeries>
            <c15:filteredLineSeries>
              <c15:ser>
                <c:idx val="36"/>
                <c:order val="3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L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70000"/>
                        <a:lumOff val="3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1">
                        <a:lumMod val="70000"/>
                        <a:lumOff val="30000"/>
                      </a:schemeClr>
                    </a:solidFill>
                    <a:ln w="9525">
                      <a:solidFill>
                        <a:schemeClr val="accent1">
                          <a:lumMod val="70000"/>
                          <a:lumOff val="3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L$3:$AL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6-4E30-4EF0-B900-CAB54256FDEC}"/>
                  </c:ext>
                </c:extLst>
              </c15:ser>
            </c15:filteredLineSeries>
            <c15:filteredLineSeries>
              <c15:ser>
                <c:idx val="37"/>
                <c:order val="3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M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M$3:$AM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7-4E30-4EF0-B900-CAB54256FDEC}"/>
                  </c:ext>
                </c:extLst>
              </c15:ser>
            </c15:filteredLineSeries>
            <c15:filteredLineSeries>
              <c15:ser>
                <c:idx val="38"/>
                <c:order val="4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N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N$3:$AN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8-4E30-4EF0-B900-CAB54256FDEC}"/>
                  </c:ext>
                </c:extLst>
              </c15:ser>
            </c15:filteredLineSeries>
            <c15:filteredLineSeries>
              <c15:ser>
                <c:idx val="41"/>
                <c:order val="4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Q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Q$3:$AQ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9-4E30-4EF0-B900-CAB54256FDEC}"/>
                  </c:ext>
                </c:extLst>
              </c15:ser>
            </c15:filteredLineSeries>
            <c15:filteredLineSeries>
              <c15:ser>
                <c:idx val="42"/>
                <c:order val="4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R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R$3:$AR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A-4E30-4EF0-B900-CAB54256FDEC}"/>
                  </c:ext>
                </c:extLst>
              </c15:ser>
            </c15:filteredLineSeries>
            <c15:filteredLineSeries>
              <c15:ser>
                <c:idx val="43"/>
                <c:order val="4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S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7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2">
                        <a:lumMod val="70000"/>
                      </a:schemeClr>
                    </a:solidFill>
                    <a:ln w="9525">
                      <a:solidFill>
                        <a:schemeClr val="accent2">
                          <a:lumMod val="7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S$3:$AS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B-4E30-4EF0-B900-CAB54256FDEC}"/>
                  </c:ext>
                </c:extLst>
              </c15:ser>
            </c15:filteredLineSeries>
            <c15:filteredLineSeries>
              <c15:ser>
                <c:idx val="44"/>
                <c:order val="4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T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7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3">
                        <a:lumMod val="70000"/>
                      </a:schemeClr>
                    </a:solidFill>
                    <a:ln w="9525">
                      <a:solidFill>
                        <a:schemeClr val="accent3">
                          <a:lumMod val="7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T$3:$AT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C-4E30-4EF0-B900-CAB54256FDEC}"/>
                  </c:ext>
                </c:extLst>
              </c15:ser>
            </c15:filteredLineSeries>
            <c15:filteredLineSeries>
              <c15:ser>
                <c:idx val="45"/>
                <c:order val="4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U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U$3:$AU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D-4E30-4EF0-B900-CAB54256FDEC}"/>
                  </c:ext>
                </c:extLst>
              </c15:ser>
            </c15:filteredLineSeries>
            <c15:filteredLineSeries>
              <c15:ser>
                <c:idx val="46"/>
                <c:order val="4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V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V$3:$AV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E-4E30-4EF0-B900-CAB54256FDEC}"/>
                  </c:ext>
                </c:extLst>
              </c15:ser>
            </c15:filteredLineSeries>
            <c15:filteredLineSeries>
              <c15:ser>
                <c:idx val="47"/>
                <c:order val="4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W$2</c15:sqref>
                        </c15:formulaRef>
                      </c:ext>
                    </c:extLst>
                    <c:strCache>
                      <c:ptCount val="1"/>
                      <c:pt idx="0">
                        <c:v>Low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W$3:$AW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2F-4E30-4EF0-B900-CAB54256FDEC}"/>
                  </c:ext>
                </c:extLst>
              </c15:ser>
            </c15:filteredLineSeries>
            <c15:filteredLineSeries>
              <c15:ser>
                <c:idx val="48"/>
                <c:order val="4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X$2</c15:sqref>
                        </c15:formulaRef>
                      </c:ext>
                    </c:extLst>
                    <c:strCache>
                      <c:ptCount val="1"/>
                      <c:pt idx="0">
                        <c:v>Upper 95% CI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40000"/>
                        <a:lumOff val="60000"/>
                      </a:schemeClr>
                    </a:solidFill>
                    <a:round/>
                  </a:ln>
                  <a:effectLst/>
                </c:spPr>
                <c:marker>
                  <c:symbol val="circle"/>
                  <c:size val="5"/>
                  <c:spPr>
                    <a:solidFill>
                      <a:schemeClr val="accent6">
                        <a:lumMod val="75000"/>
                      </a:schemeClr>
                    </a:solidFill>
                    <a:ln w="9525">
                      <a:solidFill>
                        <a:schemeClr val="accent6">
                          <a:lumMod val="40000"/>
                          <a:lumOff val="60000"/>
                        </a:schemeClr>
                      </a:solidFill>
                    </a:ln>
                    <a:effectLst/>
                  </c:spPr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$3:$A$28</c15:sqref>
                        </c15:formulaRef>
                      </c:ext>
                    </c:extLst>
                    <c:numCache>
                      <c:formatCode>yyyy\-mm</c:formatCode>
                      <c:ptCount val="26"/>
                      <c:pt idx="0">
                        <c:v>44287</c:v>
                      </c:pt>
                      <c:pt idx="1">
                        <c:v>44317</c:v>
                      </c:pt>
                      <c:pt idx="2">
                        <c:v>44348</c:v>
                      </c:pt>
                      <c:pt idx="3">
                        <c:v>44378</c:v>
                      </c:pt>
                      <c:pt idx="4">
                        <c:v>44409</c:v>
                      </c:pt>
                      <c:pt idx="5">
                        <c:v>44440</c:v>
                      </c:pt>
                      <c:pt idx="6">
                        <c:v>44470</c:v>
                      </c:pt>
                      <c:pt idx="7">
                        <c:v>44501</c:v>
                      </c:pt>
                      <c:pt idx="8">
                        <c:v>44531</c:v>
                      </c:pt>
                      <c:pt idx="9">
                        <c:v>44562</c:v>
                      </c:pt>
                      <c:pt idx="10">
                        <c:v>44593</c:v>
                      </c:pt>
                      <c:pt idx="11">
                        <c:v>44621</c:v>
                      </c:pt>
                      <c:pt idx="12">
                        <c:v>44652</c:v>
                      </c:pt>
                      <c:pt idx="13">
                        <c:v>44682</c:v>
                      </c:pt>
                      <c:pt idx="14">
                        <c:v>44713</c:v>
                      </c:pt>
                      <c:pt idx="15">
                        <c:v>44743</c:v>
                      </c:pt>
                      <c:pt idx="16">
                        <c:v>44774</c:v>
                      </c:pt>
                      <c:pt idx="17">
                        <c:v>44805</c:v>
                      </c:pt>
                      <c:pt idx="18">
                        <c:v>44835</c:v>
                      </c:pt>
                      <c:pt idx="19">
                        <c:v>44866</c:v>
                      </c:pt>
                      <c:pt idx="20">
                        <c:v>44896</c:v>
                      </c:pt>
                      <c:pt idx="21">
                        <c:v>44927</c:v>
                      </c:pt>
                      <c:pt idx="22">
                        <c:v>44958</c:v>
                      </c:pt>
                      <c:pt idx="23">
                        <c:v>44986</c:v>
                      </c:pt>
                      <c:pt idx="24">
                        <c:v>45017</c:v>
                      </c:pt>
                      <c:pt idx="25">
                        <c:v>45047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&gt; 21 d'!$AX$3:$AX$28</c15:sqref>
                        </c15:formulaRef>
                      </c:ext>
                    </c:extLst>
                    <c:numCache>
                      <c:formatCode>General</c:formatCode>
                      <c:ptCount val="26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30-4E30-4EF0-B900-CAB54256FDEC}"/>
                  </c:ext>
                </c:extLst>
              </c15:ser>
            </c15:filteredLineSeries>
          </c:ext>
        </c:extLst>
      </c:lineChart>
      <c:dateAx>
        <c:axId val="1205097360"/>
        <c:scaling>
          <c:orientation val="minMax"/>
        </c:scaling>
        <c:delete val="0"/>
        <c:axPos val="b"/>
        <c:numFmt formatCode="yyyy\-mm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1205097840"/>
        <c:crosses val="autoZero"/>
        <c:auto val="1"/>
        <c:lblOffset val="100"/>
        <c:baseTimeUnit val="months"/>
      </c:dateAx>
      <c:valAx>
        <c:axId val="1205097840"/>
        <c:scaling>
          <c:orientation val="minMax"/>
          <c:max val="15000"/>
          <c:min val="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1205097360"/>
        <c:crosses val="autoZero"/>
        <c:crossBetween val="between"/>
        <c:minorUnit val="10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e-DE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de-DE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8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6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7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8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1418</Words>
  <Characters>8936</Characters>
  <Application>Microsoft Office Word</Application>
  <DocSecurity>0</DocSecurity>
  <Lines>74</Lines>
  <Paragraphs>2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ünter Kampf</dc:creator>
  <cp:keywords/>
  <dc:description/>
  <cp:lastModifiedBy>Günter Kampf</cp:lastModifiedBy>
  <cp:revision>5</cp:revision>
  <dcterms:created xsi:type="dcterms:W3CDTF">2024-08-01T13:04:00Z</dcterms:created>
  <dcterms:modified xsi:type="dcterms:W3CDTF">2024-09-17T06:28:00Z</dcterms:modified>
</cp:coreProperties>
</file>